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91183B" w14:textId="0901DF77" w:rsidR="00E472CA" w:rsidRPr="00D51166" w:rsidRDefault="00E472CA" w:rsidP="00D51166">
      <w:pPr>
        <w:pStyle w:val="Title"/>
        <w:spacing w:line="360" w:lineRule="auto"/>
        <w:jc w:val="center"/>
        <w:rPr>
          <w:rFonts w:ascii="Times New Roman" w:hAnsi="Times New Roman" w:cs="Times New Roman"/>
          <w:b/>
          <w:bCs/>
          <w:sz w:val="28"/>
          <w:szCs w:val="28"/>
        </w:rPr>
      </w:pPr>
      <w:bookmarkStart w:id="0" w:name="_Hlk141472290"/>
      <w:bookmarkEnd w:id="0"/>
      <w:r w:rsidRPr="00D51166">
        <w:rPr>
          <w:rFonts w:ascii="Times New Roman" w:hAnsi="Times New Roman" w:cs="Times New Roman"/>
          <w:b/>
          <w:bCs/>
          <w:sz w:val="28"/>
          <w:szCs w:val="28"/>
        </w:rPr>
        <w:t>UNIVERSITAS GUNADARMA</w:t>
      </w:r>
    </w:p>
    <w:p w14:paraId="265B55DE" w14:textId="0D7ECB56" w:rsidR="00E472CA" w:rsidRPr="00D51166" w:rsidRDefault="00E472CA" w:rsidP="00D51166">
      <w:pPr>
        <w:pStyle w:val="Title"/>
        <w:spacing w:line="360" w:lineRule="auto"/>
        <w:jc w:val="center"/>
        <w:rPr>
          <w:rFonts w:ascii="Times New Roman" w:hAnsi="Times New Roman" w:cs="Times New Roman"/>
          <w:b/>
          <w:bCs/>
          <w:sz w:val="28"/>
          <w:szCs w:val="28"/>
        </w:rPr>
      </w:pPr>
      <w:r w:rsidRPr="00D51166">
        <w:rPr>
          <w:rFonts w:ascii="Times New Roman" w:hAnsi="Times New Roman" w:cs="Times New Roman"/>
          <w:b/>
          <w:bCs/>
          <w:sz w:val="28"/>
          <w:szCs w:val="28"/>
        </w:rPr>
        <w:t>FAKULTAS ILMU KOMPUTER &amp; TEKNOLOGI INFORMASI</w:t>
      </w:r>
    </w:p>
    <w:p w14:paraId="544B6800" w14:textId="77777777" w:rsidR="00B718AA" w:rsidRPr="00D51166" w:rsidRDefault="00B718AA" w:rsidP="00D51166">
      <w:pPr>
        <w:spacing w:after="0" w:line="360" w:lineRule="auto"/>
        <w:rPr>
          <w:rFonts w:ascii="Times New Roman" w:hAnsi="Times New Roman" w:cs="Times New Roman"/>
        </w:rPr>
      </w:pPr>
    </w:p>
    <w:p w14:paraId="08239946" w14:textId="720D3673" w:rsidR="00E472CA" w:rsidRPr="00D51166" w:rsidRDefault="00092DAE" w:rsidP="00D51166">
      <w:pPr>
        <w:pStyle w:val="NormalWeb"/>
        <w:spacing w:before="0" w:beforeAutospacing="0" w:after="0" w:afterAutospacing="0" w:line="360" w:lineRule="auto"/>
        <w:jc w:val="center"/>
        <w:rPr>
          <w:b/>
          <w:bCs/>
          <w:color w:val="000000"/>
          <w:sz w:val="28"/>
          <w:szCs w:val="28"/>
        </w:rPr>
      </w:pPr>
      <w:r w:rsidRPr="00D51166">
        <w:rPr>
          <w:b/>
          <w:bCs/>
          <w:noProof/>
          <w:color w:val="000000"/>
          <w:sz w:val="28"/>
          <w:szCs w:val="28"/>
          <w:bdr w:val="none" w:sz="0" w:space="0" w:color="auto" w:frame="1"/>
        </w:rPr>
        <w:drawing>
          <wp:inline distT="0" distB="0" distL="0" distR="0" wp14:anchorId="0B062E56" wp14:editId="24005959">
            <wp:extent cx="2160000" cy="222535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0000" cy="2225357"/>
                    </a:xfrm>
                    <a:prstGeom prst="rect">
                      <a:avLst/>
                    </a:prstGeom>
                    <a:noFill/>
                    <a:ln>
                      <a:noFill/>
                    </a:ln>
                  </pic:spPr>
                </pic:pic>
              </a:graphicData>
            </a:graphic>
          </wp:inline>
        </w:drawing>
      </w:r>
    </w:p>
    <w:p w14:paraId="7FEECE23" w14:textId="77777777" w:rsidR="0045667E" w:rsidRPr="00D51166" w:rsidRDefault="0045667E" w:rsidP="00D51166">
      <w:pPr>
        <w:pStyle w:val="NormalWeb"/>
        <w:spacing w:before="0" w:beforeAutospacing="0" w:after="0" w:afterAutospacing="0" w:line="360" w:lineRule="auto"/>
        <w:jc w:val="center"/>
        <w:rPr>
          <w:b/>
          <w:bCs/>
          <w:color w:val="000000"/>
        </w:rPr>
      </w:pPr>
    </w:p>
    <w:p w14:paraId="44A00FE6" w14:textId="5F6F4E75" w:rsidR="00E472CA" w:rsidRPr="00D51166" w:rsidRDefault="00DE735F" w:rsidP="00D51166">
      <w:pPr>
        <w:pStyle w:val="NormalWeb"/>
        <w:spacing w:before="0" w:beforeAutospacing="0" w:after="0" w:afterAutospacing="0"/>
        <w:ind w:right="17"/>
        <w:jc w:val="center"/>
        <w:rPr>
          <w:b/>
          <w:bCs/>
          <w:color w:val="000000"/>
          <w:sz w:val="28"/>
          <w:szCs w:val="28"/>
        </w:rPr>
      </w:pPr>
      <w:bookmarkStart w:id="1" w:name="_Hlk164960700"/>
      <w:r>
        <w:rPr>
          <w:b/>
          <w:bCs/>
          <w:color w:val="000000"/>
          <w:sz w:val="28"/>
          <w:szCs w:val="28"/>
        </w:rPr>
        <w:t xml:space="preserve">PENGEMBANGAN MODEL MACHINE LEARNING </w:t>
      </w:r>
      <w:r w:rsidR="00A84A29">
        <w:rPr>
          <w:b/>
          <w:bCs/>
          <w:color w:val="000000"/>
          <w:sz w:val="28"/>
          <w:szCs w:val="28"/>
        </w:rPr>
        <w:t xml:space="preserve">MENGGUNAKAN ALGORITMA RANDOM FOREST </w:t>
      </w:r>
      <w:r>
        <w:rPr>
          <w:b/>
          <w:bCs/>
          <w:color w:val="000000"/>
          <w:sz w:val="28"/>
          <w:szCs w:val="28"/>
        </w:rPr>
        <w:t>UNTUK PREDIKSI JOB SATISFACTION DAN PERFORMANCE PEGAWAI PADA PERUSAHAAN PLN INDONESIA POWER</w:t>
      </w:r>
    </w:p>
    <w:bookmarkEnd w:id="1"/>
    <w:p w14:paraId="57465AB9" w14:textId="3540C9A4" w:rsidR="00970F7C" w:rsidRPr="00D51166" w:rsidRDefault="0045667E" w:rsidP="00D51166">
      <w:pPr>
        <w:pStyle w:val="NormalWeb"/>
        <w:spacing w:before="0" w:beforeAutospacing="0" w:after="0" w:afterAutospacing="0" w:line="360" w:lineRule="auto"/>
        <w:jc w:val="center"/>
        <w:rPr>
          <w:sz w:val="28"/>
          <w:szCs w:val="28"/>
        </w:rPr>
      </w:pPr>
      <w:r w:rsidRPr="00D51166">
        <w:br/>
      </w:r>
      <w:r w:rsidRPr="00D51166">
        <w:rPr>
          <w:sz w:val="28"/>
          <w:szCs w:val="28"/>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3"/>
        <w:gridCol w:w="4931"/>
      </w:tblGrid>
      <w:tr w:rsidR="0045667E" w:rsidRPr="00D51166" w14:paraId="4052FFCC" w14:textId="77777777" w:rsidTr="00CF3638">
        <w:trPr>
          <w:jc w:val="center"/>
        </w:trPr>
        <w:tc>
          <w:tcPr>
            <w:tcW w:w="1443" w:type="dxa"/>
          </w:tcPr>
          <w:p w14:paraId="0CBC7E0C" w14:textId="5D054514" w:rsidR="0045667E" w:rsidRPr="00D51166" w:rsidRDefault="0045667E" w:rsidP="00D51166">
            <w:pPr>
              <w:pStyle w:val="NormalWeb"/>
              <w:spacing w:before="0" w:beforeAutospacing="0" w:after="0" w:afterAutospacing="0" w:line="360" w:lineRule="auto"/>
            </w:pPr>
            <w:r w:rsidRPr="00D51166">
              <w:t>Nama</w:t>
            </w:r>
          </w:p>
        </w:tc>
        <w:tc>
          <w:tcPr>
            <w:tcW w:w="4931" w:type="dxa"/>
          </w:tcPr>
          <w:p w14:paraId="363C3F3E" w14:textId="3D4B8D99" w:rsidR="0045667E" w:rsidRPr="00D51166" w:rsidRDefault="00970F7C" w:rsidP="00D51166">
            <w:pPr>
              <w:pStyle w:val="NormalWeb"/>
              <w:spacing w:before="0" w:beforeAutospacing="0" w:after="0" w:afterAutospacing="0" w:line="360" w:lineRule="auto"/>
            </w:pPr>
            <w:r w:rsidRPr="00D51166">
              <w:t xml:space="preserve">: </w:t>
            </w:r>
            <w:r w:rsidR="0060045E">
              <w:t>Hafidzurrohman Saifullah</w:t>
            </w:r>
          </w:p>
        </w:tc>
      </w:tr>
      <w:tr w:rsidR="0045667E" w:rsidRPr="00D51166" w14:paraId="161863F1" w14:textId="77777777" w:rsidTr="00CF3638">
        <w:trPr>
          <w:jc w:val="center"/>
        </w:trPr>
        <w:tc>
          <w:tcPr>
            <w:tcW w:w="1443" w:type="dxa"/>
          </w:tcPr>
          <w:p w14:paraId="4B2BF985" w14:textId="2DD3B0B8" w:rsidR="0045667E" w:rsidRPr="00D51166" w:rsidRDefault="00970F7C" w:rsidP="00D51166">
            <w:pPr>
              <w:pStyle w:val="NormalWeb"/>
              <w:spacing w:before="0" w:beforeAutospacing="0" w:after="0" w:afterAutospacing="0" w:line="360" w:lineRule="auto"/>
            </w:pPr>
            <w:r w:rsidRPr="00D51166">
              <w:t>NPM</w:t>
            </w:r>
          </w:p>
        </w:tc>
        <w:tc>
          <w:tcPr>
            <w:tcW w:w="4931" w:type="dxa"/>
          </w:tcPr>
          <w:p w14:paraId="711036EF" w14:textId="22F20950" w:rsidR="0045667E" w:rsidRPr="00D51166" w:rsidRDefault="00970F7C" w:rsidP="00D51166">
            <w:pPr>
              <w:pStyle w:val="NormalWeb"/>
              <w:spacing w:before="0" w:beforeAutospacing="0" w:after="0" w:afterAutospacing="0" w:line="360" w:lineRule="auto"/>
            </w:pPr>
            <w:r w:rsidRPr="00D51166">
              <w:t>: 10120</w:t>
            </w:r>
            <w:r w:rsidR="0060045E">
              <w:t>486</w:t>
            </w:r>
          </w:p>
        </w:tc>
      </w:tr>
      <w:tr w:rsidR="0045667E" w:rsidRPr="00D51166" w14:paraId="3851EA9E" w14:textId="77777777" w:rsidTr="00CF3638">
        <w:trPr>
          <w:jc w:val="center"/>
        </w:trPr>
        <w:tc>
          <w:tcPr>
            <w:tcW w:w="1443" w:type="dxa"/>
          </w:tcPr>
          <w:p w14:paraId="40BEC46E" w14:textId="6159F3A5" w:rsidR="0045667E" w:rsidRPr="00D51166" w:rsidRDefault="00970F7C" w:rsidP="00D51166">
            <w:pPr>
              <w:pStyle w:val="NormalWeb"/>
              <w:spacing w:before="0" w:beforeAutospacing="0" w:after="0" w:afterAutospacing="0" w:line="360" w:lineRule="auto"/>
            </w:pPr>
            <w:r w:rsidRPr="00D51166">
              <w:t>Jurusan</w:t>
            </w:r>
          </w:p>
        </w:tc>
        <w:tc>
          <w:tcPr>
            <w:tcW w:w="4931" w:type="dxa"/>
          </w:tcPr>
          <w:p w14:paraId="71828C6B" w14:textId="797CFD8D" w:rsidR="0045667E" w:rsidRPr="00D51166" w:rsidRDefault="00970F7C" w:rsidP="00D51166">
            <w:pPr>
              <w:pStyle w:val="NormalWeb"/>
              <w:spacing w:before="0" w:beforeAutospacing="0" w:after="0" w:afterAutospacing="0" w:line="360" w:lineRule="auto"/>
            </w:pPr>
            <w:r w:rsidRPr="00D51166">
              <w:t>: Sistem Informasi</w:t>
            </w:r>
          </w:p>
        </w:tc>
      </w:tr>
      <w:tr w:rsidR="0045667E" w:rsidRPr="00D51166" w14:paraId="7FBC25DD" w14:textId="77777777" w:rsidTr="00CF3638">
        <w:trPr>
          <w:jc w:val="center"/>
        </w:trPr>
        <w:tc>
          <w:tcPr>
            <w:tcW w:w="1443" w:type="dxa"/>
          </w:tcPr>
          <w:p w14:paraId="39A29214" w14:textId="5AC14FC2" w:rsidR="0045667E" w:rsidRPr="00D51166" w:rsidRDefault="00970F7C" w:rsidP="00D51166">
            <w:pPr>
              <w:pStyle w:val="NormalWeb"/>
              <w:spacing w:before="0" w:beforeAutospacing="0" w:after="0" w:afterAutospacing="0" w:line="360" w:lineRule="auto"/>
            </w:pPr>
            <w:r w:rsidRPr="00D51166">
              <w:t>Pembimbing</w:t>
            </w:r>
          </w:p>
        </w:tc>
        <w:tc>
          <w:tcPr>
            <w:tcW w:w="4931" w:type="dxa"/>
          </w:tcPr>
          <w:p w14:paraId="2CCAEB93" w14:textId="01D2C133" w:rsidR="0045667E" w:rsidRPr="00D51166" w:rsidRDefault="00970F7C" w:rsidP="00D51166">
            <w:pPr>
              <w:pStyle w:val="NormalWeb"/>
              <w:spacing w:before="0" w:beforeAutospacing="0" w:after="0" w:afterAutospacing="0" w:line="360" w:lineRule="auto"/>
            </w:pPr>
            <w:r w:rsidRPr="00D51166">
              <w:t xml:space="preserve">: </w:t>
            </w:r>
            <w:bookmarkStart w:id="2" w:name="_Hlk166242289"/>
            <w:r w:rsidR="0048124D" w:rsidRPr="00D51166">
              <w:t xml:space="preserve">Dr. </w:t>
            </w:r>
            <w:r w:rsidR="00DE735F">
              <w:t>Yulia Chalri, SKom., MMSI.</w:t>
            </w:r>
            <w:bookmarkEnd w:id="2"/>
          </w:p>
        </w:tc>
      </w:tr>
    </w:tbl>
    <w:p w14:paraId="4B9F3450" w14:textId="000CF509" w:rsidR="00CF3638" w:rsidRPr="00D51166" w:rsidRDefault="00CF3638" w:rsidP="00D51166">
      <w:pPr>
        <w:pStyle w:val="NormalWeb"/>
        <w:spacing w:before="0" w:beforeAutospacing="0" w:after="0" w:afterAutospacing="0" w:line="360" w:lineRule="auto"/>
        <w:rPr>
          <w:b/>
          <w:bCs/>
          <w:color w:val="000000"/>
          <w:sz w:val="28"/>
          <w:szCs w:val="28"/>
        </w:rPr>
      </w:pPr>
    </w:p>
    <w:p w14:paraId="0C20F89E" w14:textId="77777777" w:rsidR="002B4DEC" w:rsidRPr="00D51166" w:rsidRDefault="002B4DEC" w:rsidP="00D51166">
      <w:pPr>
        <w:pStyle w:val="NormalWeb"/>
        <w:spacing w:before="0" w:beforeAutospacing="0" w:after="0" w:afterAutospacing="0" w:line="360" w:lineRule="auto"/>
        <w:rPr>
          <w:b/>
          <w:bCs/>
          <w:color w:val="000000"/>
          <w:sz w:val="28"/>
          <w:szCs w:val="28"/>
        </w:rPr>
      </w:pPr>
    </w:p>
    <w:p w14:paraId="584CFB99" w14:textId="77777777" w:rsidR="0045667E" w:rsidRPr="00D51166" w:rsidRDefault="0045667E" w:rsidP="00D51166">
      <w:pPr>
        <w:pStyle w:val="NormalWeb"/>
        <w:spacing w:before="0" w:beforeAutospacing="0" w:after="0" w:afterAutospacing="0"/>
        <w:jc w:val="center"/>
        <w:rPr>
          <w:color w:val="000000"/>
          <w:sz w:val="28"/>
          <w:szCs w:val="28"/>
        </w:rPr>
      </w:pPr>
      <w:r w:rsidRPr="00D51166">
        <w:rPr>
          <w:color w:val="000000"/>
          <w:sz w:val="28"/>
          <w:szCs w:val="28"/>
        </w:rPr>
        <w:t>Diajukan Guna Melengkapi Sebagian Syarat</w:t>
      </w:r>
    </w:p>
    <w:p w14:paraId="6F9B1518" w14:textId="67FED594" w:rsidR="0045667E" w:rsidRPr="00D51166" w:rsidRDefault="0045667E" w:rsidP="00D51166">
      <w:pPr>
        <w:pStyle w:val="NormalWeb"/>
        <w:spacing w:before="0" w:beforeAutospacing="0" w:after="0" w:afterAutospacing="0"/>
        <w:jc w:val="center"/>
        <w:rPr>
          <w:color w:val="000000"/>
          <w:sz w:val="28"/>
          <w:szCs w:val="28"/>
        </w:rPr>
      </w:pPr>
      <w:r w:rsidRPr="00D51166">
        <w:rPr>
          <w:color w:val="000000"/>
          <w:sz w:val="28"/>
          <w:szCs w:val="28"/>
        </w:rPr>
        <w:t>Dalam Mencapai Gelar Sarjana Strata Satu (S1)</w:t>
      </w:r>
    </w:p>
    <w:p w14:paraId="36548E5F" w14:textId="51BCBDB1" w:rsidR="0048124D" w:rsidRPr="00D51166" w:rsidRDefault="0048124D" w:rsidP="00D51166">
      <w:pPr>
        <w:pStyle w:val="NormalWeb"/>
        <w:spacing w:before="0" w:beforeAutospacing="0" w:after="0" w:afterAutospacing="0"/>
        <w:jc w:val="center"/>
        <w:rPr>
          <w:color w:val="000000"/>
        </w:rPr>
      </w:pPr>
    </w:p>
    <w:p w14:paraId="50C6234A" w14:textId="77777777" w:rsidR="002B4DEC" w:rsidRPr="00D51166" w:rsidRDefault="002B4DEC" w:rsidP="00D51166">
      <w:pPr>
        <w:pStyle w:val="NormalWeb"/>
        <w:spacing w:before="0" w:beforeAutospacing="0" w:after="0" w:afterAutospacing="0"/>
        <w:jc w:val="center"/>
        <w:rPr>
          <w:color w:val="000000"/>
        </w:rPr>
      </w:pPr>
    </w:p>
    <w:p w14:paraId="0E0DEB4A" w14:textId="522EFC8A" w:rsidR="00E472CA" w:rsidRPr="00D51166" w:rsidRDefault="00E472CA" w:rsidP="00D51166">
      <w:pPr>
        <w:pStyle w:val="NormalWeb"/>
        <w:spacing w:before="0" w:beforeAutospacing="0" w:after="0" w:afterAutospacing="0"/>
        <w:jc w:val="center"/>
      </w:pPr>
      <w:r w:rsidRPr="00D51166">
        <w:rPr>
          <w:b/>
          <w:bCs/>
          <w:color w:val="000000"/>
          <w:sz w:val="28"/>
          <w:szCs w:val="28"/>
        </w:rPr>
        <w:t>JAKARTA</w:t>
      </w:r>
    </w:p>
    <w:p w14:paraId="47082F0E" w14:textId="7366459F" w:rsidR="000E2688" w:rsidRPr="00D51166" w:rsidRDefault="00E472CA" w:rsidP="00D51166">
      <w:pPr>
        <w:pStyle w:val="NormalWeb"/>
        <w:spacing w:before="0" w:beforeAutospacing="0" w:after="0" w:afterAutospacing="0"/>
        <w:jc w:val="center"/>
        <w:rPr>
          <w:b/>
          <w:bCs/>
          <w:color w:val="000000"/>
          <w:sz w:val="28"/>
          <w:szCs w:val="28"/>
        </w:rPr>
      </w:pPr>
      <w:r w:rsidRPr="00D51166">
        <w:rPr>
          <w:b/>
          <w:bCs/>
          <w:color w:val="000000"/>
          <w:sz w:val="28"/>
          <w:szCs w:val="28"/>
        </w:rPr>
        <w:t>2023</w:t>
      </w:r>
    </w:p>
    <w:p w14:paraId="7F180D2F" w14:textId="77777777" w:rsidR="008661DD" w:rsidRPr="00D51166" w:rsidRDefault="008661DD" w:rsidP="00D51166">
      <w:pPr>
        <w:pStyle w:val="Heading1"/>
        <w:spacing w:before="0" w:line="360" w:lineRule="auto"/>
        <w:rPr>
          <w:rFonts w:ascii="Times New Roman" w:hAnsi="Times New Roman" w:cs="Times New Roman"/>
          <w:b/>
          <w:bCs/>
          <w:color w:val="auto"/>
          <w:sz w:val="28"/>
          <w:szCs w:val="28"/>
        </w:rPr>
        <w:sectPr w:rsidR="008661DD" w:rsidRPr="00D51166" w:rsidSect="008E407B">
          <w:pgSz w:w="11906" w:h="16838"/>
          <w:pgMar w:top="2268" w:right="1701" w:bottom="1701" w:left="2268" w:header="709" w:footer="709" w:gutter="0"/>
          <w:cols w:space="708"/>
          <w:docGrid w:linePitch="360"/>
        </w:sectPr>
      </w:pPr>
    </w:p>
    <w:p w14:paraId="0E148FCC" w14:textId="339A6351" w:rsidR="00027A48" w:rsidRPr="00D51166" w:rsidRDefault="00E472CA" w:rsidP="00D51166">
      <w:pPr>
        <w:pStyle w:val="Heading1"/>
        <w:spacing w:before="0" w:line="360" w:lineRule="auto"/>
        <w:jc w:val="center"/>
        <w:rPr>
          <w:rFonts w:ascii="Times New Roman" w:hAnsi="Times New Roman" w:cs="Times New Roman"/>
          <w:b/>
          <w:bCs/>
          <w:sz w:val="28"/>
          <w:szCs w:val="28"/>
        </w:rPr>
      </w:pPr>
      <w:bookmarkStart w:id="3" w:name="_Toc144411121"/>
      <w:r w:rsidRPr="00D51166">
        <w:rPr>
          <w:rFonts w:ascii="Times New Roman" w:hAnsi="Times New Roman" w:cs="Times New Roman"/>
          <w:b/>
          <w:bCs/>
          <w:color w:val="auto"/>
          <w:sz w:val="28"/>
          <w:szCs w:val="28"/>
        </w:rPr>
        <w:lastRenderedPageBreak/>
        <w:t>PERNYATAAN ORI</w:t>
      </w:r>
      <w:r w:rsidR="005B3290" w:rsidRPr="00D51166">
        <w:rPr>
          <w:rFonts w:ascii="Times New Roman" w:hAnsi="Times New Roman" w:cs="Times New Roman"/>
          <w:b/>
          <w:bCs/>
          <w:color w:val="auto"/>
          <w:sz w:val="28"/>
          <w:szCs w:val="28"/>
        </w:rPr>
        <w:t>G</w:t>
      </w:r>
      <w:r w:rsidRPr="00D51166">
        <w:rPr>
          <w:rFonts w:ascii="Times New Roman" w:hAnsi="Times New Roman" w:cs="Times New Roman"/>
          <w:b/>
          <w:bCs/>
          <w:color w:val="auto"/>
          <w:sz w:val="28"/>
          <w:szCs w:val="28"/>
        </w:rPr>
        <w:t>INALITAS DAN PUBLIKASI</w:t>
      </w:r>
      <w:bookmarkEnd w:id="3"/>
    </w:p>
    <w:p w14:paraId="3DCB4779" w14:textId="77777777" w:rsidR="006F6BED" w:rsidRPr="00D51166" w:rsidRDefault="006F6BED" w:rsidP="00D51166">
      <w:pPr>
        <w:spacing w:after="0" w:line="360" w:lineRule="auto"/>
        <w:rPr>
          <w:rFonts w:ascii="Times New Roman" w:hAnsi="Times New Roman" w:cs="Times New Roman"/>
          <w:lang w:eastAsia="en-ID"/>
        </w:rPr>
      </w:pPr>
    </w:p>
    <w:p w14:paraId="5229EBAA" w14:textId="0F18E042" w:rsidR="00027A48" w:rsidRPr="00D51166" w:rsidRDefault="00027A48" w:rsidP="00D51166">
      <w:pPr>
        <w:spacing w:after="0" w:line="36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Saya yang bertanda tangan di bawah ini,</w:t>
      </w:r>
    </w:p>
    <w:p w14:paraId="69171B30" w14:textId="77777777" w:rsidR="00E77DB9" w:rsidRPr="00D51166" w:rsidRDefault="00E77DB9" w:rsidP="00D51166">
      <w:pPr>
        <w:spacing w:after="0" w:line="360" w:lineRule="auto"/>
        <w:jc w:val="both"/>
        <w:rPr>
          <w:rFonts w:ascii="Times New Roman" w:hAnsi="Times New Roman" w:cs="Times New Roman"/>
          <w:color w:val="000000"/>
          <w:sz w:val="24"/>
          <w:szCs w:val="24"/>
        </w:rPr>
      </w:pPr>
    </w:p>
    <w:p w14:paraId="740C5AC4" w14:textId="4E8F543F" w:rsidR="00027A48" w:rsidRPr="00D51166" w:rsidRDefault="00027A48" w:rsidP="00D51166">
      <w:pPr>
        <w:tabs>
          <w:tab w:val="left" w:pos="3119"/>
          <w:tab w:val="left" w:pos="3402"/>
        </w:tabs>
        <w:spacing w:after="0" w:line="360" w:lineRule="auto"/>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Nama</w:t>
      </w:r>
      <w:r w:rsidRPr="00D51166">
        <w:rPr>
          <w:rFonts w:ascii="Times New Roman" w:eastAsia="Times New Roman" w:hAnsi="Times New Roman" w:cs="Times New Roman"/>
          <w:color w:val="000000"/>
          <w:kern w:val="0"/>
          <w:sz w:val="24"/>
          <w:szCs w:val="24"/>
          <w:lang w:eastAsia="en-ID"/>
          <w14:ligatures w14:val="none"/>
        </w:rPr>
        <w:tab/>
        <w:t>:</w:t>
      </w:r>
      <w:r w:rsidR="00F068B5" w:rsidRPr="00D51166">
        <w:rPr>
          <w:rFonts w:ascii="Times New Roman" w:eastAsia="Times New Roman" w:hAnsi="Times New Roman" w:cs="Times New Roman"/>
          <w:color w:val="000000"/>
          <w:kern w:val="0"/>
          <w:sz w:val="24"/>
          <w:szCs w:val="24"/>
          <w:lang w:eastAsia="en-ID"/>
          <w14:ligatures w14:val="none"/>
        </w:rPr>
        <w:t xml:space="preserve"> </w:t>
      </w:r>
      <w:r w:rsidR="0060045E">
        <w:rPr>
          <w:rFonts w:ascii="Times New Roman" w:eastAsia="Times New Roman" w:hAnsi="Times New Roman" w:cs="Times New Roman"/>
          <w:color w:val="000000"/>
          <w:kern w:val="0"/>
          <w:sz w:val="24"/>
          <w:szCs w:val="24"/>
          <w:lang w:eastAsia="en-ID"/>
          <w14:ligatures w14:val="none"/>
        </w:rPr>
        <w:t>Hafidzurrohman Saifullah</w:t>
      </w:r>
    </w:p>
    <w:p w14:paraId="520EFB8D" w14:textId="22CBEDB4" w:rsidR="00027A48" w:rsidRPr="00D51166" w:rsidRDefault="00027A48" w:rsidP="00D51166">
      <w:pPr>
        <w:tabs>
          <w:tab w:val="left" w:pos="3119"/>
          <w:tab w:val="left" w:pos="3402"/>
        </w:tabs>
        <w:spacing w:after="0" w:line="360" w:lineRule="auto"/>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NPM</w:t>
      </w:r>
      <w:r w:rsidRPr="00D51166">
        <w:rPr>
          <w:rFonts w:ascii="Times New Roman" w:eastAsia="Times New Roman" w:hAnsi="Times New Roman" w:cs="Times New Roman"/>
          <w:color w:val="000000"/>
          <w:kern w:val="0"/>
          <w:sz w:val="24"/>
          <w:szCs w:val="24"/>
          <w:lang w:eastAsia="en-ID"/>
          <w14:ligatures w14:val="none"/>
        </w:rPr>
        <w:tab/>
        <w:t>:</w:t>
      </w:r>
      <w:r w:rsidR="00F068B5" w:rsidRPr="00D51166">
        <w:rPr>
          <w:rFonts w:ascii="Times New Roman" w:eastAsia="Times New Roman" w:hAnsi="Times New Roman" w:cs="Times New Roman"/>
          <w:color w:val="000000"/>
          <w:kern w:val="0"/>
          <w:sz w:val="24"/>
          <w:szCs w:val="24"/>
          <w:lang w:eastAsia="en-ID"/>
          <w14:ligatures w14:val="none"/>
        </w:rPr>
        <w:t xml:space="preserve"> </w:t>
      </w:r>
      <w:r w:rsidRPr="00D51166">
        <w:rPr>
          <w:rFonts w:ascii="Times New Roman" w:eastAsia="Times New Roman" w:hAnsi="Times New Roman" w:cs="Times New Roman"/>
          <w:color w:val="000000"/>
          <w:kern w:val="0"/>
          <w:sz w:val="24"/>
          <w:szCs w:val="24"/>
          <w:lang w:eastAsia="en-ID"/>
          <w14:ligatures w14:val="none"/>
        </w:rPr>
        <w:t>1012</w:t>
      </w:r>
      <w:r w:rsidR="00941816" w:rsidRPr="00D51166">
        <w:rPr>
          <w:rFonts w:ascii="Times New Roman" w:eastAsia="Times New Roman" w:hAnsi="Times New Roman" w:cs="Times New Roman"/>
          <w:color w:val="000000"/>
          <w:kern w:val="0"/>
          <w:sz w:val="24"/>
          <w:szCs w:val="24"/>
          <w:lang w:eastAsia="en-ID"/>
          <w14:ligatures w14:val="none"/>
        </w:rPr>
        <w:t>0</w:t>
      </w:r>
      <w:r w:rsidR="0060045E">
        <w:rPr>
          <w:rFonts w:ascii="Times New Roman" w:eastAsia="Times New Roman" w:hAnsi="Times New Roman" w:cs="Times New Roman"/>
          <w:color w:val="000000"/>
          <w:kern w:val="0"/>
          <w:sz w:val="24"/>
          <w:szCs w:val="24"/>
          <w:lang w:eastAsia="en-ID"/>
          <w14:ligatures w14:val="none"/>
        </w:rPr>
        <w:t>486</w:t>
      </w:r>
    </w:p>
    <w:p w14:paraId="7F645A9E" w14:textId="579E528D" w:rsidR="00DE735F" w:rsidRPr="00DE735F" w:rsidRDefault="00027A48" w:rsidP="00DE735F">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Judul Tulisan Ilmiah</w:t>
      </w:r>
      <w:r w:rsidR="00F068B5" w:rsidRPr="00D51166">
        <w:rPr>
          <w:rFonts w:ascii="Times New Roman" w:eastAsia="Times New Roman" w:hAnsi="Times New Roman" w:cs="Times New Roman"/>
          <w:color w:val="000000"/>
          <w:kern w:val="0"/>
          <w:sz w:val="24"/>
          <w:szCs w:val="24"/>
          <w:lang w:eastAsia="en-ID"/>
          <w14:ligatures w14:val="none"/>
        </w:rPr>
        <w:tab/>
      </w:r>
      <w:r w:rsidRPr="00D51166">
        <w:rPr>
          <w:rFonts w:ascii="Times New Roman" w:eastAsia="Times New Roman" w:hAnsi="Times New Roman" w:cs="Times New Roman"/>
          <w:color w:val="000000"/>
          <w:kern w:val="0"/>
          <w:sz w:val="24"/>
          <w:szCs w:val="24"/>
          <w:lang w:eastAsia="en-ID"/>
          <w14:ligatures w14:val="none"/>
        </w:rPr>
        <w:t>:</w:t>
      </w:r>
      <w:r w:rsidR="00F068B5" w:rsidRPr="00D51166">
        <w:rPr>
          <w:rFonts w:ascii="Times New Roman" w:eastAsia="Times New Roman" w:hAnsi="Times New Roman" w:cs="Times New Roman"/>
          <w:color w:val="000000"/>
          <w:kern w:val="0"/>
          <w:sz w:val="24"/>
          <w:szCs w:val="24"/>
          <w:lang w:eastAsia="en-ID"/>
          <w14:ligatures w14:val="none"/>
        </w:rPr>
        <w:t xml:space="preserve"> </w:t>
      </w:r>
      <w:r w:rsidR="00DE735F" w:rsidRPr="00DE735F">
        <w:rPr>
          <w:rFonts w:ascii="Times New Roman" w:eastAsia="Times New Roman" w:hAnsi="Times New Roman" w:cs="Times New Roman"/>
          <w:color w:val="000000"/>
          <w:kern w:val="0"/>
          <w:sz w:val="24"/>
          <w:szCs w:val="24"/>
          <w:lang w:eastAsia="en-ID"/>
          <w14:ligatures w14:val="none"/>
        </w:rPr>
        <w:t xml:space="preserve">Pengembangan Model Machine Learning </w:t>
      </w:r>
      <w:r w:rsidR="00A84A29">
        <w:rPr>
          <w:rFonts w:ascii="Times New Roman" w:eastAsia="Times New Roman" w:hAnsi="Times New Roman" w:cs="Times New Roman"/>
          <w:color w:val="000000"/>
          <w:kern w:val="0"/>
          <w:sz w:val="24"/>
          <w:szCs w:val="24"/>
          <w:lang w:eastAsia="en-ID"/>
          <w14:ligatures w14:val="none"/>
        </w:rPr>
        <w:t xml:space="preserve">Menggunakan Algoritma Random Forest </w:t>
      </w:r>
      <w:r w:rsidR="00DE735F" w:rsidRPr="00DE735F">
        <w:rPr>
          <w:rFonts w:ascii="Times New Roman" w:eastAsia="Times New Roman" w:hAnsi="Times New Roman" w:cs="Times New Roman"/>
          <w:color w:val="000000"/>
          <w:kern w:val="0"/>
          <w:sz w:val="24"/>
          <w:szCs w:val="24"/>
          <w:lang w:eastAsia="en-ID"/>
          <w14:ligatures w14:val="none"/>
        </w:rPr>
        <w:t xml:space="preserve">untuk </w:t>
      </w:r>
      <w:r w:rsidR="00A84A29">
        <w:rPr>
          <w:rFonts w:ascii="Times New Roman" w:eastAsia="Times New Roman" w:hAnsi="Times New Roman" w:cs="Times New Roman"/>
          <w:color w:val="000000"/>
          <w:kern w:val="0"/>
          <w:sz w:val="24"/>
          <w:szCs w:val="24"/>
          <w:lang w:eastAsia="en-ID"/>
          <w14:ligatures w14:val="none"/>
        </w:rPr>
        <w:t>P</w:t>
      </w:r>
      <w:r w:rsidR="00DE735F" w:rsidRPr="00DE735F">
        <w:rPr>
          <w:rFonts w:ascii="Times New Roman" w:eastAsia="Times New Roman" w:hAnsi="Times New Roman" w:cs="Times New Roman"/>
          <w:color w:val="000000"/>
          <w:kern w:val="0"/>
          <w:sz w:val="24"/>
          <w:szCs w:val="24"/>
          <w:lang w:eastAsia="en-ID"/>
          <w14:ligatures w14:val="none"/>
        </w:rPr>
        <w:t>rediksi Job Satisfaction, dan Performance Pegawai pada Perusahaan PLN</w:t>
      </w:r>
    </w:p>
    <w:p w14:paraId="20B238D9" w14:textId="47F55855" w:rsidR="00027A48" w:rsidRPr="00D51166" w:rsidRDefault="00DE735F" w:rsidP="00DE735F">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E735F">
        <w:rPr>
          <w:rFonts w:ascii="Times New Roman" w:eastAsia="Times New Roman" w:hAnsi="Times New Roman" w:cs="Times New Roman"/>
          <w:color w:val="000000"/>
          <w:kern w:val="0"/>
          <w:sz w:val="24"/>
          <w:szCs w:val="24"/>
          <w:lang w:eastAsia="en-ID"/>
          <w14:ligatures w14:val="none"/>
        </w:rPr>
        <w:t>Indonesia Power</w:t>
      </w:r>
    </w:p>
    <w:p w14:paraId="205E47D6" w14:textId="183B8649" w:rsidR="00027A48" w:rsidRPr="00D51166" w:rsidRDefault="00027A48" w:rsidP="00D51166">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Tanggal Sidang</w:t>
      </w:r>
      <w:r w:rsidRPr="00D51166">
        <w:rPr>
          <w:rFonts w:ascii="Times New Roman" w:eastAsia="Times New Roman" w:hAnsi="Times New Roman" w:cs="Times New Roman"/>
          <w:color w:val="000000"/>
          <w:kern w:val="0"/>
          <w:sz w:val="24"/>
          <w:szCs w:val="24"/>
          <w:lang w:eastAsia="en-ID"/>
          <w14:ligatures w14:val="none"/>
        </w:rPr>
        <w:tab/>
        <w:t>:</w:t>
      </w:r>
    </w:p>
    <w:p w14:paraId="3B060DBD" w14:textId="3A89BC70" w:rsidR="00027A48" w:rsidRPr="00D51166" w:rsidRDefault="00027A48" w:rsidP="00D51166">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Tanggal Lulus</w:t>
      </w:r>
      <w:r w:rsidRPr="00D51166">
        <w:rPr>
          <w:rFonts w:ascii="Times New Roman" w:eastAsia="Times New Roman" w:hAnsi="Times New Roman" w:cs="Times New Roman"/>
          <w:color w:val="000000"/>
          <w:kern w:val="0"/>
          <w:sz w:val="24"/>
          <w:szCs w:val="24"/>
          <w:lang w:eastAsia="en-ID"/>
          <w14:ligatures w14:val="none"/>
        </w:rPr>
        <w:tab/>
        <w:t>:</w:t>
      </w:r>
      <w:r w:rsidR="00A2683D" w:rsidRPr="00D51166">
        <w:rPr>
          <w:rFonts w:ascii="Times New Roman" w:eastAsia="Times New Roman" w:hAnsi="Times New Roman" w:cs="Times New Roman"/>
          <w:color w:val="000000"/>
          <w:kern w:val="0"/>
          <w:sz w:val="24"/>
          <w:szCs w:val="24"/>
          <w:lang w:eastAsia="en-ID"/>
          <w14:ligatures w14:val="none"/>
        </w:rPr>
        <w:t xml:space="preserve"> </w:t>
      </w:r>
    </w:p>
    <w:p w14:paraId="038D5171" w14:textId="52B744AB" w:rsidR="00E77DB9" w:rsidRPr="00D51166" w:rsidRDefault="00C52CD8" w:rsidP="00D51166">
      <w:pPr>
        <w:tabs>
          <w:tab w:val="left" w:pos="3119"/>
          <w:tab w:val="left" w:pos="3402"/>
        </w:tabs>
        <w:spacing w:after="0" w:line="360" w:lineRule="auto"/>
        <w:ind w:left="3119" w:hanging="3119"/>
        <w:rPr>
          <w:rFonts w:ascii="Times New Roman" w:eastAsia="Times New Roman" w:hAnsi="Times New Roman" w:cs="Times New Roman"/>
          <w:color w:val="000000"/>
          <w:kern w:val="0"/>
          <w:sz w:val="24"/>
          <w:szCs w:val="24"/>
          <w:lang w:eastAsia="en-ID"/>
          <w14:ligatures w14:val="none"/>
        </w:rPr>
      </w:pPr>
      <w:r w:rsidRPr="00D51166">
        <w:rPr>
          <w:rFonts w:ascii="Times New Roman" w:eastAsia="Times New Roman" w:hAnsi="Times New Roman" w:cs="Times New Roman"/>
          <w:color w:val="000000"/>
          <w:kern w:val="0"/>
          <w:sz w:val="24"/>
          <w:szCs w:val="24"/>
          <w:lang w:eastAsia="en-ID"/>
          <w14:ligatures w14:val="none"/>
        </w:rPr>
        <w:tab/>
      </w:r>
    </w:p>
    <w:p w14:paraId="28C1EFA5" w14:textId="6B1107E6" w:rsidR="00027A48" w:rsidRPr="00D51166" w:rsidRDefault="00C52CD8" w:rsidP="00D51166">
      <w:pPr>
        <w:tabs>
          <w:tab w:val="left" w:pos="3119"/>
          <w:tab w:val="left" w:pos="3544"/>
        </w:tabs>
        <w:spacing w:after="0" w:line="36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Menyatakan bahwa tulisan ini adalah merupakan hasil karya saya sendiri dan dapat dipublikasikan sepenuhnya oleh Universitas Gunadarma. Segala kutipan dalam bentuk apapun telah mengikuti kaidah, etika yang berlaku. Mengenai isi dan tulisan adalah merupakan tanggung jawab Penulis, bukan Universitas Gunadarma. Demikian pernyataan ini dibuat dengan sebenarnya dan dengan penuh kesadaran.</w:t>
      </w:r>
    </w:p>
    <w:p w14:paraId="25DCB42A" w14:textId="528D93CE" w:rsidR="00027A48" w:rsidRDefault="00027A48" w:rsidP="00D51166">
      <w:pPr>
        <w:tabs>
          <w:tab w:val="left" w:pos="3119"/>
          <w:tab w:val="left" w:pos="3544"/>
        </w:tabs>
        <w:spacing w:after="0" w:line="360" w:lineRule="auto"/>
        <w:rPr>
          <w:rFonts w:ascii="Times New Roman" w:eastAsia="Times New Roman" w:hAnsi="Times New Roman" w:cs="Times New Roman"/>
          <w:color w:val="000000"/>
          <w:kern w:val="0"/>
          <w:sz w:val="28"/>
          <w:szCs w:val="28"/>
          <w:lang w:eastAsia="en-ID"/>
          <w14:ligatures w14:val="none"/>
        </w:rPr>
      </w:pPr>
    </w:p>
    <w:p w14:paraId="1C6C2F0A" w14:textId="38BC3BB2" w:rsidR="00033D11" w:rsidRDefault="00033D11" w:rsidP="00D51166">
      <w:pPr>
        <w:tabs>
          <w:tab w:val="left" w:pos="3119"/>
          <w:tab w:val="left" w:pos="3544"/>
        </w:tabs>
        <w:spacing w:after="0" w:line="360" w:lineRule="auto"/>
        <w:rPr>
          <w:rFonts w:ascii="Times New Roman" w:eastAsia="Times New Roman" w:hAnsi="Times New Roman" w:cs="Times New Roman"/>
          <w:color w:val="000000"/>
          <w:kern w:val="0"/>
          <w:sz w:val="28"/>
          <w:szCs w:val="28"/>
          <w:lang w:eastAsia="en-ID"/>
          <w14:ligatures w14:val="none"/>
        </w:rPr>
      </w:pPr>
    </w:p>
    <w:p w14:paraId="33363036" w14:textId="77777777" w:rsidR="00033D11" w:rsidRPr="00D51166" w:rsidRDefault="00033D11" w:rsidP="00D51166">
      <w:pPr>
        <w:tabs>
          <w:tab w:val="left" w:pos="3119"/>
          <w:tab w:val="left" w:pos="3544"/>
        </w:tabs>
        <w:spacing w:after="0" w:line="360" w:lineRule="auto"/>
        <w:rPr>
          <w:rFonts w:ascii="Times New Roman" w:eastAsia="Times New Roman" w:hAnsi="Times New Roman" w:cs="Times New Roman"/>
          <w:color w:val="000000"/>
          <w:kern w:val="0"/>
          <w:sz w:val="28"/>
          <w:szCs w:val="28"/>
          <w:lang w:eastAsia="en-ID"/>
          <w14:ligatures w14:val="none"/>
        </w:rPr>
      </w:pPr>
    </w:p>
    <w:p w14:paraId="17B184DA" w14:textId="17FAE195" w:rsidR="00027A48" w:rsidRPr="00D51166" w:rsidRDefault="00027A48" w:rsidP="00D51166">
      <w:pPr>
        <w:pStyle w:val="NormalWeb"/>
        <w:tabs>
          <w:tab w:val="left" w:pos="2835"/>
        </w:tabs>
        <w:spacing w:before="0" w:beforeAutospacing="0" w:after="0" w:afterAutospacing="0" w:line="360" w:lineRule="auto"/>
      </w:pPr>
      <w:r w:rsidRPr="00D51166">
        <w:tab/>
      </w:r>
      <w:r w:rsidR="00916481" w:rsidRPr="00D51166">
        <w:t xml:space="preserve">     </w:t>
      </w:r>
      <w:r w:rsidRPr="00D51166">
        <w:t xml:space="preserve">Jakarta, </w:t>
      </w:r>
      <w:r w:rsidR="00B741BB" w:rsidRPr="00D51166">
        <w:t>XX</w:t>
      </w:r>
      <w:r w:rsidRPr="00D51166">
        <w:t xml:space="preserve"> </w:t>
      </w:r>
      <w:r w:rsidR="00B741BB" w:rsidRPr="00D51166">
        <w:t>XXXXX</w:t>
      </w:r>
      <w:r w:rsidRPr="00D51166">
        <w:t xml:space="preserve"> </w:t>
      </w:r>
      <w:r w:rsidR="00760387" w:rsidRPr="00D51166">
        <w:t>202</w:t>
      </w:r>
      <w:r w:rsidR="00B741BB" w:rsidRPr="00D51166">
        <w:t>4</w:t>
      </w:r>
    </w:p>
    <w:p w14:paraId="5B0624A2" w14:textId="1CC276F5" w:rsidR="00067C33" w:rsidRPr="00D51166" w:rsidRDefault="00067C33" w:rsidP="00D51166">
      <w:pPr>
        <w:pStyle w:val="NormalWeb"/>
        <w:tabs>
          <w:tab w:val="left" w:pos="2835"/>
        </w:tabs>
        <w:spacing w:before="0" w:beforeAutospacing="0" w:after="0" w:afterAutospacing="0" w:line="360" w:lineRule="auto"/>
      </w:pPr>
      <w:r w:rsidRPr="00D51166">
        <w:rPr>
          <w:noProof/>
          <w:sz w:val="18"/>
          <w:szCs w:val="18"/>
        </w:rPr>
        <w:drawing>
          <wp:anchor distT="0" distB="0" distL="114300" distR="114300" simplePos="0" relativeHeight="251672576" behindDoc="0" locked="0" layoutInCell="1" allowOverlap="1" wp14:anchorId="6F54F238" wp14:editId="1209B1BC">
            <wp:simplePos x="0" y="0"/>
            <wp:positionH relativeFrom="column">
              <wp:posOffset>2201949</wp:posOffset>
            </wp:positionH>
            <wp:positionV relativeFrom="paragraph">
              <wp:posOffset>6985</wp:posOffset>
            </wp:positionV>
            <wp:extent cx="808181" cy="11430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808181" cy="1143000"/>
                    </a:xfrm>
                    <a:prstGeom prst="rect">
                      <a:avLst/>
                    </a:prstGeom>
                  </pic:spPr>
                </pic:pic>
              </a:graphicData>
            </a:graphic>
            <wp14:sizeRelH relativeFrom="page">
              <wp14:pctWidth>0</wp14:pctWidth>
            </wp14:sizeRelH>
            <wp14:sizeRelV relativeFrom="page">
              <wp14:pctHeight>0</wp14:pctHeight>
            </wp14:sizeRelV>
          </wp:anchor>
        </w:drawing>
      </w:r>
    </w:p>
    <w:p w14:paraId="575155E5" w14:textId="6292C93F" w:rsidR="00067C33" w:rsidRPr="00D51166" w:rsidRDefault="00067C33" w:rsidP="00D51166">
      <w:pPr>
        <w:pStyle w:val="NormalWeb"/>
        <w:tabs>
          <w:tab w:val="left" w:pos="2835"/>
        </w:tabs>
        <w:spacing w:before="0" w:beforeAutospacing="0" w:after="0" w:afterAutospacing="0" w:line="360" w:lineRule="auto"/>
      </w:pPr>
    </w:p>
    <w:p w14:paraId="573DDB96" w14:textId="77B3EB38" w:rsidR="00027A48" w:rsidRPr="00D51166" w:rsidRDefault="00027A48" w:rsidP="00D51166">
      <w:pPr>
        <w:pStyle w:val="NormalWeb"/>
        <w:tabs>
          <w:tab w:val="left" w:pos="2835"/>
        </w:tabs>
        <w:spacing w:before="0" w:beforeAutospacing="0" w:after="0" w:afterAutospacing="0" w:line="360" w:lineRule="auto"/>
      </w:pPr>
    </w:p>
    <w:p w14:paraId="4370AA85" w14:textId="77777777" w:rsidR="00027A48" w:rsidRPr="00D51166" w:rsidRDefault="00027A48" w:rsidP="00D51166">
      <w:pPr>
        <w:pStyle w:val="NormalWeb"/>
        <w:tabs>
          <w:tab w:val="left" w:pos="2835"/>
        </w:tabs>
        <w:spacing w:before="0" w:beforeAutospacing="0" w:after="0" w:afterAutospacing="0" w:line="360" w:lineRule="auto"/>
      </w:pPr>
    </w:p>
    <w:p w14:paraId="42032A9A" w14:textId="7B61E631" w:rsidR="00FD2F48" w:rsidRPr="00D51166" w:rsidRDefault="00027A48" w:rsidP="00D51166">
      <w:pPr>
        <w:pStyle w:val="NormalWeb"/>
        <w:tabs>
          <w:tab w:val="left" w:pos="2835"/>
        </w:tabs>
        <w:spacing w:before="0" w:beforeAutospacing="0" w:after="0" w:afterAutospacing="0" w:line="360" w:lineRule="auto"/>
      </w:pPr>
      <w:r w:rsidRPr="00D51166">
        <w:tab/>
      </w:r>
      <w:r w:rsidR="00916481" w:rsidRPr="00D51166">
        <w:t xml:space="preserve">     </w:t>
      </w:r>
      <w:r w:rsidRPr="00D51166">
        <w:t>(</w:t>
      </w:r>
      <w:r w:rsidR="0060045E">
        <w:t>Hafidzurrohman Saifullah</w:t>
      </w:r>
      <w:r w:rsidR="00067C33" w:rsidRPr="00D51166">
        <w:t>)</w:t>
      </w:r>
    </w:p>
    <w:p w14:paraId="4472ED33" w14:textId="77777777" w:rsidR="00033D11" w:rsidRDefault="00033D11" w:rsidP="00D51166">
      <w:pPr>
        <w:pStyle w:val="NormalWeb"/>
        <w:tabs>
          <w:tab w:val="left" w:pos="2835"/>
        </w:tabs>
        <w:spacing w:before="0" w:beforeAutospacing="0" w:after="0" w:afterAutospacing="0" w:line="360" w:lineRule="auto"/>
      </w:pPr>
    </w:p>
    <w:p w14:paraId="34D746BC" w14:textId="77777777" w:rsidR="00DE735F" w:rsidRPr="00D51166" w:rsidRDefault="00DE735F" w:rsidP="00D51166">
      <w:pPr>
        <w:pStyle w:val="NormalWeb"/>
        <w:tabs>
          <w:tab w:val="left" w:pos="2835"/>
        </w:tabs>
        <w:spacing w:before="0" w:beforeAutospacing="0" w:after="0" w:afterAutospacing="0" w:line="360" w:lineRule="auto"/>
      </w:pPr>
    </w:p>
    <w:p w14:paraId="699D809A" w14:textId="12EB3894" w:rsidR="006950FA" w:rsidRPr="00D51166" w:rsidRDefault="008A03D5" w:rsidP="00D51166">
      <w:pPr>
        <w:pStyle w:val="Heading1"/>
        <w:spacing w:before="0" w:line="360" w:lineRule="auto"/>
        <w:jc w:val="center"/>
        <w:rPr>
          <w:rFonts w:ascii="Times New Roman" w:hAnsi="Times New Roman" w:cs="Times New Roman"/>
          <w:b/>
          <w:bCs/>
          <w:color w:val="auto"/>
          <w:sz w:val="28"/>
          <w:szCs w:val="28"/>
        </w:rPr>
      </w:pPr>
      <w:bookmarkStart w:id="4" w:name="_Toc144411122"/>
      <w:r w:rsidRPr="00D51166">
        <w:rPr>
          <w:rFonts w:ascii="Times New Roman" w:hAnsi="Times New Roman" w:cs="Times New Roman"/>
          <w:b/>
          <w:bCs/>
          <w:color w:val="auto"/>
          <w:sz w:val="28"/>
          <w:szCs w:val="28"/>
        </w:rPr>
        <w:t>LEMBAR PENGESAHAN</w:t>
      </w:r>
      <w:bookmarkEnd w:id="4"/>
    </w:p>
    <w:p w14:paraId="672753A0" w14:textId="77777777" w:rsidR="00D97796" w:rsidRPr="00D51166" w:rsidRDefault="00D97796" w:rsidP="00D51166">
      <w:pPr>
        <w:spacing w:after="0" w:line="360" w:lineRule="auto"/>
        <w:rPr>
          <w:rFonts w:ascii="Times New Roman" w:hAnsi="Times New Roman" w:cs="Times New Roman"/>
          <w:sz w:val="24"/>
          <w:szCs w:val="24"/>
        </w:rPr>
      </w:pPr>
    </w:p>
    <w:p w14:paraId="28B4B4BE" w14:textId="6F8DEA59" w:rsidR="005B3290" w:rsidRPr="00D51166" w:rsidRDefault="005B3290" w:rsidP="00D51166">
      <w:pPr>
        <w:spacing w:after="0" w:line="360" w:lineRule="auto"/>
        <w:jc w:val="center"/>
        <w:rPr>
          <w:rFonts w:ascii="Times New Roman" w:hAnsi="Times New Roman" w:cs="Times New Roman"/>
          <w:b/>
          <w:bCs/>
          <w:sz w:val="24"/>
          <w:szCs w:val="24"/>
        </w:rPr>
      </w:pPr>
      <w:r w:rsidRPr="00D51166">
        <w:rPr>
          <w:rFonts w:ascii="Times New Roman" w:hAnsi="Times New Roman" w:cs="Times New Roman"/>
          <w:b/>
          <w:bCs/>
          <w:sz w:val="24"/>
          <w:szCs w:val="24"/>
        </w:rPr>
        <w:t>KOMISI PEMBIMBING</w:t>
      </w:r>
    </w:p>
    <w:p w14:paraId="02FFD307" w14:textId="7C07240F" w:rsidR="005B3290" w:rsidRPr="00D51166" w:rsidRDefault="005B3290" w:rsidP="00D51166">
      <w:pPr>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63"/>
        <w:gridCol w:w="4721"/>
        <w:gridCol w:w="2643"/>
      </w:tblGrid>
      <w:tr w:rsidR="008244F5" w:rsidRPr="00D51166" w14:paraId="601C0DEA" w14:textId="77777777" w:rsidTr="008244F5">
        <w:tc>
          <w:tcPr>
            <w:tcW w:w="563" w:type="dxa"/>
          </w:tcPr>
          <w:p w14:paraId="1FCCB1EF" w14:textId="7F34697A"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NO</w:t>
            </w:r>
          </w:p>
        </w:tc>
        <w:tc>
          <w:tcPr>
            <w:tcW w:w="4721" w:type="dxa"/>
          </w:tcPr>
          <w:p w14:paraId="0AD2DBDE" w14:textId="61B9F030"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NAMA</w:t>
            </w:r>
          </w:p>
        </w:tc>
        <w:tc>
          <w:tcPr>
            <w:tcW w:w="2643" w:type="dxa"/>
          </w:tcPr>
          <w:p w14:paraId="56499669" w14:textId="76DEDFE5"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KEDUDUKAN</w:t>
            </w:r>
          </w:p>
        </w:tc>
      </w:tr>
      <w:tr w:rsidR="008244F5" w:rsidRPr="00D51166" w14:paraId="67E6DE9E" w14:textId="77777777" w:rsidTr="008244F5">
        <w:trPr>
          <w:trHeight w:val="392"/>
        </w:trPr>
        <w:tc>
          <w:tcPr>
            <w:tcW w:w="563" w:type="dxa"/>
          </w:tcPr>
          <w:p w14:paraId="2F4EA6B2" w14:textId="22BC9A32"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1.</w:t>
            </w:r>
          </w:p>
        </w:tc>
        <w:tc>
          <w:tcPr>
            <w:tcW w:w="4721" w:type="dxa"/>
          </w:tcPr>
          <w:p w14:paraId="775DC896" w14:textId="2752F255" w:rsidR="008244F5" w:rsidRPr="00D51166" w:rsidRDefault="00DE735F" w:rsidP="00D51166">
            <w:pPr>
              <w:spacing w:line="360" w:lineRule="auto"/>
              <w:rPr>
                <w:rFonts w:ascii="Times New Roman" w:hAnsi="Times New Roman" w:cs="Times New Roman"/>
                <w:sz w:val="24"/>
                <w:szCs w:val="24"/>
              </w:rPr>
            </w:pPr>
            <w:r w:rsidRPr="00DE735F">
              <w:rPr>
                <w:rFonts w:ascii="Times New Roman" w:hAnsi="Times New Roman" w:cs="Times New Roman"/>
                <w:sz w:val="24"/>
                <w:szCs w:val="24"/>
              </w:rPr>
              <w:t>Dr. Yulia Chalri, SKom., MMSI.</w:t>
            </w:r>
          </w:p>
        </w:tc>
        <w:tc>
          <w:tcPr>
            <w:tcW w:w="2643" w:type="dxa"/>
          </w:tcPr>
          <w:p w14:paraId="63E51F19" w14:textId="7AD7ED6D"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Ketua</w:t>
            </w:r>
          </w:p>
        </w:tc>
      </w:tr>
      <w:tr w:rsidR="008244F5" w:rsidRPr="00D51166" w14:paraId="594DA6D2" w14:textId="77777777" w:rsidTr="008244F5">
        <w:trPr>
          <w:trHeight w:val="392"/>
        </w:trPr>
        <w:tc>
          <w:tcPr>
            <w:tcW w:w="563" w:type="dxa"/>
          </w:tcPr>
          <w:p w14:paraId="2B48A057" w14:textId="7EB7264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2.</w:t>
            </w:r>
          </w:p>
        </w:tc>
        <w:tc>
          <w:tcPr>
            <w:tcW w:w="4721" w:type="dxa"/>
          </w:tcPr>
          <w:p w14:paraId="1C3BE70D"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411B8F1A" w14:textId="2075FB29"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r w:rsidR="008244F5" w:rsidRPr="00D51166" w14:paraId="7FCE60C1" w14:textId="77777777" w:rsidTr="008244F5">
        <w:trPr>
          <w:trHeight w:val="392"/>
        </w:trPr>
        <w:tc>
          <w:tcPr>
            <w:tcW w:w="563" w:type="dxa"/>
          </w:tcPr>
          <w:p w14:paraId="6918DEAF" w14:textId="04E4493B"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3.</w:t>
            </w:r>
          </w:p>
        </w:tc>
        <w:tc>
          <w:tcPr>
            <w:tcW w:w="4721" w:type="dxa"/>
          </w:tcPr>
          <w:p w14:paraId="7A23BDC1"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4833A1AE" w14:textId="7DE9B880"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bl>
    <w:p w14:paraId="38FF4D22" w14:textId="0FE79C56" w:rsidR="005B3290" w:rsidRPr="00D51166" w:rsidRDefault="008244F5" w:rsidP="00D51166">
      <w:pPr>
        <w:spacing w:after="0" w:line="360" w:lineRule="auto"/>
        <w:jc w:val="right"/>
        <w:rPr>
          <w:rFonts w:ascii="Times New Roman" w:hAnsi="Times New Roman" w:cs="Times New Roman"/>
          <w:sz w:val="24"/>
          <w:szCs w:val="24"/>
        </w:rPr>
      </w:pPr>
      <w:r w:rsidRPr="00D51166">
        <w:rPr>
          <w:rFonts w:ascii="Times New Roman" w:hAnsi="Times New Roman" w:cs="Times New Roman"/>
          <w:sz w:val="24"/>
          <w:szCs w:val="24"/>
        </w:rPr>
        <w:t>Tanggal Sidang : XX XXXXXX 2024</w:t>
      </w:r>
    </w:p>
    <w:p w14:paraId="24C88088" w14:textId="77777777" w:rsidR="008244F5" w:rsidRPr="00D51166" w:rsidRDefault="008244F5" w:rsidP="00D51166">
      <w:pPr>
        <w:spacing w:after="0" w:line="360" w:lineRule="auto"/>
        <w:rPr>
          <w:rFonts w:ascii="Times New Roman" w:hAnsi="Times New Roman" w:cs="Times New Roman"/>
        </w:rPr>
      </w:pPr>
    </w:p>
    <w:p w14:paraId="5C164261" w14:textId="5F01CD89" w:rsidR="005B3290" w:rsidRPr="00D51166" w:rsidRDefault="005B3290" w:rsidP="00D51166">
      <w:pPr>
        <w:spacing w:after="0" w:line="360" w:lineRule="auto"/>
        <w:rPr>
          <w:rFonts w:ascii="Times New Roman" w:hAnsi="Times New Roman" w:cs="Times New Roman"/>
        </w:rPr>
      </w:pPr>
    </w:p>
    <w:p w14:paraId="6336EF23" w14:textId="649C5EBA" w:rsidR="005B3290" w:rsidRPr="00D51166" w:rsidRDefault="008244F5" w:rsidP="00D51166">
      <w:pPr>
        <w:spacing w:after="0" w:line="360" w:lineRule="auto"/>
        <w:jc w:val="center"/>
        <w:rPr>
          <w:rFonts w:ascii="Times New Roman" w:hAnsi="Times New Roman" w:cs="Times New Roman"/>
          <w:b/>
          <w:bCs/>
          <w:sz w:val="24"/>
          <w:szCs w:val="24"/>
        </w:rPr>
      </w:pPr>
      <w:r w:rsidRPr="00D51166">
        <w:rPr>
          <w:rFonts w:ascii="Times New Roman" w:hAnsi="Times New Roman" w:cs="Times New Roman"/>
          <w:b/>
          <w:bCs/>
          <w:sz w:val="24"/>
          <w:szCs w:val="24"/>
        </w:rPr>
        <w:t>PANITIA UJIAN</w:t>
      </w:r>
    </w:p>
    <w:p w14:paraId="136C4D47" w14:textId="77777777" w:rsidR="008244F5" w:rsidRPr="00D51166" w:rsidRDefault="008244F5" w:rsidP="00D51166">
      <w:pPr>
        <w:spacing w:after="0" w:line="360" w:lineRule="auto"/>
        <w:jc w:val="cente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63"/>
        <w:gridCol w:w="4721"/>
        <w:gridCol w:w="2643"/>
      </w:tblGrid>
      <w:tr w:rsidR="008244F5" w:rsidRPr="00D51166" w14:paraId="185663D1" w14:textId="77777777" w:rsidTr="00D0398F">
        <w:tc>
          <w:tcPr>
            <w:tcW w:w="563" w:type="dxa"/>
          </w:tcPr>
          <w:p w14:paraId="051DA63F"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NO</w:t>
            </w:r>
          </w:p>
        </w:tc>
        <w:tc>
          <w:tcPr>
            <w:tcW w:w="4721" w:type="dxa"/>
          </w:tcPr>
          <w:p w14:paraId="5D7F6EFD"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NAMA</w:t>
            </w:r>
          </w:p>
        </w:tc>
        <w:tc>
          <w:tcPr>
            <w:tcW w:w="2643" w:type="dxa"/>
          </w:tcPr>
          <w:p w14:paraId="7CD1D146"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KEDUDUKAN</w:t>
            </w:r>
          </w:p>
        </w:tc>
      </w:tr>
      <w:tr w:rsidR="008244F5" w:rsidRPr="00D51166" w14:paraId="3DDBFC61" w14:textId="77777777" w:rsidTr="00D0398F">
        <w:trPr>
          <w:trHeight w:val="392"/>
        </w:trPr>
        <w:tc>
          <w:tcPr>
            <w:tcW w:w="563" w:type="dxa"/>
          </w:tcPr>
          <w:p w14:paraId="4540064B"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1.</w:t>
            </w:r>
          </w:p>
        </w:tc>
        <w:tc>
          <w:tcPr>
            <w:tcW w:w="4721" w:type="dxa"/>
          </w:tcPr>
          <w:p w14:paraId="443E3C05" w14:textId="6B54649A" w:rsidR="008244F5" w:rsidRPr="00D51166" w:rsidRDefault="008244F5" w:rsidP="00D51166">
            <w:pPr>
              <w:spacing w:line="360" w:lineRule="auto"/>
              <w:rPr>
                <w:rFonts w:ascii="Times New Roman" w:hAnsi="Times New Roman" w:cs="Times New Roman"/>
                <w:sz w:val="24"/>
                <w:szCs w:val="24"/>
              </w:rPr>
            </w:pPr>
          </w:p>
        </w:tc>
        <w:tc>
          <w:tcPr>
            <w:tcW w:w="2643" w:type="dxa"/>
          </w:tcPr>
          <w:p w14:paraId="22915E51"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Ketua</w:t>
            </w:r>
          </w:p>
        </w:tc>
      </w:tr>
      <w:tr w:rsidR="008244F5" w:rsidRPr="00D51166" w14:paraId="2DA8D4B5" w14:textId="77777777" w:rsidTr="00D0398F">
        <w:trPr>
          <w:trHeight w:val="392"/>
        </w:trPr>
        <w:tc>
          <w:tcPr>
            <w:tcW w:w="563" w:type="dxa"/>
          </w:tcPr>
          <w:p w14:paraId="3B6DDC7F" w14:textId="5DEAFA28"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2</w:t>
            </w:r>
          </w:p>
        </w:tc>
        <w:tc>
          <w:tcPr>
            <w:tcW w:w="4721" w:type="dxa"/>
          </w:tcPr>
          <w:p w14:paraId="00B0C404"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185C72B2" w14:textId="313FF0DE"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Sekretaris</w:t>
            </w:r>
          </w:p>
        </w:tc>
      </w:tr>
      <w:tr w:rsidR="008244F5" w:rsidRPr="00D51166" w14:paraId="67CD184E" w14:textId="77777777" w:rsidTr="00D0398F">
        <w:trPr>
          <w:trHeight w:val="392"/>
        </w:trPr>
        <w:tc>
          <w:tcPr>
            <w:tcW w:w="563" w:type="dxa"/>
          </w:tcPr>
          <w:p w14:paraId="40F4F204" w14:textId="7D0B8A8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3.</w:t>
            </w:r>
          </w:p>
        </w:tc>
        <w:tc>
          <w:tcPr>
            <w:tcW w:w="4721" w:type="dxa"/>
          </w:tcPr>
          <w:p w14:paraId="0FF565E0" w14:textId="2E1634A6" w:rsidR="008244F5" w:rsidRPr="00D51166" w:rsidRDefault="00DE735F" w:rsidP="00D51166">
            <w:pPr>
              <w:spacing w:line="360" w:lineRule="auto"/>
              <w:rPr>
                <w:rFonts w:ascii="Times New Roman" w:hAnsi="Times New Roman" w:cs="Times New Roman"/>
                <w:sz w:val="24"/>
                <w:szCs w:val="24"/>
              </w:rPr>
            </w:pPr>
            <w:r w:rsidRPr="00DE735F">
              <w:rPr>
                <w:rFonts w:ascii="Times New Roman" w:hAnsi="Times New Roman" w:cs="Times New Roman"/>
                <w:sz w:val="24"/>
                <w:szCs w:val="24"/>
              </w:rPr>
              <w:t>Dr. Yulia Chalri, SKom., MMSI.</w:t>
            </w:r>
          </w:p>
        </w:tc>
        <w:tc>
          <w:tcPr>
            <w:tcW w:w="2643" w:type="dxa"/>
          </w:tcPr>
          <w:p w14:paraId="5451F912" w14:textId="7777777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r w:rsidR="008244F5" w:rsidRPr="00D51166" w14:paraId="0DD61A4C" w14:textId="77777777" w:rsidTr="00D0398F">
        <w:trPr>
          <w:trHeight w:val="392"/>
        </w:trPr>
        <w:tc>
          <w:tcPr>
            <w:tcW w:w="563" w:type="dxa"/>
          </w:tcPr>
          <w:p w14:paraId="0B9E4B09" w14:textId="49537427"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4.</w:t>
            </w:r>
          </w:p>
        </w:tc>
        <w:tc>
          <w:tcPr>
            <w:tcW w:w="4721" w:type="dxa"/>
          </w:tcPr>
          <w:p w14:paraId="52B14C1E"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76C20F69" w14:textId="2FF33438"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r w:rsidR="008244F5" w:rsidRPr="00D51166" w14:paraId="29836700" w14:textId="77777777" w:rsidTr="00D0398F">
        <w:trPr>
          <w:trHeight w:val="392"/>
        </w:trPr>
        <w:tc>
          <w:tcPr>
            <w:tcW w:w="563" w:type="dxa"/>
          </w:tcPr>
          <w:p w14:paraId="4314C5F2" w14:textId="70520411"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5,</w:t>
            </w:r>
          </w:p>
        </w:tc>
        <w:tc>
          <w:tcPr>
            <w:tcW w:w="4721" w:type="dxa"/>
          </w:tcPr>
          <w:p w14:paraId="0EFAA6D0" w14:textId="77777777" w:rsidR="008244F5" w:rsidRPr="00D51166" w:rsidRDefault="008244F5" w:rsidP="00D51166">
            <w:pPr>
              <w:spacing w:line="360" w:lineRule="auto"/>
              <w:rPr>
                <w:rFonts w:ascii="Times New Roman" w:hAnsi="Times New Roman" w:cs="Times New Roman"/>
                <w:sz w:val="24"/>
                <w:szCs w:val="24"/>
              </w:rPr>
            </w:pPr>
          </w:p>
        </w:tc>
        <w:tc>
          <w:tcPr>
            <w:tcW w:w="2643" w:type="dxa"/>
          </w:tcPr>
          <w:p w14:paraId="40DE417E" w14:textId="169888A9" w:rsidR="008244F5" w:rsidRPr="00D51166" w:rsidRDefault="008244F5" w:rsidP="00D51166">
            <w:pPr>
              <w:spacing w:line="360" w:lineRule="auto"/>
              <w:jc w:val="center"/>
              <w:rPr>
                <w:rFonts w:ascii="Times New Roman" w:hAnsi="Times New Roman" w:cs="Times New Roman"/>
                <w:sz w:val="24"/>
                <w:szCs w:val="24"/>
              </w:rPr>
            </w:pPr>
            <w:r w:rsidRPr="00D51166">
              <w:rPr>
                <w:rFonts w:ascii="Times New Roman" w:hAnsi="Times New Roman" w:cs="Times New Roman"/>
                <w:sz w:val="24"/>
                <w:szCs w:val="24"/>
              </w:rPr>
              <w:t>Anggota</w:t>
            </w:r>
          </w:p>
        </w:tc>
      </w:tr>
    </w:tbl>
    <w:p w14:paraId="76A705BD" w14:textId="40E45192" w:rsidR="005B3290" w:rsidRPr="00D51166" w:rsidRDefault="00D97796" w:rsidP="00033D11">
      <w:pPr>
        <w:spacing w:after="0" w:line="360" w:lineRule="auto"/>
        <w:jc w:val="right"/>
        <w:rPr>
          <w:rFonts w:ascii="Times New Roman" w:hAnsi="Times New Roman" w:cs="Times New Roman"/>
          <w:sz w:val="24"/>
          <w:szCs w:val="24"/>
        </w:rPr>
      </w:pPr>
      <w:r w:rsidRPr="00D51166">
        <w:rPr>
          <w:rFonts w:ascii="Times New Roman" w:hAnsi="Times New Roman" w:cs="Times New Roman"/>
          <w:sz w:val="24"/>
          <w:szCs w:val="24"/>
        </w:rPr>
        <w:t>Tanggal Lulus : XX XXXXXX 2024</w:t>
      </w:r>
    </w:p>
    <w:p w14:paraId="346654C7" w14:textId="495EA2B9" w:rsidR="005B3290" w:rsidRDefault="005B3290" w:rsidP="00D51166">
      <w:pPr>
        <w:spacing w:after="0" w:line="360" w:lineRule="auto"/>
        <w:rPr>
          <w:rFonts w:ascii="Times New Roman" w:hAnsi="Times New Roman" w:cs="Times New Roman"/>
          <w:sz w:val="24"/>
          <w:szCs w:val="24"/>
        </w:rPr>
      </w:pPr>
    </w:p>
    <w:p w14:paraId="4E957763" w14:textId="77777777" w:rsidR="006230C9" w:rsidRPr="00D51166" w:rsidRDefault="006230C9" w:rsidP="00D51166">
      <w:pPr>
        <w:spacing w:after="0" w:line="360" w:lineRule="auto"/>
        <w:rPr>
          <w:rFonts w:ascii="Times New Roman" w:hAnsi="Times New Roman" w:cs="Times New Roman"/>
          <w:sz w:val="24"/>
          <w:szCs w:val="24"/>
        </w:rPr>
      </w:pPr>
    </w:p>
    <w:p w14:paraId="4DC38BB2" w14:textId="503615D2" w:rsidR="005B3290" w:rsidRDefault="00D97796" w:rsidP="00033D11">
      <w:pPr>
        <w:spacing w:after="0" w:line="360" w:lineRule="auto"/>
        <w:jc w:val="right"/>
        <w:rPr>
          <w:rFonts w:ascii="Times New Roman" w:hAnsi="Times New Roman" w:cs="Times New Roman"/>
          <w:sz w:val="24"/>
          <w:szCs w:val="24"/>
        </w:rPr>
      </w:pPr>
      <w:r w:rsidRPr="00D51166">
        <w:rPr>
          <w:rFonts w:ascii="Times New Roman" w:hAnsi="Times New Roman" w:cs="Times New Roman"/>
          <w:sz w:val="24"/>
          <w:szCs w:val="24"/>
        </w:rPr>
        <w:t>Jakarta, XX XXXXXX 2024</w:t>
      </w:r>
    </w:p>
    <w:p w14:paraId="7ECC691E" w14:textId="169A39F3" w:rsidR="005B3290" w:rsidRPr="006230C9" w:rsidRDefault="005B3290" w:rsidP="006230C9">
      <w:pPr>
        <w:spacing w:after="0" w:line="360" w:lineRule="auto"/>
        <w:rPr>
          <w:rFonts w:ascii="Times New Roman" w:hAnsi="Times New Roman" w:cs="Times New Roman"/>
          <w:sz w:val="24"/>
          <w:szCs w:val="24"/>
        </w:rPr>
      </w:pPr>
    </w:p>
    <w:p w14:paraId="35ADE869" w14:textId="647301C3" w:rsidR="006230C9" w:rsidRPr="006230C9" w:rsidRDefault="006230C9" w:rsidP="006230C9">
      <w:pPr>
        <w:spacing w:after="0" w:line="360" w:lineRule="auto"/>
        <w:rPr>
          <w:rFonts w:ascii="Times New Roman" w:hAnsi="Times New Roman" w:cs="Times New Roman"/>
          <w:sz w:val="24"/>
          <w:szCs w:val="24"/>
        </w:rPr>
      </w:pPr>
      <w:r w:rsidRPr="006230C9">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6230C9">
        <w:rPr>
          <w:rFonts w:ascii="Times New Roman" w:hAnsi="Times New Roman" w:cs="Times New Roman"/>
          <w:sz w:val="24"/>
          <w:szCs w:val="24"/>
        </w:rPr>
        <w:t xml:space="preserve"> </w:t>
      </w:r>
      <w:r w:rsidRPr="0029563D">
        <w:rPr>
          <w:rFonts w:ascii="Times New Roman" w:hAnsi="Times New Roman" w:cs="Times New Roman"/>
          <w:b/>
          <w:bCs/>
          <w:sz w:val="24"/>
          <w:szCs w:val="24"/>
        </w:rPr>
        <w:t>Menyetujui:</w:t>
      </w:r>
      <w:r>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29563D">
        <w:rPr>
          <w:rFonts w:ascii="Times New Roman" w:hAnsi="Times New Roman" w:cs="Times New Roman"/>
          <w:b/>
          <w:bCs/>
          <w:sz w:val="24"/>
          <w:szCs w:val="24"/>
        </w:rPr>
        <w:t>Mengetahui:</w:t>
      </w:r>
    </w:p>
    <w:p w14:paraId="1C7499CD" w14:textId="15E961DB" w:rsidR="006230C9" w:rsidRPr="006230C9" w:rsidRDefault="006230C9" w:rsidP="006230C9">
      <w:pPr>
        <w:spacing w:after="0" w:line="360" w:lineRule="auto"/>
        <w:rPr>
          <w:rFonts w:ascii="Times New Roman" w:hAnsi="Times New Roman" w:cs="Times New Roman"/>
          <w:sz w:val="24"/>
          <w:szCs w:val="24"/>
        </w:rPr>
      </w:pPr>
      <w:r w:rsidRPr="006230C9">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6230C9">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29563D">
        <w:rPr>
          <w:rFonts w:ascii="Times New Roman" w:hAnsi="Times New Roman" w:cs="Times New Roman"/>
          <w:b/>
          <w:bCs/>
          <w:sz w:val="24"/>
          <w:szCs w:val="24"/>
        </w:rPr>
        <w:t xml:space="preserve">Pembimbing </w:t>
      </w:r>
      <w:r>
        <w:rPr>
          <w:rFonts w:ascii="Times New Roman" w:hAnsi="Times New Roman" w:cs="Times New Roman"/>
          <w:sz w:val="24"/>
          <w:szCs w:val="24"/>
        </w:rPr>
        <w:t xml:space="preserve">                                </w:t>
      </w:r>
      <w:r w:rsidR="0029563D">
        <w:rPr>
          <w:rFonts w:ascii="Times New Roman" w:hAnsi="Times New Roman" w:cs="Times New Roman"/>
          <w:sz w:val="24"/>
          <w:szCs w:val="24"/>
        </w:rPr>
        <w:t xml:space="preserve">   </w:t>
      </w:r>
      <w:r w:rsidRPr="0029563D">
        <w:rPr>
          <w:rFonts w:ascii="Times New Roman" w:hAnsi="Times New Roman" w:cs="Times New Roman"/>
          <w:b/>
          <w:bCs/>
          <w:sz w:val="24"/>
          <w:szCs w:val="24"/>
        </w:rPr>
        <w:t>Kepala Bidang Sidang Ujian</w:t>
      </w:r>
    </w:p>
    <w:p w14:paraId="50640DCF" w14:textId="0E3A296D" w:rsidR="006230C9" w:rsidRPr="006230C9" w:rsidRDefault="006230C9" w:rsidP="006230C9">
      <w:pPr>
        <w:spacing w:after="0" w:line="360" w:lineRule="auto"/>
        <w:rPr>
          <w:rFonts w:ascii="Times New Roman" w:hAnsi="Times New Roman" w:cs="Times New Roman"/>
          <w:sz w:val="24"/>
          <w:szCs w:val="24"/>
        </w:rPr>
      </w:pPr>
    </w:p>
    <w:p w14:paraId="6853FA22" w14:textId="2F64A229" w:rsidR="006230C9" w:rsidRDefault="006230C9" w:rsidP="006230C9">
      <w:pPr>
        <w:spacing w:after="0" w:line="360" w:lineRule="auto"/>
        <w:rPr>
          <w:rFonts w:ascii="Times New Roman" w:hAnsi="Times New Roman" w:cs="Times New Roman"/>
          <w:sz w:val="24"/>
          <w:szCs w:val="24"/>
        </w:rPr>
      </w:pPr>
    </w:p>
    <w:p w14:paraId="42ADB8BD" w14:textId="77777777" w:rsidR="0029563D" w:rsidRPr="006230C9" w:rsidRDefault="0029563D" w:rsidP="006230C9">
      <w:pPr>
        <w:spacing w:after="0" w:line="360" w:lineRule="auto"/>
        <w:rPr>
          <w:rFonts w:ascii="Times New Roman" w:hAnsi="Times New Roman" w:cs="Times New Roman"/>
          <w:sz w:val="24"/>
          <w:szCs w:val="24"/>
        </w:rPr>
      </w:pPr>
    </w:p>
    <w:p w14:paraId="50B0835C" w14:textId="25E80153" w:rsidR="006230C9" w:rsidRPr="006230C9" w:rsidRDefault="006230C9" w:rsidP="006230C9">
      <w:pPr>
        <w:spacing w:after="0" w:line="360" w:lineRule="auto"/>
        <w:rPr>
          <w:rFonts w:ascii="Times New Roman" w:hAnsi="Times New Roman" w:cs="Times New Roman"/>
          <w:sz w:val="24"/>
          <w:szCs w:val="24"/>
        </w:rPr>
      </w:pPr>
    </w:p>
    <w:p w14:paraId="508791A3" w14:textId="5209FC26" w:rsidR="006230C9" w:rsidRPr="0029563D" w:rsidRDefault="00DE735F" w:rsidP="006230C9">
      <w:pPr>
        <w:spacing w:after="0" w:line="360" w:lineRule="auto"/>
        <w:rPr>
          <w:rFonts w:ascii="Times New Roman" w:hAnsi="Times New Roman" w:cs="Times New Roman"/>
          <w:b/>
          <w:bCs/>
        </w:rPr>
      </w:pPr>
      <w:r>
        <w:rPr>
          <w:rFonts w:ascii="Times New Roman" w:hAnsi="Times New Roman" w:cs="Times New Roman"/>
          <w:b/>
          <w:bCs/>
        </w:rPr>
        <w:lastRenderedPageBreak/>
        <w:t xml:space="preserve">              </w:t>
      </w:r>
      <w:r w:rsidR="0029563D" w:rsidRPr="0029563D">
        <w:rPr>
          <w:rFonts w:ascii="Times New Roman" w:hAnsi="Times New Roman" w:cs="Times New Roman"/>
          <w:b/>
          <w:bCs/>
        </w:rPr>
        <w:t>(</w:t>
      </w:r>
      <w:r w:rsidRPr="00DE735F">
        <w:rPr>
          <w:rFonts w:ascii="Times New Roman" w:hAnsi="Times New Roman" w:cs="Times New Roman"/>
          <w:b/>
          <w:bCs/>
        </w:rPr>
        <w:t>Dr. Yulia Chalri, SKom., MMSI.</w:t>
      </w:r>
      <w:r w:rsidR="0029563D" w:rsidRPr="0029563D">
        <w:rPr>
          <w:rFonts w:ascii="Times New Roman" w:hAnsi="Times New Roman" w:cs="Times New Roman"/>
          <w:b/>
          <w:bCs/>
        </w:rPr>
        <w:t>)</w:t>
      </w:r>
      <w:r w:rsidR="0029563D">
        <w:rPr>
          <w:rFonts w:ascii="Times New Roman" w:hAnsi="Times New Roman" w:cs="Times New Roman"/>
          <w:b/>
          <w:bCs/>
        </w:rPr>
        <w:t xml:space="preserve">          </w:t>
      </w:r>
      <w:r>
        <w:rPr>
          <w:rFonts w:ascii="Times New Roman" w:hAnsi="Times New Roman" w:cs="Times New Roman"/>
          <w:b/>
          <w:bCs/>
        </w:rPr>
        <w:t xml:space="preserve">          </w:t>
      </w:r>
      <w:r w:rsidR="0029563D" w:rsidRPr="0029563D">
        <w:rPr>
          <w:rFonts w:ascii="Times New Roman" w:hAnsi="Times New Roman" w:cs="Times New Roman"/>
          <w:b/>
          <w:bCs/>
        </w:rPr>
        <w:t>(Dr. Edi Sukirman, SSi., MM)</w:t>
      </w:r>
    </w:p>
    <w:p w14:paraId="5865B344" w14:textId="03C57A1E" w:rsidR="008A03D5" w:rsidRPr="00D51166" w:rsidRDefault="008A03D5" w:rsidP="00D51166">
      <w:pPr>
        <w:pStyle w:val="Heading1"/>
        <w:spacing w:before="0" w:line="360" w:lineRule="auto"/>
        <w:jc w:val="center"/>
        <w:rPr>
          <w:rFonts w:ascii="Times New Roman" w:hAnsi="Times New Roman" w:cs="Times New Roman"/>
          <w:b/>
          <w:bCs/>
          <w:color w:val="auto"/>
          <w:sz w:val="28"/>
          <w:szCs w:val="28"/>
        </w:rPr>
      </w:pPr>
      <w:bookmarkStart w:id="5" w:name="_Toc144411123"/>
      <w:r w:rsidRPr="00D51166">
        <w:rPr>
          <w:rFonts w:ascii="Times New Roman" w:hAnsi="Times New Roman" w:cs="Times New Roman"/>
          <w:b/>
          <w:bCs/>
          <w:color w:val="auto"/>
          <w:sz w:val="28"/>
          <w:szCs w:val="28"/>
        </w:rPr>
        <w:t>ABSTRAK</w:t>
      </w:r>
      <w:r w:rsidR="00123590" w:rsidRPr="00D51166">
        <w:rPr>
          <w:rFonts w:ascii="Times New Roman" w:hAnsi="Times New Roman" w:cs="Times New Roman"/>
          <w:b/>
          <w:bCs/>
          <w:color w:val="auto"/>
          <w:sz w:val="28"/>
          <w:szCs w:val="28"/>
        </w:rPr>
        <w:t>SI</w:t>
      </w:r>
      <w:bookmarkEnd w:id="5"/>
    </w:p>
    <w:p w14:paraId="6627A5D1" w14:textId="77777777" w:rsidR="00C57146" w:rsidRPr="00D51166" w:rsidRDefault="00C57146" w:rsidP="00D51166">
      <w:pPr>
        <w:spacing w:after="0" w:line="360" w:lineRule="auto"/>
        <w:rPr>
          <w:rFonts w:ascii="Times New Roman" w:hAnsi="Times New Roman" w:cs="Times New Roman"/>
        </w:rPr>
      </w:pPr>
    </w:p>
    <w:p w14:paraId="7075491F" w14:textId="424B368A" w:rsidR="000A48AC" w:rsidRPr="00D51166" w:rsidRDefault="0060045E" w:rsidP="00D51166">
      <w:pPr>
        <w:pStyle w:val="NormalWeb"/>
        <w:spacing w:before="0" w:beforeAutospacing="0" w:after="0" w:afterAutospacing="0" w:line="360" w:lineRule="auto"/>
        <w:jc w:val="both"/>
        <w:rPr>
          <w:color w:val="000000"/>
        </w:rPr>
      </w:pPr>
      <w:r>
        <w:rPr>
          <w:color w:val="000000"/>
        </w:rPr>
        <w:t>Hafidzurrohman Saifullah</w:t>
      </w:r>
      <w:r w:rsidR="000A48AC" w:rsidRPr="00D51166">
        <w:rPr>
          <w:color w:val="000000"/>
        </w:rPr>
        <w:t>, 10120</w:t>
      </w:r>
      <w:r>
        <w:rPr>
          <w:color w:val="000000"/>
        </w:rPr>
        <w:t>486</w:t>
      </w:r>
    </w:p>
    <w:p w14:paraId="5FF5DFB3" w14:textId="1BEEA3B5" w:rsidR="00A47732" w:rsidRDefault="00DE735F" w:rsidP="0029563D">
      <w:pPr>
        <w:spacing w:after="0" w:line="240" w:lineRule="auto"/>
        <w:jc w:val="both"/>
        <w:rPr>
          <w:rFonts w:ascii="Times New Roman" w:eastAsia="Times New Roman" w:hAnsi="Times New Roman" w:cs="Times New Roman"/>
          <w:b/>
          <w:bCs/>
          <w:color w:val="000000"/>
          <w:kern w:val="0"/>
          <w:sz w:val="24"/>
          <w:szCs w:val="24"/>
          <w:lang w:eastAsia="en-ID"/>
          <w14:ligatures w14:val="none"/>
        </w:rPr>
      </w:pPr>
      <w:r w:rsidRPr="00DE735F">
        <w:rPr>
          <w:rFonts w:ascii="Times New Roman" w:eastAsia="Times New Roman" w:hAnsi="Times New Roman" w:cs="Times New Roman"/>
          <w:b/>
          <w:bCs/>
          <w:color w:val="000000"/>
          <w:kern w:val="0"/>
          <w:sz w:val="24"/>
          <w:szCs w:val="24"/>
          <w:lang w:eastAsia="en-ID"/>
          <w14:ligatures w14:val="none"/>
        </w:rPr>
        <w:t xml:space="preserve">PENGEMBANGAN MODEL MACHINE LEARNING </w:t>
      </w:r>
      <w:r w:rsidR="00A84A29">
        <w:rPr>
          <w:rFonts w:ascii="Times New Roman" w:eastAsia="Times New Roman" w:hAnsi="Times New Roman" w:cs="Times New Roman"/>
          <w:b/>
          <w:bCs/>
          <w:color w:val="000000"/>
          <w:kern w:val="0"/>
          <w:sz w:val="24"/>
          <w:szCs w:val="24"/>
          <w:lang w:eastAsia="en-ID"/>
          <w14:ligatures w14:val="none"/>
        </w:rPr>
        <w:t xml:space="preserve">MENGGUNAKAN ALGORITMA RANDOM FOREST </w:t>
      </w:r>
      <w:r w:rsidRPr="00DE735F">
        <w:rPr>
          <w:rFonts w:ascii="Times New Roman" w:eastAsia="Times New Roman" w:hAnsi="Times New Roman" w:cs="Times New Roman"/>
          <w:b/>
          <w:bCs/>
          <w:color w:val="000000"/>
          <w:kern w:val="0"/>
          <w:sz w:val="24"/>
          <w:szCs w:val="24"/>
          <w:lang w:eastAsia="en-ID"/>
          <w14:ligatures w14:val="none"/>
        </w:rPr>
        <w:t>UNTUK PREDIKSI JOB SATISFACTION DAN PERFORMANCE PEGAWAI PADA PERUSAHAAN PLN INDONESIA POWER</w:t>
      </w:r>
    </w:p>
    <w:p w14:paraId="6C1B7E2F" w14:textId="0783A24C" w:rsidR="00123590" w:rsidRPr="00D51166" w:rsidRDefault="00DF684E" w:rsidP="0029563D">
      <w:pPr>
        <w:spacing w:after="0" w:line="24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Skripsi</w:t>
      </w:r>
      <w:r w:rsidR="00123590" w:rsidRPr="00D51166">
        <w:rPr>
          <w:rFonts w:ascii="Times New Roman" w:hAnsi="Times New Roman" w:cs="Times New Roman"/>
          <w:color w:val="000000"/>
          <w:sz w:val="24"/>
          <w:szCs w:val="24"/>
        </w:rPr>
        <w:t>. Sistem Informasi. Fakultas Ilmu Komputer dan Teknologi Informasi. Universitas Gunadarma. 202</w:t>
      </w:r>
      <w:r w:rsidRPr="00D51166">
        <w:rPr>
          <w:rFonts w:ascii="Times New Roman" w:hAnsi="Times New Roman" w:cs="Times New Roman"/>
          <w:color w:val="000000"/>
          <w:sz w:val="24"/>
          <w:szCs w:val="24"/>
        </w:rPr>
        <w:t>4</w:t>
      </w:r>
      <w:r w:rsidR="00123590" w:rsidRPr="00D51166">
        <w:rPr>
          <w:rFonts w:ascii="Times New Roman" w:hAnsi="Times New Roman" w:cs="Times New Roman"/>
          <w:color w:val="000000"/>
          <w:sz w:val="24"/>
          <w:szCs w:val="24"/>
        </w:rPr>
        <w:t>.</w:t>
      </w:r>
    </w:p>
    <w:p w14:paraId="69308ED7" w14:textId="76BAB183" w:rsidR="00123590" w:rsidRPr="00D51166" w:rsidRDefault="0043745A" w:rsidP="0029563D">
      <w:pPr>
        <w:spacing w:after="0" w:line="24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 xml:space="preserve">Kata kunci: </w:t>
      </w:r>
      <w:r w:rsidR="003E5443">
        <w:rPr>
          <w:rFonts w:ascii="Times New Roman" w:hAnsi="Times New Roman" w:cs="Times New Roman"/>
          <w:color w:val="000000"/>
          <w:sz w:val="24"/>
          <w:szCs w:val="24"/>
        </w:rPr>
        <w:t>Job Satisfaction</w:t>
      </w:r>
      <w:r w:rsidRPr="00D51166">
        <w:rPr>
          <w:rFonts w:ascii="Times New Roman" w:hAnsi="Times New Roman" w:cs="Times New Roman"/>
          <w:color w:val="000000"/>
          <w:sz w:val="24"/>
          <w:szCs w:val="24"/>
        </w:rPr>
        <w:t>,</w:t>
      </w:r>
      <w:r w:rsidR="003E5443">
        <w:rPr>
          <w:rFonts w:ascii="Times New Roman" w:hAnsi="Times New Roman" w:cs="Times New Roman"/>
          <w:color w:val="000000"/>
          <w:sz w:val="24"/>
          <w:szCs w:val="24"/>
        </w:rPr>
        <w:t xml:space="preserve"> Machine Learning, Prediksi,</w:t>
      </w:r>
      <w:r w:rsidR="004C3822" w:rsidRPr="00D51166">
        <w:rPr>
          <w:rFonts w:ascii="Times New Roman" w:hAnsi="Times New Roman" w:cs="Times New Roman"/>
          <w:color w:val="000000"/>
          <w:sz w:val="24"/>
          <w:szCs w:val="24"/>
        </w:rPr>
        <w:t xml:space="preserve"> </w:t>
      </w:r>
      <w:r w:rsidR="003E5443">
        <w:rPr>
          <w:rFonts w:ascii="Times New Roman" w:hAnsi="Times New Roman" w:cs="Times New Roman"/>
          <w:color w:val="000000"/>
          <w:sz w:val="24"/>
          <w:szCs w:val="24"/>
        </w:rPr>
        <w:t>Performance Pegawai</w:t>
      </w:r>
      <w:r w:rsidR="00876C33">
        <w:rPr>
          <w:rFonts w:ascii="Times New Roman" w:hAnsi="Times New Roman" w:cs="Times New Roman"/>
          <w:color w:val="000000"/>
          <w:sz w:val="24"/>
          <w:szCs w:val="24"/>
        </w:rPr>
        <w:t>, Random Forest</w:t>
      </w:r>
      <w:r w:rsidR="00DF684E" w:rsidRPr="00D51166">
        <w:rPr>
          <w:rFonts w:ascii="Times New Roman" w:hAnsi="Times New Roman" w:cs="Times New Roman"/>
          <w:color w:val="000000"/>
          <w:sz w:val="24"/>
          <w:szCs w:val="24"/>
        </w:rPr>
        <w:t>.</w:t>
      </w:r>
    </w:p>
    <w:p w14:paraId="40F7373E" w14:textId="77777777" w:rsidR="00C427EE" w:rsidRPr="00D51166" w:rsidRDefault="00C427EE" w:rsidP="00D51166">
      <w:pPr>
        <w:spacing w:after="0" w:line="360" w:lineRule="auto"/>
        <w:jc w:val="both"/>
        <w:rPr>
          <w:rFonts w:ascii="Times New Roman" w:hAnsi="Times New Roman" w:cs="Times New Roman"/>
          <w:color w:val="000000"/>
        </w:rPr>
      </w:pPr>
    </w:p>
    <w:p w14:paraId="474D65D3" w14:textId="15B749AA" w:rsidR="00C427EE" w:rsidRPr="00D51166" w:rsidRDefault="00C427EE" w:rsidP="00D51166">
      <w:pPr>
        <w:spacing w:after="0" w:line="360" w:lineRule="auto"/>
        <w:jc w:val="both"/>
        <w:rPr>
          <w:rFonts w:ascii="Times New Roman" w:hAnsi="Times New Roman" w:cs="Times New Roman"/>
          <w:color w:val="000000"/>
          <w:sz w:val="24"/>
          <w:szCs w:val="24"/>
        </w:rPr>
      </w:pPr>
      <w:r w:rsidRPr="00D51166">
        <w:rPr>
          <w:rFonts w:ascii="Times New Roman" w:hAnsi="Times New Roman" w:cs="Times New Roman"/>
          <w:color w:val="000000"/>
          <w:sz w:val="24"/>
          <w:szCs w:val="24"/>
        </w:rPr>
        <w:t>(</w:t>
      </w:r>
      <w:r w:rsidR="006F2558" w:rsidRPr="00D51166">
        <w:rPr>
          <w:rFonts w:ascii="Times New Roman" w:hAnsi="Times New Roman" w:cs="Times New Roman"/>
          <w:color w:val="000000"/>
          <w:sz w:val="24"/>
          <w:szCs w:val="24"/>
        </w:rPr>
        <w:t>x</w:t>
      </w:r>
      <w:r w:rsidR="00DF684E" w:rsidRPr="00D51166">
        <w:rPr>
          <w:rFonts w:ascii="Times New Roman" w:hAnsi="Times New Roman" w:cs="Times New Roman"/>
          <w:color w:val="000000"/>
          <w:sz w:val="24"/>
          <w:szCs w:val="24"/>
        </w:rPr>
        <w:t>x</w:t>
      </w:r>
      <w:r w:rsidR="00724ED6" w:rsidRPr="00D51166">
        <w:rPr>
          <w:rFonts w:ascii="Times New Roman" w:hAnsi="Times New Roman" w:cs="Times New Roman"/>
          <w:color w:val="000000"/>
          <w:sz w:val="24"/>
          <w:szCs w:val="24"/>
        </w:rPr>
        <w:t xml:space="preserve"> </w:t>
      </w:r>
      <w:r w:rsidRPr="00D51166">
        <w:rPr>
          <w:rFonts w:ascii="Times New Roman" w:hAnsi="Times New Roman" w:cs="Times New Roman"/>
          <w:color w:val="000000"/>
          <w:sz w:val="24"/>
          <w:szCs w:val="24"/>
        </w:rPr>
        <w:t xml:space="preserve">+ </w:t>
      </w:r>
      <w:r w:rsidR="00DF684E" w:rsidRPr="00D51166">
        <w:rPr>
          <w:rFonts w:ascii="Times New Roman" w:hAnsi="Times New Roman" w:cs="Times New Roman"/>
          <w:color w:val="000000"/>
          <w:sz w:val="24"/>
          <w:szCs w:val="24"/>
        </w:rPr>
        <w:t>xx</w:t>
      </w:r>
      <w:r w:rsidRPr="00D51166">
        <w:rPr>
          <w:rFonts w:ascii="Times New Roman" w:hAnsi="Times New Roman" w:cs="Times New Roman"/>
          <w:color w:val="000000"/>
          <w:sz w:val="24"/>
          <w:szCs w:val="24"/>
        </w:rPr>
        <w:t xml:space="preserve"> + Lampiran)</w:t>
      </w:r>
    </w:p>
    <w:p w14:paraId="12E27D57" w14:textId="77777777" w:rsidR="00123590" w:rsidRPr="00D51166" w:rsidRDefault="00123590" w:rsidP="00D51166">
      <w:pPr>
        <w:spacing w:after="0" w:line="360" w:lineRule="auto"/>
        <w:jc w:val="both"/>
        <w:rPr>
          <w:rFonts w:ascii="Times New Roman" w:hAnsi="Times New Roman" w:cs="Times New Roman"/>
          <w:color w:val="000000"/>
          <w:sz w:val="24"/>
          <w:szCs w:val="24"/>
        </w:rPr>
      </w:pPr>
    </w:p>
    <w:p w14:paraId="107FC22C" w14:textId="16769B47" w:rsidR="00873835" w:rsidRPr="00D51166" w:rsidRDefault="00873835" w:rsidP="00D51166">
      <w:pPr>
        <w:spacing w:after="0" w:line="360" w:lineRule="auto"/>
        <w:jc w:val="both"/>
        <w:rPr>
          <w:rFonts w:ascii="Times New Roman" w:eastAsia="Times New Roman" w:hAnsi="Times New Roman" w:cs="Times New Roman"/>
          <w:color w:val="000000"/>
          <w:kern w:val="0"/>
          <w:sz w:val="24"/>
          <w:szCs w:val="24"/>
          <w:lang w:eastAsia="en-ID"/>
          <w14:ligatures w14:val="none"/>
        </w:rPr>
      </w:pPr>
    </w:p>
    <w:p w14:paraId="478AC930" w14:textId="77777777" w:rsidR="00ED7EAA" w:rsidRPr="00D51166" w:rsidRDefault="00ED7EAA" w:rsidP="00D51166">
      <w:pPr>
        <w:spacing w:after="0" w:line="360" w:lineRule="auto"/>
        <w:jc w:val="both"/>
        <w:rPr>
          <w:rFonts w:ascii="Times New Roman" w:hAnsi="Times New Roman" w:cs="Times New Roman"/>
          <w:color w:val="000000"/>
          <w:sz w:val="24"/>
          <w:szCs w:val="24"/>
        </w:rPr>
      </w:pPr>
    </w:p>
    <w:p w14:paraId="76861055" w14:textId="0A1F852F" w:rsidR="00B1763C" w:rsidRPr="00D51166" w:rsidRDefault="00123590" w:rsidP="00D51166">
      <w:pPr>
        <w:spacing w:after="0" w:line="360" w:lineRule="auto"/>
        <w:jc w:val="both"/>
        <w:rPr>
          <w:rFonts w:ascii="Times New Roman" w:hAnsi="Times New Roman" w:cs="Times New Roman"/>
          <w:b/>
          <w:bCs/>
          <w:color w:val="000000"/>
        </w:rPr>
      </w:pPr>
      <w:r w:rsidRPr="00D51166">
        <w:rPr>
          <w:rFonts w:ascii="Times New Roman" w:hAnsi="Times New Roman" w:cs="Times New Roman"/>
          <w:color w:val="000000"/>
          <w:sz w:val="24"/>
          <w:szCs w:val="24"/>
        </w:rPr>
        <w:t>Daftar Pustaka (</w:t>
      </w:r>
      <w:r w:rsidR="00CF3638" w:rsidRPr="00D51166">
        <w:rPr>
          <w:rFonts w:ascii="Times New Roman" w:hAnsi="Times New Roman" w:cs="Times New Roman"/>
          <w:color w:val="000000"/>
          <w:sz w:val="24"/>
          <w:szCs w:val="24"/>
        </w:rPr>
        <w:t>XXX</w:t>
      </w:r>
      <w:r w:rsidR="00200C39" w:rsidRPr="00D51166">
        <w:rPr>
          <w:rFonts w:ascii="Times New Roman" w:hAnsi="Times New Roman" w:cs="Times New Roman"/>
          <w:color w:val="000000"/>
          <w:sz w:val="24"/>
          <w:szCs w:val="24"/>
        </w:rPr>
        <w:t>-</w:t>
      </w:r>
      <w:r w:rsidR="00CF3638" w:rsidRPr="00D51166">
        <w:rPr>
          <w:rFonts w:ascii="Times New Roman" w:hAnsi="Times New Roman" w:cs="Times New Roman"/>
          <w:color w:val="000000"/>
          <w:sz w:val="24"/>
          <w:szCs w:val="24"/>
        </w:rPr>
        <w:t>XXX</w:t>
      </w:r>
      <w:r w:rsidRPr="00D51166">
        <w:rPr>
          <w:rFonts w:ascii="Times New Roman" w:hAnsi="Times New Roman" w:cs="Times New Roman"/>
          <w:color w:val="000000"/>
          <w:sz w:val="24"/>
          <w:szCs w:val="24"/>
        </w:rPr>
        <w:t>)</w:t>
      </w:r>
      <w:r w:rsidR="0043745A" w:rsidRPr="00D51166">
        <w:rPr>
          <w:rFonts w:ascii="Times New Roman" w:hAnsi="Times New Roman" w:cs="Times New Roman"/>
          <w:b/>
          <w:bCs/>
          <w:color w:val="000000"/>
        </w:rPr>
        <w:br w:type="page"/>
      </w:r>
    </w:p>
    <w:p w14:paraId="75398A86" w14:textId="6EB77971" w:rsidR="00FB2177" w:rsidRPr="00D51166" w:rsidRDefault="00B1763C" w:rsidP="00D51166">
      <w:pPr>
        <w:pStyle w:val="Heading1"/>
        <w:spacing w:before="0" w:line="360" w:lineRule="auto"/>
        <w:jc w:val="center"/>
        <w:rPr>
          <w:rFonts w:ascii="Times New Roman" w:hAnsi="Times New Roman" w:cs="Times New Roman"/>
          <w:b/>
          <w:bCs/>
          <w:color w:val="auto"/>
          <w:sz w:val="28"/>
          <w:szCs w:val="28"/>
        </w:rPr>
      </w:pPr>
      <w:bookmarkStart w:id="6" w:name="_Toc144411124"/>
      <w:r w:rsidRPr="00D51166">
        <w:rPr>
          <w:rFonts w:ascii="Times New Roman" w:hAnsi="Times New Roman" w:cs="Times New Roman"/>
          <w:b/>
          <w:bCs/>
          <w:color w:val="auto"/>
          <w:sz w:val="28"/>
          <w:szCs w:val="28"/>
        </w:rPr>
        <w:lastRenderedPageBreak/>
        <w:t>KATA PENGANTAR</w:t>
      </w:r>
      <w:bookmarkEnd w:id="6"/>
    </w:p>
    <w:p w14:paraId="0FBACE4D" w14:textId="77777777" w:rsidR="00FB2177" w:rsidRPr="00D51166" w:rsidRDefault="00FB2177" w:rsidP="00D51166">
      <w:pPr>
        <w:spacing w:after="0" w:line="360" w:lineRule="auto"/>
        <w:jc w:val="both"/>
        <w:rPr>
          <w:rFonts w:ascii="Times New Roman" w:hAnsi="Times New Roman" w:cs="Times New Roman"/>
        </w:rPr>
      </w:pPr>
    </w:p>
    <w:p w14:paraId="47A0CF96" w14:textId="3FA37DE8" w:rsidR="002C3FA2" w:rsidRPr="00D51166" w:rsidRDefault="0085401C" w:rsidP="00D51166">
      <w:pPr>
        <w:pStyle w:val="NormalWeb"/>
        <w:spacing w:before="0" w:beforeAutospacing="0" w:after="0" w:afterAutospacing="0" w:line="360" w:lineRule="auto"/>
        <w:ind w:firstLine="360"/>
        <w:jc w:val="both"/>
        <w:rPr>
          <w:color w:val="000000"/>
        </w:rPr>
      </w:pPr>
      <w:r w:rsidRPr="00D51166">
        <w:rPr>
          <w:color w:val="000000"/>
          <w:shd w:val="clear" w:color="auto" w:fill="FFFFFF"/>
        </w:rPr>
        <w:t xml:space="preserve">Dengan menyebut nama Allah SWT yang Maha Pengasih lagi Maha Penyayang. </w:t>
      </w:r>
      <w:r w:rsidRPr="00D51166">
        <w:rPr>
          <w:color w:val="000000"/>
        </w:rPr>
        <w:t xml:space="preserve">Segala puja serta puji syukur penulis panjatkan kehadirat Allah </w:t>
      </w:r>
      <w:r w:rsidRPr="00D51166">
        <w:rPr>
          <w:color w:val="000000"/>
          <w:shd w:val="clear" w:color="auto" w:fill="FFFFFF"/>
        </w:rPr>
        <w:t>subhanahu wa ta'ala</w:t>
      </w:r>
      <w:r w:rsidRPr="00D51166">
        <w:rPr>
          <w:color w:val="000000"/>
        </w:rPr>
        <w:t xml:space="preserve">, yang telah melimpahkan rahmat dan karunia-Nya, </w:t>
      </w:r>
      <w:r w:rsidR="00B1763C" w:rsidRPr="00D51166">
        <w:rPr>
          <w:color w:val="000000"/>
        </w:rPr>
        <w:t xml:space="preserve">sehingga penulis dapat menyelesaikan </w:t>
      </w:r>
      <w:r w:rsidR="002C3FA2" w:rsidRPr="00D51166">
        <w:rPr>
          <w:color w:val="000000"/>
        </w:rPr>
        <w:t>Tugas Akhir</w:t>
      </w:r>
      <w:r w:rsidR="00B1763C" w:rsidRPr="00D51166">
        <w:rPr>
          <w:color w:val="000000"/>
        </w:rPr>
        <w:t xml:space="preserve"> ini. </w:t>
      </w:r>
      <w:r w:rsidR="002C3FA2" w:rsidRPr="00D51166">
        <w:rPr>
          <w:color w:val="000000"/>
        </w:rPr>
        <w:t>Tugas Akhir</w:t>
      </w:r>
      <w:r w:rsidR="00B1763C" w:rsidRPr="00D51166">
        <w:rPr>
          <w:color w:val="000000"/>
        </w:rPr>
        <w:t xml:space="preserve"> ini </w:t>
      </w:r>
      <w:r w:rsidR="002C3FA2" w:rsidRPr="00D51166">
        <w:rPr>
          <w:color w:val="000000"/>
        </w:rPr>
        <w:t xml:space="preserve">diajukan guna melengkapi sebagian syarat dalam mencapai gelar Sarjana Strata Satu (S1) </w:t>
      </w:r>
      <w:r w:rsidR="00B1763C" w:rsidRPr="00D51166">
        <w:rPr>
          <w:color w:val="000000"/>
        </w:rPr>
        <w:t xml:space="preserve">pada Jurusan Sistem Informasi, Fakultas Ilmu Komputer dan Teknologi Informasi, Universitas Gunadarma, Adapun judul </w:t>
      </w:r>
      <w:r w:rsidR="002C3FA2" w:rsidRPr="00D51166">
        <w:rPr>
          <w:color w:val="000000"/>
        </w:rPr>
        <w:t xml:space="preserve">Tugas Akhir </w:t>
      </w:r>
      <w:r w:rsidR="00B1763C" w:rsidRPr="00D51166">
        <w:rPr>
          <w:color w:val="000000"/>
        </w:rPr>
        <w:t xml:space="preserve">ini adalah </w:t>
      </w:r>
      <w:r w:rsidR="00B1763C" w:rsidRPr="00D51166">
        <w:rPr>
          <w:b/>
          <w:bCs/>
          <w:color w:val="000000"/>
        </w:rPr>
        <w:t>“</w:t>
      </w:r>
      <w:r w:rsidR="00A47732" w:rsidRPr="00A47732">
        <w:rPr>
          <w:b/>
          <w:bCs/>
          <w:color w:val="000000"/>
        </w:rPr>
        <w:t>PENGEMBANGAN MODEL MACHINE LEARNING</w:t>
      </w:r>
      <w:r w:rsidR="00A84A29">
        <w:rPr>
          <w:b/>
          <w:bCs/>
          <w:color w:val="000000"/>
        </w:rPr>
        <w:t xml:space="preserve"> MENGGUNAKAN ALGORITMA RANDOM FOREST</w:t>
      </w:r>
      <w:r w:rsidR="00A47732" w:rsidRPr="00A47732">
        <w:rPr>
          <w:b/>
          <w:bCs/>
          <w:color w:val="000000"/>
        </w:rPr>
        <w:t xml:space="preserve"> UNTUK PREDIKSI JOB SATISFACTION DAN PERFORMANCE PEGAWAI PADA PERUSAHAAN PLN INDONESIA POWER</w:t>
      </w:r>
      <w:r w:rsidR="00B1763C" w:rsidRPr="00D51166">
        <w:rPr>
          <w:b/>
          <w:bCs/>
          <w:color w:val="000000"/>
        </w:rPr>
        <w:t>”.</w:t>
      </w:r>
    </w:p>
    <w:p w14:paraId="292D5D0F" w14:textId="185973E7" w:rsidR="006F50AC" w:rsidRPr="00D51166" w:rsidRDefault="00D43046" w:rsidP="00D51166">
      <w:pPr>
        <w:pStyle w:val="NormalWeb"/>
        <w:spacing w:before="0" w:beforeAutospacing="0" w:after="0" w:afterAutospacing="0" w:line="360" w:lineRule="auto"/>
        <w:ind w:firstLine="360"/>
        <w:jc w:val="both"/>
        <w:rPr>
          <w:color w:val="000000"/>
        </w:rPr>
      </w:pPr>
      <w:r w:rsidRPr="00D51166">
        <w:rPr>
          <w:color w:val="000000"/>
        </w:rPr>
        <w:t xml:space="preserve">Dalam penyusunan </w:t>
      </w:r>
      <w:r w:rsidR="002C3FA2" w:rsidRPr="00D51166">
        <w:rPr>
          <w:color w:val="000000"/>
        </w:rPr>
        <w:t>Tugas Akhir</w:t>
      </w:r>
      <w:r w:rsidRPr="00D51166">
        <w:rPr>
          <w:color w:val="000000"/>
        </w:rPr>
        <w:t>, tentu penulis banyak memperoleh arahan dan bimbingan dari berbagai pihak. Sehingga pada kesempatan kali ini, penulis menyampaikan banyak terima kasih kepada semua pihak yang telah membantu, terutama kepada</w:t>
      </w:r>
      <w:r w:rsidR="00B1763C" w:rsidRPr="00D51166">
        <w:rPr>
          <w:color w:val="000000"/>
        </w:rPr>
        <w:t>:</w:t>
      </w:r>
    </w:p>
    <w:p w14:paraId="3AC0285B" w14:textId="4442E266"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05F1B054" w14:textId="5CC31D2B"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1E8077D9" w14:textId="29B696C7"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6EF9C2C7" w14:textId="2500C5F2"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759E9579" w14:textId="626DAFDE"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16353890" w14:textId="422D644D"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4B3125C5" w14:textId="66E033BA"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0DE8A8D6" w14:textId="63B66226"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100FE5A9" w14:textId="77D93AEC"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6F068CD2" w14:textId="6875520A"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3A5E12C3" w14:textId="77777777" w:rsidR="00C83B2D" w:rsidRPr="00D51166" w:rsidRDefault="00C83B2D" w:rsidP="00D51166">
      <w:pPr>
        <w:pStyle w:val="NormalWeb"/>
        <w:numPr>
          <w:ilvl w:val="0"/>
          <w:numId w:val="27"/>
        </w:numPr>
        <w:spacing w:before="0" w:beforeAutospacing="0" w:after="0" w:afterAutospacing="0" w:line="360" w:lineRule="auto"/>
        <w:jc w:val="both"/>
        <w:rPr>
          <w:color w:val="000000"/>
        </w:rPr>
      </w:pPr>
    </w:p>
    <w:p w14:paraId="7314DF77" w14:textId="18DD8343" w:rsidR="00D65B03" w:rsidRPr="00D51166" w:rsidRDefault="00D65B03" w:rsidP="00D51166">
      <w:pPr>
        <w:pStyle w:val="NormalWeb"/>
        <w:spacing w:before="0" w:beforeAutospacing="0" w:after="0" w:afterAutospacing="0" w:line="360" w:lineRule="auto"/>
        <w:ind w:firstLine="360"/>
        <w:jc w:val="both"/>
      </w:pPr>
      <w:r w:rsidRPr="00D51166">
        <w:rPr>
          <w:color w:val="000000"/>
        </w:rPr>
        <w:t xml:space="preserve">Penulis menyadari bahwa </w:t>
      </w:r>
      <w:r w:rsidR="00C83B2D" w:rsidRPr="00D51166">
        <w:rPr>
          <w:color w:val="000000"/>
        </w:rPr>
        <w:t>Tugas Akhir</w:t>
      </w:r>
      <w:r w:rsidRPr="00D51166">
        <w:rPr>
          <w:color w:val="000000"/>
        </w:rPr>
        <w:t xml:space="preserve"> ini masih jauh dari kata sempurna serta tidak lepas dari kesalahan. Oleh karena itu, kritik dan saran yang bersifat membangun sangat diharapkan demi kesempurnaan penulisan di masa mendatang. </w:t>
      </w:r>
      <w:r w:rsidRPr="00D51166">
        <w:rPr>
          <w:color w:val="000000"/>
        </w:rPr>
        <w:lastRenderedPageBreak/>
        <w:t>Akhir kata, penulis ucapkan terima kasih kepada semua pihak yang telah berperan serta dalam penyusunan.</w:t>
      </w:r>
    </w:p>
    <w:p w14:paraId="305D40DB" w14:textId="02CDCCAC" w:rsidR="008A03D5" w:rsidRPr="00D51166" w:rsidRDefault="008A03D5" w:rsidP="00D51166">
      <w:pPr>
        <w:pStyle w:val="NormalWeb"/>
        <w:spacing w:before="0" w:beforeAutospacing="0" w:after="0" w:afterAutospacing="0" w:line="360" w:lineRule="auto"/>
        <w:ind w:left="720" w:firstLine="720"/>
        <w:jc w:val="both"/>
        <w:rPr>
          <w:color w:val="000000"/>
        </w:rPr>
      </w:pPr>
    </w:p>
    <w:p w14:paraId="186DF3AD" w14:textId="2AE3FEF8" w:rsidR="00487E0A" w:rsidRPr="00D51166" w:rsidRDefault="00487E0A" w:rsidP="00D51166">
      <w:pPr>
        <w:pStyle w:val="NormalWeb"/>
        <w:tabs>
          <w:tab w:val="center" w:pos="6379"/>
        </w:tabs>
        <w:spacing w:before="0" w:beforeAutospacing="0" w:after="0" w:afterAutospacing="0" w:line="360" w:lineRule="auto"/>
        <w:ind w:left="720"/>
      </w:pPr>
      <w:r w:rsidRPr="00D51166">
        <w:tab/>
        <w:t>Jakarta,</w:t>
      </w:r>
      <w:r w:rsidR="001A0638" w:rsidRPr="00D51166">
        <w:t xml:space="preserve"> 13 Agustus</w:t>
      </w:r>
      <w:r w:rsidRPr="00D51166">
        <w:t xml:space="preserve"> 2023</w:t>
      </w:r>
    </w:p>
    <w:p w14:paraId="0EDEBEA9" w14:textId="26AAC812" w:rsidR="00487E0A" w:rsidRPr="00D51166" w:rsidRDefault="006E1421" w:rsidP="00D51166">
      <w:pPr>
        <w:pStyle w:val="NormalWeb"/>
        <w:tabs>
          <w:tab w:val="center" w:pos="6804"/>
        </w:tabs>
        <w:spacing w:before="0" w:beforeAutospacing="0" w:after="0" w:afterAutospacing="0" w:line="360" w:lineRule="auto"/>
        <w:ind w:left="720"/>
      </w:pPr>
      <w:r w:rsidRPr="00D51166">
        <w:rPr>
          <w:noProof/>
          <w:sz w:val="18"/>
          <w:szCs w:val="18"/>
        </w:rPr>
        <w:drawing>
          <wp:anchor distT="0" distB="0" distL="114300" distR="114300" simplePos="0" relativeHeight="251674624" behindDoc="0" locked="0" layoutInCell="1" allowOverlap="1" wp14:anchorId="56ACBEC2" wp14:editId="4A6B50DB">
            <wp:simplePos x="0" y="0"/>
            <wp:positionH relativeFrom="column">
              <wp:posOffset>3680229</wp:posOffset>
            </wp:positionH>
            <wp:positionV relativeFrom="paragraph">
              <wp:posOffset>3810</wp:posOffset>
            </wp:positionV>
            <wp:extent cx="808181" cy="11430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808181" cy="1143000"/>
                    </a:xfrm>
                    <a:prstGeom prst="rect">
                      <a:avLst/>
                    </a:prstGeom>
                  </pic:spPr>
                </pic:pic>
              </a:graphicData>
            </a:graphic>
            <wp14:sizeRelH relativeFrom="page">
              <wp14:pctWidth>0</wp14:pctWidth>
            </wp14:sizeRelH>
            <wp14:sizeRelV relativeFrom="page">
              <wp14:pctHeight>0</wp14:pctHeight>
            </wp14:sizeRelV>
          </wp:anchor>
        </w:drawing>
      </w:r>
    </w:p>
    <w:p w14:paraId="7CA168FA" w14:textId="06091D04" w:rsidR="00487E0A" w:rsidRPr="00D51166" w:rsidRDefault="00487E0A" w:rsidP="00D51166">
      <w:pPr>
        <w:pStyle w:val="NormalWeb"/>
        <w:tabs>
          <w:tab w:val="center" w:pos="6804"/>
        </w:tabs>
        <w:spacing w:before="0" w:beforeAutospacing="0" w:after="0" w:afterAutospacing="0" w:line="360" w:lineRule="auto"/>
        <w:ind w:left="720"/>
      </w:pPr>
    </w:p>
    <w:p w14:paraId="13D23A7C" w14:textId="77777777" w:rsidR="00487E0A" w:rsidRPr="00D51166" w:rsidRDefault="00487E0A" w:rsidP="00D51166">
      <w:pPr>
        <w:pStyle w:val="NormalWeb"/>
        <w:tabs>
          <w:tab w:val="center" w:pos="6804"/>
        </w:tabs>
        <w:spacing w:before="0" w:beforeAutospacing="0" w:after="0" w:afterAutospacing="0" w:line="360" w:lineRule="auto"/>
        <w:ind w:left="720"/>
      </w:pPr>
    </w:p>
    <w:p w14:paraId="4F8C79A8" w14:textId="77777777" w:rsidR="006E1421" w:rsidRPr="00D51166" w:rsidRDefault="006E1421" w:rsidP="00D51166">
      <w:pPr>
        <w:pStyle w:val="NormalWeb"/>
        <w:tabs>
          <w:tab w:val="center" w:pos="6804"/>
        </w:tabs>
        <w:spacing w:before="0" w:beforeAutospacing="0" w:after="0" w:afterAutospacing="0" w:line="360" w:lineRule="auto"/>
        <w:ind w:left="720"/>
      </w:pPr>
      <w:r w:rsidRPr="00D51166">
        <w:t xml:space="preserve">                                                                               </w:t>
      </w:r>
    </w:p>
    <w:p w14:paraId="27401F23" w14:textId="521EF47D" w:rsidR="00487E0A" w:rsidRPr="00D51166" w:rsidRDefault="006E1421" w:rsidP="00D51166">
      <w:pPr>
        <w:pStyle w:val="NormalWeb"/>
        <w:tabs>
          <w:tab w:val="center" w:pos="6804"/>
        </w:tabs>
        <w:spacing w:before="0" w:beforeAutospacing="0" w:after="0" w:afterAutospacing="0" w:line="360" w:lineRule="auto"/>
        <w:ind w:left="720"/>
      </w:pPr>
      <w:r w:rsidRPr="00D51166">
        <w:t xml:space="preserve">                                                                           </w:t>
      </w:r>
      <w:r w:rsidR="00487E0A" w:rsidRPr="00D51166">
        <w:t>(</w:t>
      </w:r>
      <w:r w:rsidR="0060045E">
        <w:t>Hafidzurrohman Saifullah</w:t>
      </w:r>
      <w:r w:rsidRPr="00D51166">
        <w:t>)</w:t>
      </w:r>
    </w:p>
    <w:p w14:paraId="6698E2A2" w14:textId="77777777" w:rsidR="00487E0A" w:rsidRPr="00D51166" w:rsidRDefault="00487E0A" w:rsidP="00D51166">
      <w:pPr>
        <w:spacing w:after="0" w:line="360" w:lineRule="auto"/>
        <w:rPr>
          <w:rFonts w:ascii="Times New Roman" w:eastAsia="Times New Roman" w:hAnsi="Times New Roman" w:cs="Times New Roman"/>
          <w:kern w:val="0"/>
          <w:sz w:val="24"/>
          <w:szCs w:val="24"/>
          <w:lang w:eastAsia="en-ID"/>
          <w14:ligatures w14:val="none"/>
        </w:rPr>
      </w:pPr>
      <w:r w:rsidRPr="00D51166">
        <w:rPr>
          <w:rFonts w:ascii="Times New Roman" w:hAnsi="Times New Roman" w:cs="Times New Roman"/>
        </w:rPr>
        <w:br w:type="page"/>
      </w:r>
    </w:p>
    <w:p w14:paraId="030D09FC" w14:textId="54E7FEF9" w:rsidR="006F6BED" w:rsidRPr="00D51166" w:rsidRDefault="008A03D5" w:rsidP="00D51166">
      <w:pPr>
        <w:pStyle w:val="Heading1"/>
        <w:spacing w:before="0" w:line="360" w:lineRule="auto"/>
        <w:jc w:val="center"/>
        <w:rPr>
          <w:rFonts w:ascii="Times New Roman" w:hAnsi="Times New Roman" w:cs="Times New Roman"/>
          <w:b/>
          <w:bCs/>
          <w:color w:val="auto"/>
          <w:sz w:val="28"/>
          <w:szCs w:val="28"/>
        </w:rPr>
      </w:pPr>
      <w:bookmarkStart w:id="7" w:name="_Toc144411125"/>
      <w:r w:rsidRPr="00D51166">
        <w:rPr>
          <w:rFonts w:ascii="Times New Roman" w:hAnsi="Times New Roman" w:cs="Times New Roman"/>
          <w:b/>
          <w:bCs/>
          <w:color w:val="auto"/>
          <w:sz w:val="28"/>
          <w:szCs w:val="28"/>
        </w:rPr>
        <w:lastRenderedPageBreak/>
        <w:t>DAFTAR ISI</w:t>
      </w:r>
      <w:bookmarkEnd w:id="7"/>
    </w:p>
    <w:p w14:paraId="221FF19E" w14:textId="7E32B1A1" w:rsidR="004A7267" w:rsidRPr="00D51166" w:rsidRDefault="004A7267" w:rsidP="00D51166">
      <w:pPr>
        <w:spacing w:after="0" w:line="360" w:lineRule="auto"/>
        <w:rPr>
          <w:rFonts w:ascii="Times New Roman" w:eastAsia="Times New Roman" w:hAnsi="Times New Roman" w:cs="Times New Roman"/>
          <w:b/>
          <w:bCs/>
          <w:kern w:val="0"/>
          <w:sz w:val="24"/>
          <w:szCs w:val="24"/>
          <w:lang w:eastAsia="en-ID"/>
          <w14:ligatures w14:val="none"/>
        </w:rPr>
      </w:pPr>
    </w:p>
    <w:p w14:paraId="79D5722F" w14:textId="0C8A694B" w:rsidR="00794220" w:rsidRPr="00D51166" w:rsidRDefault="00794220" w:rsidP="00D51166">
      <w:pPr>
        <w:spacing w:after="0" w:line="360" w:lineRule="auto"/>
        <w:rPr>
          <w:rFonts w:ascii="Times New Roman" w:eastAsia="Times New Roman" w:hAnsi="Times New Roman" w:cs="Times New Roman"/>
          <w:b/>
          <w:bCs/>
          <w:kern w:val="0"/>
          <w:sz w:val="24"/>
          <w:szCs w:val="24"/>
          <w:lang w:eastAsia="en-ID"/>
          <w14:ligatures w14:val="none"/>
        </w:rPr>
      </w:pPr>
    </w:p>
    <w:p w14:paraId="34F60B3C" w14:textId="5E19BDFC" w:rsidR="00794220" w:rsidRPr="00D51166" w:rsidRDefault="00794220" w:rsidP="00D51166">
      <w:pPr>
        <w:spacing w:after="0" w:line="360" w:lineRule="auto"/>
        <w:rPr>
          <w:rFonts w:ascii="Times New Roman" w:eastAsia="Times New Roman" w:hAnsi="Times New Roman" w:cs="Times New Roman"/>
          <w:b/>
          <w:bCs/>
          <w:kern w:val="0"/>
          <w:sz w:val="24"/>
          <w:szCs w:val="24"/>
          <w:lang w:eastAsia="en-ID"/>
          <w14:ligatures w14:val="none"/>
        </w:rPr>
      </w:pPr>
    </w:p>
    <w:p w14:paraId="374C8B23" w14:textId="40936325" w:rsidR="00B263C7" w:rsidRPr="00D51166" w:rsidRDefault="00B263C7" w:rsidP="00D51166">
      <w:pPr>
        <w:spacing w:after="0" w:line="360" w:lineRule="auto"/>
        <w:rPr>
          <w:rFonts w:ascii="Times New Roman" w:eastAsia="Times New Roman" w:hAnsi="Times New Roman" w:cs="Times New Roman"/>
          <w:b/>
          <w:bCs/>
          <w:kern w:val="0"/>
          <w:sz w:val="24"/>
          <w:szCs w:val="24"/>
          <w:lang w:eastAsia="en-ID"/>
          <w14:ligatures w14:val="none"/>
        </w:rPr>
      </w:pPr>
    </w:p>
    <w:p w14:paraId="714F4C3E" w14:textId="0A2CE382" w:rsidR="00C53E65" w:rsidRPr="00D51166" w:rsidRDefault="00C53E65" w:rsidP="00D51166">
      <w:pPr>
        <w:spacing w:after="0" w:line="360" w:lineRule="auto"/>
        <w:rPr>
          <w:rFonts w:ascii="Times New Roman" w:eastAsia="Times New Roman" w:hAnsi="Times New Roman" w:cs="Times New Roman"/>
          <w:b/>
          <w:bCs/>
          <w:kern w:val="0"/>
          <w:sz w:val="24"/>
          <w:szCs w:val="24"/>
          <w:lang w:eastAsia="en-ID"/>
          <w14:ligatures w14:val="none"/>
        </w:rPr>
      </w:pPr>
    </w:p>
    <w:p w14:paraId="7720A4CD" w14:textId="3A5F3D9D" w:rsidR="00C53E65" w:rsidRPr="00D51166" w:rsidRDefault="00C53E65" w:rsidP="00D51166">
      <w:pPr>
        <w:spacing w:after="0" w:line="360" w:lineRule="auto"/>
        <w:rPr>
          <w:rFonts w:ascii="Times New Roman" w:eastAsia="Times New Roman" w:hAnsi="Times New Roman" w:cs="Times New Roman"/>
          <w:b/>
          <w:bCs/>
          <w:kern w:val="0"/>
          <w:sz w:val="24"/>
          <w:szCs w:val="24"/>
          <w:lang w:eastAsia="en-ID"/>
          <w14:ligatures w14:val="none"/>
        </w:rPr>
      </w:pPr>
    </w:p>
    <w:p w14:paraId="36AE0627" w14:textId="275D8E63" w:rsidR="00EA13C3" w:rsidRPr="00D51166" w:rsidRDefault="00EA13C3" w:rsidP="00D51166">
      <w:pPr>
        <w:spacing w:after="0" w:line="360" w:lineRule="auto"/>
        <w:rPr>
          <w:rFonts w:ascii="Times New Roman" w:eastAsia="Times New Roman" w:hAnsi="Times New Roman" w:cs="Times New Roman"/>
          <w:b/>
          <w:bCs/>
          <w:kern w:val="0"/>
          <w:sz w:val="24"/>
          <w:szCs w:val="24"/>
          <w:lang w:eastAsia="en-ID"/>
          <w14:ligatures w14:val="none"/>
        </w:rPr>
      </w:pPr>
    </w:p>
    <w:p w14:paraId="4B2C28BB" w14:textId="782373AF" w:rsidR="00022021" w:rsidRPr="00D51166" w:rsidRDefault="00022021" w:rsidP="00D51166">
      <w:pPr>
        <w:spacing w:after="0" w:line="360" w:lineRule="auto"/>
        <w:rPr>
          <w:rFonts w:ascii="Times New Roman" w:eastAsia="Times New Roman" w:hAnsi="Times New Roman" w:cs="Times New Roman"/>
          <w:b/>
          <w:bCs/>
          <w:kern w:val="0"/>
          <w:sz w:val="24"/>
          <w:szCs w:val="24"/>
          <w:lang w:eastAsia="en-ID"/>
          <w14:ligatures w14:val="none"/>
        </w:rPr>
      </w:pPr>
    </w:p>
    <w:p w14:paraId="0319F40B" w14:textId="15B3FA07" w:rsidR="00022021" w:rsidRPr="00D51166" w:rsidRDefault="00022021" w:rsidP="00D51166">
      <w:pPr>
        <w:spacing w:after="0" w:line="360" w:lineRule="auto"/>
        <w:rPr>
          <w:rFonts w:ascii="Times New Roman" w:eastAsia="Times New Roman" w:hAnsi="Times New Roman" w:cs="Times New Roman"/>
          <w:b/>
          <w:bCs/>
          <w:kern w:val="0"/>
          <w:sz w:val="24"/>
          <w:szCs w:val="24"/>
          <w:lang w:eastAsia="en-ID"/>
          <w14:ligatures w14:val="none"/>
        </w:rPr>
      </w:pPr>
    </w:p>
    <w:p w14:paraId="4ED4EC85" w14:textId="01CBEBAF" w:rsidR="00F30B2B" w:rsidRPr="00D51166" w:rsidRDefault="00F30B2B" w:rsidP="00D51166">
      <w:pPr>
        <w:spacing w:after="0" w:line="360" w:lineRule="auto"/>
        <w:rPr>
          <w:rFonts w:ascii="Times New Roman" w:eastAsia="Times New Roman" w:hAnsi="Times New Roman" w:cs="Times New Roman"/>
          <w:b/>
          <w:bCs/>
          <w:kern w:val="0"/>
          <w:sz w:val="24"/>
          <w:szCs w:val="24"/>
          <w:lang w:eastAsia="en-ID"/>
          <w14:ligatures w14:val="none"/>
        </w:rPr>
      </w:pPr>
    </w:p>
    <w:p w14:paraId="071D422A" w14:textId="116FD62F" w:rsidR="002E0175" w:rsidRPr="00D51166" w:rsidRDefault="002E0175" w:rsidP="00D51166">
      <w:pPr>
        <w:spacing w:after="0" w:line="360" w:lineRule="auto"/>
        <w:rPr>
          <w:rFonts w:ascii="Times New Roman" w:eastAsia="Times New Roman" w:hAnsi="Times New Roman" w:cs="Times New Roman"/>
          <w:b/>
          <w:bCs/>
          <w:kern w:val="0"/>
          <w:sz w:val="24"/>
          <w:szCs w:val="24"/>
          <w:lang w:eastAsia="en-ID"/>
          <w14:ligatures w14:val="none"/>
        </w:rPr>
      </w:pPr>
    </w:p>
    <w:p w14:paraId="0A7886D2" w14:textId="4CD8CD2D"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34441B9A" w14:textId="3DEE9DB9"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625972E" w14:textId="2E564AA8"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3F7AD983" w14:textId="5932C663"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BF1AF1E" w14:textId="07D49F77"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2F65C1F" w14:textId="0499D18C"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1C08A694" w14:textId="1A4C72B3"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1D8EB43" w14:textId="3AC3DEEE"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74C237C" w14:textId="490CB4A7"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77B43FC" w14:textId="412AF0B8"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2761A740" w14:textId="06C32F9D"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0906419A" w14:textId="6A6E46EB"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23A3880E" w14:textId="2A6FDF95"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20E12954" w14:textId="14D4FBD7"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49CE2166" w14:textId="5CE7AAF6" w:rsidR="00323028" w:rsidRPr="00D51166"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3E9683EC" w14:textId="10AF5DA8" w:rsidR="00323028" w:rsidRDefault="00323028" w:rsidP="00D51166">
      <w:pPr>
        <w:spacing w:after="0" w:line="360" w:lineRule="auto"/>
        <w:rPr>
          <w:rFonts w:ascii="Times New Roman" w:eastAsia="Times New Roman" w:hAnsi="Times New Roman" w:cs="Times New Roman"/>
          <w:b/>
          <w:bCs/>
          <w:kern w:val="0"/>
          <w:sz w:val="24"/>
          <w:szCs w:val="24"/>
          <w:lang w:eastAsia="en-ID"/>
          <w14:ligatures w14:val="none"/>
        </w:rPr>
      </w:pPr>
    </w:p>
    <w:p w14:paraId="32A8BDF7" w14:textId="0E8C6E99" w:rsidR="008A22B7" w:rsidRDefault="008A22B7" w:rsidP="00D51166">
      <w:pPr>
        <w:spacing w:after="0" w:line="360" w:lineRule="auto"/>
        <w:rPr>
          <w:rFonts w:ascii="Times New Roman" w:eastAsia="Times New Roman" w:hAnsi="Times New Roman" w:cs="Times New Roman"/>
          <w:b/>
          <w:bCs/>
          <w:kern w:val="0"/>
          <w:sz w:val="24"/>
          <w:szCs w:val="24"/>
          <w:lang w:eastAsia="en-ID"/>
          <w14:ligatures w14:val="none"/>
        </w:rPr>
      </w:pPr>
    </w:p>
    <w:p w14:paraId="3C7B8A19" w14:textId="77777777" w:rsidR="008A22B7" w:rsidRPr="00D51166" w:rsidRDefault="008A22B7" w:rsidP="00D51166">
      <w:pPr>
        <w:spacing w:after="0" w:line="360" w:lineRule="auto"/>
        <w:rPr>
          <w:rFonts w:ascii="Times New Roman" w:eastAsia="Times New Roman" w:hAnsi="Times New Roman" w:cs="Times New Roman"/>
          <w:b/>
          <w:bCs/>
          <w:kern w:val="0"/>
          <w:sz w:val="24"/>
          <w:szCs w:val="24"/>
          <w:lang w:eastAsia="en-ID"/>
          <w14:ligatures w14:val="none"/>
        </w:rPr>
      </w:pPr>
    </w:p>
    <w:p w14:paraId="1606B892" w14:textId="4AF378FB" w:rsidR="004A7267" w:rsidRPr="00D51166" w:rsidRDefault="004A7267" w:rsidP="00D51166">
      <w:pPr>
        <w:pStyle w:val="Heading1"/>
        <w:spacing w:before="0" w:line="360" w:lineRule="auto"/>
        <w:jc w:val="center"/>
        <w:rPr>
          <w:rFonts w:ascii="Times New Roman" w:hAnsi="Times New Roman" w:cs="Times New Roman"/>
          <w:b/>
          <w:bCs/>
          <w:color w:val="auto"/>
          <w:sz w:val="28"/>
          <w:szCs w:val="28"/>
        </w:rPr>
      </w:pPr>
      <w:bookmarkStart w:id="8" w:name="_Toc144411126"/>
      <w:r w:rsidRPr="00D51166">
        <w:rPr>
          <w:rFonts w:ascii="Times New Roman" w:hAnsi="Times New Roman" w:cs="Times New Roman"/>
          <w:b/>
          <w:bCs/>
          <w:color w:val="auto"/>
          <w:sz w:val="28"/>
          <w:szCs w:val="28"/>
        </w:rPr>
        <w:lastRenderedPageBreak/>
        <w:t>DAFTAR TABEL</w:t>
      </w:r>
      <w:bookmarkEnd w:id="8"/>
    </w:p>
    <w:p w14:paraId="1E4832CC" w14:textId="581ECEA1" w:rsidR="00F607E2" w:rsidRPr="00D51166" w:rsidRDefault="00F607E2" w:rsidP="00D51166">
      <w:pPr>
        <w:pStyle w:val="TOC1"/>
        <w:spacing w:after="0"/>
        <w:rPr>
          <w:rFonts w:ascii="Times New Roman" w:hAnsi="Times New Roman" w:cs="Times New Roman"/>
        </w:rPr>
      </w:pPr>
      <w:r w:rsidRPr="00D51166">
        <w:rPr>
          <w:rFonts w:ascii="Times New Roman" w:hAnsi="Times New Roman" w:cs="Times New Roman"/>
        </w:rPr>
        <w:t xml:space="preserve"> </w:t>
      </w:r>
    </w:p>
    <w:p w14:paraId="21234324" w14:textId="0E8286A0" w:rsidR="00A34D25" w:rsidRPr="00D51166" w:rsidRDefault="00A34D25" w:rsidP="00D51166">
      <w:pPr>
        <w:spacing w:after="0" w:line="360" w:lineRule="auto"/>
        <w:rPr>
          <w:rFonts w:ascii="Times New Roman" w:hAnsi="Times New Roman" w:cs="Times New Roman"/>
        </w:rPr>
      </w:pPr>
    </w:p>
    <w:p w14:paraId="4073517C" w14:textId="40E14342" w:rsidR="00B263C7" w:rsidRPr="00D51166" w:rsidRDefault="00B263C7" w:rsidP="00D51166">
      <w:pPr>
        <w:spacing w:after="0" w:line="360" w:lineRule="auto"/>
        <w:rPr>
          <w:rFonts w:ascii="Times New Roman" w:hAnsi="Times New Roman" w:cs="Times New Roman"/>
        </w:rPr>
      </w:pPr>
    </w:p>
    <w:p w14:paraId="1CDE2201" w14:textId="10CB50D7" w:rsidR="00794220" w:rsidRPr="00D51166" w:rsidRDefault="00794220" w:rsidP="00D51166">
      <w:pPr>
        <w:spacing w:after="0" w:line="360" w:lineRule="auto"/>
        <w:rPr>
          <w:rFonts w:ascii="Times New Roman" w:hAnsi="Times New Roman" w:cs="Times New Roman"/>
        </w:rPr>
      </w:pPr>
    </w:p>
    <w:p w14:paraId="62E8FEBA" w14:textId="2B9AB607" w:rsidR="00794220" w:rsidRPr="00D51166" w:rsidRDefault="00794220" w:rsidP="00D51166">
      <w:pPr>
        <w:spacing w:after="0" w:line="360" w:lineRule="auto"/>
        <w:rPr>
          <w:rFonts w:ascii="Times New Roman" w:hAnsi="Times New Roman" w:cs="Times New Roman"/>
        </w:rPr>
      </w:pPr>
    </w:p>
    <w:p w14:paraId="6945FBD7" w14:textId="54C22A66" w:rsidR="00794220" w:rsidRPr="00D51166" w:rsidRDefault="00794220" w:rsidP="00D51166">
      <w:pPr>
        <w:spacing w:after="0" w:line="360" w:lineRule="auto"/>
        <w:rPr>
          <w:rFonts w:ascii="Times New Roman" w:hAnsi="Times New Roman" w:cs="Times New Roman"/>
        </w:rPr>
      </w:pPr>
    </w:p>
    <w:p w14:paraId="37E168A4" w14:textId="0E0DC637" w:rsidR="00794220" w:rsidRPr="00D51166" w:rsidRDefault="00794220" w:rsidP="00D51166">
      <w:pPr>
        <w:spacing w:after="0" w:line="360" w:lineRule="auto"/>
        <w:rPr>
          <w:rFonts w:ascii="Times New Roman" w:hAnsi="Times New Roman" w:cs="Times New Roman"/>
        </w:rPr>
      </w:pPr>
    </w:p>
    <w:p w14:paraId="4179E11B" w14:textId="461FE56C" w:rsidR="00794220" w:rsidRPr="00D51166" w:rsidRDefault="00794220" w:rsidP="00D51166">
      <w:pPr>
        <w:spacing w:after="0" w:line="360" w:lineRule="auto"/>
        <w:rPr>
          <w:rFonts w:ascii="Times New Roman" w:hAnsi="Times New Roman" w:cs="Times New Roman"/>
        </w:rPr>
      </w:pPr>
    </w:p>
    <w:p w14:paraId="50B13235" w14:textId="465E50AE" w:rsidR="00794220" w:rsidRPr="00D51166" w:rsidRDefault="00794220" w:rsidP="00D51166">
      <w:pPr>
        <w:spacing w:after="0" w:line="360" w:lineRule="auto"/>
        <w:rPr>
          <w:rFonts w:ascii="Times New Roman" w:hAnsi="Times New Roman" w:cs="Times New Roman"/>
        </w:rPr>
      </w:pPr>
    </w:p>
    <w:p w14:paraId="2B4A0778" w14:textId="5C8D2A4F" w:rsidR="00794220" w:rsidRPr="00D51166" w:rsidRDefault="00794220" w:rsidP="00D51166">
      <w:pPr>
        <w:spacing w:after="0" w:line="360" w:lineRule="auto"/>
        <w:rPr>
          <w:rFonts w:ascii="Times New Roman" w:hAnsi="Times New Roman" w:cs="Times New Roman"/>
        </w:rPr>
      </w:pPr>
    </w:p>
    <w:p w14:paraId="2E9D00A0" w14:textId="2882AE6B" w:rsidR="00794220" w:rsidRPr="00D51166" w:rsidRDefault="00794220" w:rsidP="00D51166">
      <w:pPr>
        <w:spacing w:after="0" w:line="360" w:lineRule="auto"/>
        <w:rPr>
          <w:rFonts w:ascii="Times New Roman" w:hAnsi="Times New Roman" w:cs="Times New Roman"/>
        </w:rPr>
      </w:pPr>
    </w:p>
    <w:p w14:paraId="386A00BC" w14:textId="1A2BA646" w:rsidR="00794220" w:rsidRPr="00D51166" w:rsidRDefault="00794220" w:rsidP="00D51166">
      <w:pPr>
        <w:spacing w:after="0" w:line="360" w:lineRule="auto"/>
        <w:rPr>
          <w:rFonts w:ascii="Times New Roman" w:hAnsi="Times New Roman" w:cs="Times New Roman"/>
        </w:rPr>
      </w:pPr>
    </w:p>
    <w:p w14:paraId="17967F35" w14:textId="65AC36F1" w:rsidR="00794220" w:rsidRPr="00D51166" w:rsidRDefault="00794220" w:rsidP="00D51166">
      <w:pPr>
        <w:spacing w:after="0" w:line="360" w:lineRule="auto"/>
        <w:rPr>
          <w:rFonts w:ascii="Times New Roman" w:hAnsi="Times New Roman" w:cs="Times New Roman"/>
        </w:rPr>
      </w:pPr>
    </w:p>
    <w:p w14:paraId="1AC49F95" w14:textId="02B0E222" w:rsidR="00794220" w:rsidRPr="00D51166" w:rsidRDefault="00794220" w:rsidP="00D51166">
      <w:pPr>
        <w:spacing w:after="0" w:line="360" w:lineRule="auto"/>
        <w:rPr>
          <w:rFonts w:ascii="Times New Roman" w:hAnsi="Times New Roman" w:cs="Times New Roman"/>
        </w:rPr>
      </w:pPr>
    </w:p>
    <w:p w14:paraId="56DFEB85" w14:textId="4FF0A073" w:rsidR="00794220" w:rsidRPr="00D51166" w:rsidRDefault="00794220" w:rsidP="00D51166">
      <w:pPr>
        <w:spacing w:after="0" w:line="360" w:lineRule="auto"/>
        <w:rPr>
          <w:rFonts w:ascii="Times New Roman" w:hAnsi="Times New Roman" w:cs="Times New Roman"/>
        </w:rPr>
      </w:pPr>
    </w:p>
    <w:p w14:paraId="5D482940" w14:textId="0B84063C" w:rsidR="00794220" w:rsidRPr="00D51166" w:rsidRDefault="00794220" w:rsidP="00D51166">
      <w:pPr>
        <w:spacing w:after="0" w:line="360" w:lineRule="auto"/>
        <w:rPr>
          <w:rFonts w:ascii="Times New Roman" w:hAnsi="Times New Roman" w:cs="Times New Roman"/>
        </w:rPr>
      </w:pPr>
    </w:p>
    <w:p w14:paraId="62EFD6CE" w14:textId="054DE10F" w:rsidR="00794220" w:rsidRPr="00D51166" w:rsidRDefault="00794220" w:rsidP="00D51166">
      <w:pPr>
        <w:spacing w:after="0" w:line="360" w:lineRule="auto"/>
        <w:rPr>
          <w:rFonts w:ascii="Times New Roman" w:hAnsi="Times New Roman" w:cs="Times New Roman"/>
        </w:rPr>
      </w:pPr>
    </w:p>
    <w:p w14:paraId="17BFB027" w14:textId="3498C3D7" w:rsidR="00794220" w:rsidRPr="00D51166" w:rsidRDefault="00794220" w:rsidP="00D51166">
      <w:pPr>
        <w:spacing w:after="0" w:line="360" w:lineRule="auto"/>
        <w:rPr>
          <w:rFonts w:ascii="Times New Roman" w:hAnsi="Times New Roman" w:cs="Times New Roman"/>
        </w:rPr>
      </w:pPr>
    </w:p>
    <w:p w14:paraId="639DD04B" w14:textId="40A2C59E" w:rsidR="00794220" w:rsidRPr="00D51166" w:rsidRDefault="00794220" w:rsidP="00D51166">
      <w:pPr>
        <w:spacing w:after="0" w:line="360" w:lineRule="auto"/>
        <w:rPr>
          <w:rFonts w:ascii="Times New Roman" w:hAnsi="Times New Roman" w:cs="Times New Roman"/>
        </w:rPr>
      </w:pPr>
    </w:p>
    <w:p w14:paraId="3F8411F2" w14:textId="07EE0BC3" w:rsidR="00794220" w:rsidRPr="00D51166" w:rsidRDefault="00794220" w:rsidP="00D51166">
      <w:pPr>
        <w:spacing w:after="0" w:line="360" w:lineRule="auto"/>
        <w:rPr>
          <w:rFonts w:ascii="Times New Roman" w:hAnsi="Times New Roman" w:cs="Times New Roman"/>
        </w:rPr>
      </w:pPr>
    </w:p>
    <w:p w14:paraId="5245F881" w14:textId="159C3FDF" w:rsidR="00794220" w:rsidRPr="00D51166" w:rsidRDefault="00794220" w:rsidP="00D51166">
      <w:pPr>
        <w:spacing w:after="0" w:line="360" w:lineRule="auto"/>
        <w:rPr>
          <w:rFonts w:ascii="Times New Roman" w:hAnsi="Times New Roman" w:cs="Times New Roman"/>
        </w:rPr>
      </w:pPr>
    </w:p>
    <w:p w14:paraId="264B13C6" w14:textId="69915C84" w:rsidR="00794220" w:rsidRPr="00D51166" w:rsidRDefault="00794220" w:rsidP="00D51166">
      <w:pPr>
        <w:spacing w:after="0" w:line="360" w:lineRule="auto"/>
        <w:rPr>
          <w:rFonts w:ascii="Times New Roman" w:hAnsi="Times New Roman" w:cs="Times New Roman"/>
        </w:rPr>
      </w:pPr>
    </w:p>
    <w:p w14:paraId="44C2D810" w14:textId="59828B0C" w:rsidR="006F2558" w:rsidRPr="00D51166" w:rsidRDefault="006F2558" w:rsidP="00D51166">
      <w:pPr>
        <w:spacing w:after="0" w:line="360" w:lineRule="auto"/>
        <w:rPr>
          <w:rFonts w:ascii="Times New Roman" w:hAnsi="Times New Roman" w:cs="Times New Roman"/>
        </w:rPr>
      </w:pPr>
    </w:p>
    <w:p w14:paraId="001D384F" w14:textId="30E9E3BC" w:rsidR="00F30B2B" w:rsidRPr="00D51166" w:rsidRDefault="00F30B2B" w:rsidP="00D51166">
      <w:pPr>
        <w:spacing w:after="0" w:line="360" w:lineRule="auto"/>
        <w:rPr>
          <w:rFonts w:ascii="Times New Roman" w:hAnsi="Times New Roman" w:cs="Times New Roman"/>
        </w:rPr>
      </w:pPr>
    </w:p>
    <w:p w14:paraId="17D276B2" w14:textId="00204483" w:rsidR="00323028" w:rsidRPr="00D51166" w:rsidRDefault="00323028" w:rsidP="00D51166">
      <w:pPr>
        <w:spacing w:after="0" w:line="360" w:lineRule="auto"/>
        <w:rPr>
          <w:rFonts w:ascii="Times New Roman" w:hAnsi="Times New Roman" w:cs="Times New Roman"/>
        </w:rPr>
      </w:pPr>
    </w:p>
    <w:p w14:paraId="70F111C1" w14:textId="1FB6EFB3" w:rsidR="00323028" w:rsidRPr="00D51166" w:rsidRDefault="00323028" w:rsidP="00D51166">
      <w:pPr>
        <w:spacing w:after="0" w:line="360" w:lineRule="auto"/>
        <w:rPr>
          <w:rFonts w:ascii="Times New Roman" w:hAnsi="Times New Roman" w:cs="Times New Roman"/>
        </w:rPr>
      </w:pPr>
    </w:p>
    <w:p w14:paraId="48166E42" w14:textId="176F8B4A" w:rsidR="00323028" w:rsidRPr="00D51166" w:rsidRDefault="00323028" w:rsidP="00D51166">
      <w:pPr>
        <w:spacing w:after="0" w:line="360" w:lineRule="auto"/>
        <w:rPr>
          <w:rFonts w:ascii="Times New Roman" w:hAnsi="Times New Roman" w:cs="Times New Roman"/>
        </w:rPr>
      </w:pPr>
    </w:p>
    <w:p w14:paraId="2D3F513A" w14:textId="0D65B3D1" w:rsidR="00323028" w:rsidRDefault="00323028" w:rsidP="00D51166">
      <w:pPr>
        <w:spacing w:after="0" w:line="360" w:lineRule="auto"/>
        <w:rPr>
          <w:rFonts w:ascii="Times New Roman" w:hAnsi="Times New Roman" w:cs="Times New Roman"/>
        </w:rPr>
      </w:pPr>
    </w:p>
    <w:p w14:paraId="11B0201C" w14:textId="289956F1" w:rsidR="008A22B7" w:rsidRDefault="008A22B7" w:rsidP="00D51166">
      <w:pPr>
        <w:spacing w:after="0" w:line="360" w:lineRule="auto"/>
        <w:rPr>
          <w:rFonts w:ascii="Times New Roman" w:hAnsi="Times New Roman" w:cs="Times New Roman"/>
        </w:rPr>
      </w:pPr>
    </w:p>
    <w:p w14:paraId="1DA921D6" w14:textId="70CFA1A1" w:rsidR="008A22B7" w:rsidRDefault="008A22B7" w:rsidP="00D51166">
      <w:pPr>
        <w:spacing w:after="0" w:line="360" w:lineRule="auto"/>
        <w:rPr>
          <w:rFonts w:ascii="Times New Roman" w:hAnsi="Times New Roman" w:cs="Times New Roman"/>
        </w:rPr>
      </w:pPr>
    </w:p>
    <w:p w14:paraId="68788E07" w14:textId="77777777" w:rsidR="008A22B7" w:rsidRPr="00D51166" w:rsidRDefault="008A22B7" w:rsidP="00D51166">
      <w:pPr>
        <w:spacing w:after="0" w:line="360" w:lineRule="auto"/>
        <w:rPr>
          <w:rFonts w:ascii="Times New Roman" w:hAnsi="Times New Roman" w:cs="Times New Roman"/>
        </w:rPr>
      </w:pPr>
    </w:p>
    <w:p w14:paraId="72F28546" w14:textId="77777777" w:rsidR="00323028" w:rsidRPr="00D51166" w:rsidRDefault="00323028" w:rsidP="00D51166">
      <w:pPr>
        <w:pStyle w:val="Heading1"/>
        <w:spacing w:before="0" w:line="360" w:lineRule="auto"/>
        <w:jc w:val="center"/>
        <w:rPr>
          <w:rFonts w:ascii="Times New Roman" w:hAnsi="Times New Roman" w:cs="Times New Roman"/>
          <w:b/>
          <w:bCs/>
          <w:color w:val="auto"/>
          <w:sz w:val="28"/>
          <w:szCs w:val="28"/>
        </w:rPr>
      </w:pPr>
      <w:bookmarkStart w:id="9" w:name="_Toc144411127"/>
      <w:bookmarkStart w:id="10" w:name="_Toc144411128"/>
      <w:r w:rsidRPr="00D51166">
        <w:rPr>
          <w:rFonts w:ascii="Times New Roman" w:hAnsi="Times New Roman" w:cs="Times New Roman"/>
          <w:b/>
          <w:bCs/>
          <w:color w:val="auto"/>
          <w:sz w:val="28"/>
          <w:szCs w:val="28"/>
        </w:rPr>
        <w:lastRenderedPageBreak/>
        <w:t>DAFTAR GAMBAR</w:t>
      </w:r>
      <w:bookmarkEnd w:id="9"/>
    </w:p>
    <w:p w14:paraId="5CEFB2D5" w14:textId="77777777" w:rsidR="00323028" w:rsidRPr="00D51166" w:rsidRDefault="00323028" w:rsidP="00D51166">
      <w:pPr>
        <w:pStyle w:val="TOC1"/>
        <w:spacing w:after="0"/>
        <w:rPr>
          <w:rFonts w:ascii="Times New Roman" w:hAnsi="Times New Roman" w:cs="Times New Roman"/>
          <w:sz w:val="24"/>
          <w:szCs w:val="24"/>
        </w:rPr>
      </w:pPr>
      <w:r w:rsidRPr="00D51166">
        <w:rPr>
          <w:rFonts w:ascii="Times New Roman" w:hAnsi="Times New Roman" w:cs="Times New Roman"/>
        </w:rPr>
        <w:t xml:space="preserve"> </w:t>
      </w:r>
    </w:p>
    <w:p w14:paraId="72AC7E80" w14:textId="77777777" w:rsidR="00323028" w:rsidRPr="00D51166" w:rsidRDefault="00323028" w:rsidP="00D51166">
      <w:pPr>
        <w:pStyle w:val="TOC1"/>
        <w:spacing w:after="0"/>
        <w:rPr>
          <w:rFonts w:ascii="Times New Roman" w:hAnsi="Times New Roman" w:cs="Times New Roman"/>
        </w:rPr>
      </w:pPr>
    </w:p>
    <w:p w14:paraId="5E7DEEA2" w14:textId="77777777" w:rsidR="00323028" w:rsidRPr="00D51166" w:rsidRDefault="00323028" w:rsidP="00D51166">
      <w:pPr>
        <w:spacing w:after="0" w:line="360" w:lineRule="auto"/>
        <w:rPr>
          <w:rFonts w:ascii="Times New Roman" w:hAnsi="Times New Roman" w:cs="Times New Roman"/>
        </w:rPr>
      </w:pPr>
    </w:p>
    <w:p w14:paraId="203899B1" w14:textId="77777777" w:rsidR="00323028" w:rsidRPr="00D51166" w:rsidRDefault="00323028" w:rsidP="00D51166">
      <w:pPr>
        <w:spacing w:after="0" w:line="360" w:lineRule="auto"/>
        <w:rPr>
          <w:rFonts w:ascii="Times New Roman" w:hAnsi="Times New Roman" w:cs="Times New Roman"/>
        </w:rPr>
      </w:pPr>
    </w:p>
    <w:p w14:paraId="366CD0CD" w14:textId="77777777" w:rsidR="00323028" w:rsidRPr="00D51166" w:rsidRDefault="00323028" w:rsidP="00D51166">
      <w:pPr>
        <w:spacing w:after="0" w:line="360" w:lineRule="auto"/>
        <w:rPr>
          <w:rFonts w:ascii="Times New Roman" w:hAnsi="Times New Roman" w:cs="Times New Roman"/>
        </w:rPr>
      </w:pPr>
    </w:p>
    <w:p w14:paraId="0793167A" w14:textId="77777777" w:rsidR="00323028" w:rsidRPr="00D51166" w:rsidRDefault="00323028" w:rsidP="00D51166">
      <w:pPr>
        <w:spacing w:after="0" w:line="360" w:lineRule="auto"/>
        <w:rPr>
          <w:rFonts w:ascii="Times New Roman" w:hAnsi="Times New Roman" w:cs="Times New Roman"/>
        </w:rPr>
      </w:pPr>
    </w:p>
    <w:p w14:paraId="30D1FD2B" w14:textId="77777777" w:rsidR="00323028" w:rsidRPr="00D51166" w:rsidRDefault="00323028" w:rsidP="00D51166">
      <w:pPr>
        <w:spacing w:after="0" w:line="360" w:lineRule="auto"/>
        <w:rPr>
          <w:rFonts w:ascii="Times New Roman" w:hAnsi="Times New Roman" w:cs="Times New Roman"/>
        </w:rPr>
      </w:pPr>
    </w:p>
    <w:p w14:paraId="02EA32F7" w14:textId="77777777" w:rsidR="00323028" w:rsidRPr="00D51166" w:rsidRDefault="00323028" w:rsidP="00D51166">
      <w:pPr>
        <w:spacing w:after="0" w:line="360" w:lineRule="auto"/>
        <w:rPr>
          <w:rFonts w:ascii="Times New Roman" w:hAnsi="Times New Roman" w:cs="Times New Roman"/>
        </w:rPr>
      </w:pPr>
    </w:p>
    <w:p w14:paraId="6DB1E720" w14:textId="77777777" w:rsidR="00323028" w:rsidRPr="00D51166" w:rsidRDefault="00323028" w:rsidP="00D51166">
      <w:pPr>
        <w:spacing w:after="0" w:line="360" w:lineRule="auto"/>
        <w:rPr>
          <w:rFonts w:ascii="Times New Roman" w:hAnsi="Times New Roman" w:cs="Times New Roman"/>
        </w:rPr>
      </w:pPr>
    </w:p>
    <w:p w14:paraId="5CFC95B6" w14:textId="77777777" w:rsidR="00323028" w:rsidRPr="00D51166" w:rsidRDefault="00323028" w:rsidP="00D51166">
      <w:pPr>
        <w:spacing w:after="0" w:line="360" w:lineRule="auto"/>
        <w:rPr>
          <w:rFonts w:ascii="Times New Roman" w:hAnsi="Times New Roman" w:cs="Times New Roman"/>
        </w:rPr>
      </w:pPr>
    </w:p>
    <w:p w14:paraId="610844DA" w14:textId="77777777" w:rsidR="00323028" w:rsidRPr="00D51166" w:rsidRDefault="00323028" w:rsidP="00D51166">
      <w:pPr>
        <w:spacing w:after="0" w:line="360" w:lineRule="auto"/>
        <w:rPr>
          <w:rFonts w:ascii="Times New Roman" w:hAnsi="Times New Roman" w:cs="Times New Roman"/>
        </w:rPr>
      </w:pPr>
    </w:p>
    <w:p w14:paraId="154641F4" w14:textId="77777777" w:rsidR="00323028" w:rsidRPr="00D51166" w:rsidRDefault="00323028" w:rsidP="00D51166">
      <w:pPr>
        <w:spacing w:after="0" w:line="360" w:lineRule="auto"/>
        <w:rPr>
          <w:rFonts w:ascii="Times New Roman" w:hAnsi="Times New Roman" w:cs="Times New Roman"/>
        </w:rPr>
      </w:pPr>
    </w:p>
    <w:p w14:paraId="435CF08D" w14:textId="77777777" w:rsidR="00323028" w:rsidRPr="00D51166" w:rsidRDefault="00323028" w:rsidP="00D51166">
      <w:pPr>
        <w:spacing w:after="0" w:line="360" w:lineRule="auto"/>
        <w:rPr>
          <w:rFonts w:ascii="Times New Roman" w:hAnsi="Times New Roman" w:cs="Times New Roman"/>
        </w:rPr>
      </w:pPr>
    </w:p>
    <w:p w14:paraId="5F8532ED" w14:textId="77777777" w:rsidR="00323028" w:rsidRPr="00D51166" w:rsidRDefault="00323028" w:rsidP="00D51166">
      <w:pPr>
        <w:spacing w:after="0" w:line="360" w:lineRule="auto"/>
        <w:rPr>
          <w:rFonts w:ascii="Times New Roman" w:hAnsi="Times New Roman" w:cs="Times New Roman"/>
        </w:rPr>
      </w:pPr>
    </w:p>
    <w:p w14:paraId="13FFA8E8" w14:textId="77777777" w:rsidR="00323028" w:rsidRPr="00D51166" w:rsidRDefault="00323028" w:rsidP="00D51166">
      <w:pPr>
        <w:spacing w:after="0" w:line="360" w:lineRule="auto"/>
        <w:rPr>
          <w:rFonts w:ascii="Times New Roman" w:hAnsi="Times New Roman" w:cs="Times New Roman"/>
        </w:rPr>
      </w:pPr>
    </w:p>
    <w:p w14:paraId="51FF9AF5" w14:textId="77777777" w:rsidR="00323028" w:rsidRPr="00D51166" w:rsidRDefault="00323028" w:rsidP="00D51166">
      <w:pPr>
        <w:spacing w:after="0" w:line="360" w:lineRule="auto"/>
        <w:rPr>
          <w:rFonts w:ascii="Times New Roman" w:hAnsi="Times New Roman" w:cs="Times New Roman"/>
        </w:rPr>
      </w:pPr>
    </w:p>
    <w:p w14:paraId="55E87834" w14:textId="77777777" w:rsidR="00323028" w:rsidRPr="00D51166" w:rsidRDefault="00323028" w:rsidP="00D51166">
      <w:pPr>
        <w:spacing w:after="0" w:line="360" w:lineRule="auto"/>
        <w:rPr>
          <w:rFonts w:ascii="Times New Roman" w:hAnsi="Times New Roman" w:cs="Times New Roman"/>
        </w:rPr>
      </w:pPr>
    </w:p>
    <w:p w14:paraId="52583C81" w14:textId="77777777" w:rsidR="00323028" w:rsidRPr="00D51166" w:rsidRDefault="00323028" w:rsidP="00D51166">
      <w:pPr>
        <w:spacing w:after="0" w:line="360" w:lineRule="auto"/>
        <w:rPr>
          <w:rFonts w:ascii="Times New Roman" w:hAnsi="Times New Roman" w:cs="Times New Roman"/>
        </w:rPr>
      </w:pPr>
    </w:p>
    <w:p w14:paraId="1E1603FF" w14:textId="77777777" w:rsidR="00323028" w:rsidRPr="00D51166" w:rsidRDefault="00323028" w:rsidP="00D51166">
      <w:pPr>
        <w:spacing w:after="0" w:line="360" w:lineRule="auto"/>
        <w:rPr>
          <w:rFonts w:ascii="Times New Roman" w:hAnsi="Times New Roman" w:cs="Times New Roman"/>
        </w:rPr>
      </w:pPr>
    </w:p>
    <w:p w14:paraId="4DA40D07" w14:textId="77777777" w:rsidR="00323028" w:rsidRPr="00D51166" w:rsidRDefault="00323028" w:rsidP="00D51166">
      <w:pPr>
        <w:spacing w:after="0" w:line="360" w:lineRule="auto"/>
        <w:rPr>
          <w:rFonts w:ascii="Times New Roman" w:hAnsi="Times New Roman" w:cs="Times New Roman"/>
        </w:rPr>
      </w:pPr>
    </w:p>
    <w:p w14:paraId="299492A5" w14:textId="77777777" w:rsidR="00323028" w:rsidRPr="00D51166" w:rsidRDefault="00323028" w:rsidP="00D51166">
      <w:pPr>
        <w:spacing w:after="0" w:line="360" w:lineRule="auto"/>
        <w:rPr>
          <w:rFonts w:ascii="Times New Roman" w:hAnsi="Times New Roman" w:cs="Times New Roman"/>
        </w:rPr>
      </w:pPr>
    </w:p>
    <w:p w14:paraId="43CA9A42" w14:textId="77777777" w:rsidR="00323028" w:rsidRPr="00D51166" w:rsidRDefault="00323028" w:rsidP="00D51166">
      <w:pPr>
        <w:spacing w:after="0" w:line="360" w:lineRule="auto"/>
        <w:rPr>
          <w:rFonts w:ascii="Times New Roman" w:hAnsi="Times New Roman" w:cs="Times New Roman"/>
        </w:rPr>
      </w:pPr>
    </w:p>
    <w:p w14:paraId="4E8CB968" w14:textId="77777777" w:rsidR="00323028" w:rsidRPr="00D51166" w:rsidRDefault="00323028" w:rsidP="00D51166">
      <w:pPr>
        <w:spacing w:after="0" w:line="360" w:lineRule="auto"/>
        <w:rPr>
          <w:rFonts w:ascii="Times New Roman" w:hAnsi="Times New Roman" w:cs="Times New Roman"/>
        </w:rPr>
      </w:pPr>
    </w:p>
    <w:p w14:paraId="07B1A60C" w14:textId="77777777" w:rsidR="00323028" w:rsidRPr="00D51166" w:rsidRDefault="00323028" w:rsidP="00D51166">
      <w:pPr>
        <w:spacing w:after="0" w:line="360" w:lineRule="auto"/>
        <w:rPr>
          <w:rFonts w:ascii="Times New Roman" w:hAnsi="Times New Roman" w:cs="Times New Roman"/>
        </w:rPr>
      </w:pPr>
    </w:p>
    <w:p w14:paraId="453BD6FA" w14:textId="77777777" w:rsidR="00323028" w:rsidRPr="00D51166" w:rsidRDefault="00323028" w:rsidP="00D51166">
      <w:pPr>
        <w:spacing w:after="0" w:line="360" w:lineRule="auto"/>
        <w:rPr>
          <w:rFonts w:ascii="Times New Roman" w:hAnsi="Times New Roman" w:cs="Times New Roman"/>
        </w:rPr>
      </w:pPr>
    </w:p>
    <w:p w14:paraId="23B30CA3" w14:textId="77777777" w:rsidR="00323028" w:rsidRPr="00D51166" w:rsidRDefault="00323028" w:rsidP="00D51166">
      <w:pPr>
        <w:spacing w:after="0" w:line="360" w:lineRule="auto"/>
        <w:rPr>
          <w:rFonts w:ascii="Times New Roman" w:hAnsi="Times New Roman" w:cs="Times New Roman"/>
        </w:rPr>
      </w:pPr>
    </w:p>
    <w:p w14:paraId="26F89E8F" w14:textId="77777777" w:rsidR="00323028" w:rsidRPr="00D51166" w:rsidRDefault="00323028" w:rsidP="00D51166">
      <w:pPr>
        <w:spacing w:after="0" w:line="360" w:lineRule="auto"/>
        <w:rPr>
          <w:rFonts w:ascii="Times New Roman" w:hAnsi="Times New Roman" w:cs="Times New Roman"/>
        </w:rPr>
      </w:pPr>
    </w:p>
    <w:p w14:paraId="2AE7A985" w14:textId="0BDCF19D" w:rsidR="00323028" w:rsidRDefault="00323028" w:rsidP="00D51166">
      <w:pPr>
        <w:spacing w:after="0" w:line="360" w:lineRule="auto"/>
        <w:rPr>
          <w:rFonts w:ascii="Times New Roman" w:hAnsi="Times New Roman" w:cs="Times New Roman"/>
        </w:rPr>
      </w:pPr>
    </w:p>
    <w:p w14:paraId="362DCF4E" w14:textId="14EA0E40" w:rsidR="008A22B7" w:rsidRDefault="008A22B7" w:rsidP="00D51166">
      <w:pPr>
        <w:spacing w:after="0" w:line="360" w:lineRule="auto"/>
        <w:rPr>
          <w:rFonts w:ascii="Times New Roman" w:hAnsi="Times New Roman" w:cs="Times New Roman"/>
        </w:rPr>
      </w:pPr>
    </w:p>
    <w:p w14:paraId="72316405" w14:textId="6BD70B8D" w:rsidR="008A22B7" w:rsidRDefault="008A22B7" w:rsidP="00D51166">
      <w:pPr>
        <w:spacing w:after="0" w:line="360" w:lineRule="auto"/>
        <w:rPr>
          <w:rFonts w:ascii="Times New Roman" w:hAnsi="Times New Roman" w:cs="Times New Roman"/>
        </w:rPr>
      </w:pPr>
    </w:p>
    <w:p w14:paraId="33E30441" w14:textId="77777777" w:rsidR="008A22B7" w:rsidRPr="00D51166" w:rsidRDefault="008A22B7" w:rsidP="00D51166">
      <w:pPr>
        <w:spacing w:after="0" w:line="360" w:lineRule="auto"/>
        <w:rPr>
          <w:rFonts w:ascii="Times New Roman" w:hAnsi="Times New Roman" w:cs="Times New Roman"/>
        </w:rPr>
      </w:pPr>
    </w:p>
    <w:p w14:paraId="1D919721" w14:textId="59EEAD71" w:rsidR="00C17FB4" w:rsidRPr="00D51166" w:rsidRDefault="00B772AC" w:rsidP="00D51166">
      <w:pPr>
        <w:pStyle w:val="Heading1"/>
        <w:spacing w:before="0" w:line="360" w:lineRule="auto"/>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lastRenderedPageBreak/>
        <w:t>DAFTAR LAMPIRAN</w:t>
      </w:r>
      <w:bookmarkEnd w:id="10"/>
    </w:p>
    <w:p w14:paraId="39D940F7" w14:textId="37D8784D" w:rsidR="004640FB" w:rsidRPr="00D51166" w:rsidRDefault="004640FB" w:rsidP="00D51166">
      <w:pPr>
        <w:pStyle w:val="TOC1"/>
        <w:spacing w:after="0"/>
        <w:rPr>
          <w:rFonts w:ascii="Times New Roman" w:hAnsi="Times New Roman" w:cs="Times New Roman"/>
        </w:rPr>
      </w:pPr>
    </w:p>
    <w:p w14:paraId="2B738B0B" w14:textId="6E7F4280" w:rsidR="00C17FB4" w:rsidRPr="00D51166" w:rsidRDefault="00C17FB4" w:rsidP="00D51166">
      <w:pPr>
        <w:spacing w:after="0" w:line="360" w:lineRule="auto"/>
        <w:rPr>
          <w:rFonts w:ascii="Times New Roman" w:eastAsia="Times New Roman" w:hAnsi="Times New Roman" w:cs="Times New Roman"/>
          <w:b/>
          <w:bCs/>
          <w:color w:val="000000"/>
          <w:kern w:val="0"/>
          <w:sz w:val="24"/>
          <w:szCs w:val="24"/>
          <w:lang w:eastAsia="en-ID"/>
          <w14:ligatures w14:val="none"/>
        </w:rPr>
      </w:pPr>
      <w:r w:rsidRPr="00D51166">
        <w:rPr>
          <w:rFonts w:ascii="Times New Roman" w:hAnsi="Times New Roman" w:cs="Times New Roman"/>
          <w:b/>
          <w:bCs/>
          <w:color w:val="000000"/>
        </w:rPr>
        <w:br w:type="page"/>
      </w:r>
    </w:p>
    <w:p w14:paraId="795B6376" w14:textId="77777777" w:rsidR="00AA3C2E" w:rsidRPr="00D51166" w:rsidRDefault="00AA3C2E" w:rsidP="00D51166">
      <w:pPr>
        <w:pStyle w:val="Heading1"/>
        <w:spacing w:before="0" w:line="360" w:lineRule="auto"/>
        <w:rPr>
          <w:rFonts w:ascii="Times New Roman" w:hAnsi="Times New Roman" w:cs="Times New Roman"/>
          <w:b/>
          <w:bCs/>
          <w:color w:val="auto"/>
          <w:sz w:val="28"/>
          <w:szCs w:val="28"/>
        </w:rPr>
        <w:sectPr w:rsidR="00AA3C2E" w:rsidRPr="00D51166" w:rsidSect="008E407B">
          <w:headerReference w:type="default" r:id="rId10"/>
          <w:footerReference w:type="default" r:id="rId11"/>
          <w:pgSz w:w="11906" w:h="16838"/>
          <w:pgMar w:top="2268" w:right="1701" w:bottom="1701" w:left="2268" w:header="709" w:footer="709" w:gutter="0"/>
          <w:pgNumType w:fmt="lowerRoman" w:start="2"/>
          <w:cols w:space="708"/>
          <w:docGrid w:linePitch="360"/>
        </w:sectPr>
      </w:pPr>
    </w:p>
    <w:p w14:paraId="6C354DD5" w14:textId="01E32724" w:rsidR="0099172C" w:rsidRPr="00D51166" w:rsidRDefault="00532EBA" w:rsidP="004E3D5E">
      <w:pPr>
        <w:pStyle w:val="Heading1"/>
        <w:numPr>
          <w:ilvl w:val="0"/>
          <w:numId w:val="18"/>
        </w:numPr>
        <w:spacing w:before="0" w:line="360" w:lineRule="auto"/>
        <w:ind w:left="567" w:hanging="283"/>
        <w:jc w:val="center"/>
        <w:rPr>
          <w:rFonts w:ascii="Times New Roman" w:hAnsi="Times New Roman" w:cs="Times New Roman"/>
          <w:b/>
          <w:bCs/>
          <w:color w:val="auto"/>
          <w:sz w:val="28"/>
          <w:szCs w:val="28"/>
        </w:rPr>
      </w:pPr>
      <w:bookmarkStart w:id="11" w:name="_Toc144411129"/>
      <w:r w:rsidRPr="00D51166">
        <w:rPr>
          <w:rFonts w:ascii="Times New Roman" w:hAnsi="Times New Roman" w:cs="Times New Roman"/>
          <w:b/>
          <w:bCs/>
          <w:color w:val="auto"/>
          <w:sz w:val="28"/>
          <w:szCs w:val="28"/>
        </w:rPr>
        <w:lastRenderedPageBreak/>
        <w:t>PEND</w:t>
      </w:r>
      <w:r w:rsidR="00C17FB4" w:rsidRPr="00D51166">
        <w:rPr>
          <w:rFonts w:ascii="Times New Roman" w:hAnsi="Times New Roman" w:cs="Times New Roman"/>
          <w:b/>
          <w:bCs/>
          <w:color w:val="auto"/>
          <w:sz w:val="28"/>
          <w:szCs w:val="28"/>
        </w:rPr>
        <w:t>AHULUAN</w:t>
      </w:r>
      <w:bookmarkEnd w:id="11"/>
    </w:p>
    <w:p w14:paraId="026137F2" w14:textId="77777777" w:rsidR="00061B7B" w:rsidRPr="00D51166" w:rsidRDefault="00061B7B" w:rsidP="004E3D5E">
      <w:pPr>
        <w:spacing w:after="0" w:line="360" w:lineRule="auto"/>
        <w:jc w:val="both"/>
        <w:rPr>
          <w:rFonts w:ascii="Times New Roman" w:hAnsi="Times New Roman" w:cs="Times New Roman"/>
        </w:rPr>
      </w:pPr>
    </w:p>
    <w:p w14:paraId="7695EADC" w14:textId="1364FD19" w:rsidR="006D3734" w:rsidRPr="00D51166" w:rsidRDefault="008979BF" w:rsidP="00B47A4A">
      <w:pPr>
        <w:pStyle w:val="Heading2"/>
        <w:numPr>
          <w:ilvl w:val="1"/>
          <w:numId w:val="32"/>
        </w:numPr>
        <w:spacing w:before="0" w:line="360" w:lineRule="auto"/>
        <w:jc w:val="both"/>
      </w:pPr>
      <w:bookmarkStart w:id="12" w:name="_Toc144411130"/>
      <w:r w:rsidRPr="00D51166">
        <w:t>Latar Belakang</w:t>
      </w:r>
      <w:bookmarkEnd w:id="12"/>
    </w:p>
    <w:p w14:paraId="4F77B037" w14:textId="19E34284" w:rsidR="009A11CF" w:rsidRPr="009A11CF" w:rsidRDefault="0008434B" w:rsidP="009A11CF">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08434B">
        <w:rPr>
          <w:rFonts w:ascii="Times New Roman" w:eastAsia="Times New Roman" w:hAnsi="Times New Roman" w:cs="Times New Roman"/>
          <w:kern w:val="0"/>
          <w:sz w:val="24"/>
          <w:szCs w:val="24"/>
          <w:lang w:eastAsia="en-ID"/>
          <w14:ligatures w14:val="none"/>
        </w:rPr>
        <w:t xml:space="preserve">PT PLN berhasil meraih tujuh penghargaan </w:t>
      </w:r>
      <w:r>
        <w:rPr>
          <w:rFonts w:ascii="Times New Roman" w:eastAsia="Times New Roman" w:hAnsi="Times New Roman" w:cs="Times New Roman"/>
          <w:kern w:val="0"/>
          <w:sz w:val="24"/>
          <w:szCs w:val="24"/>
          <w:lang w:eastAsia="en-ID"/>
          <w14:ligatures w14:val="none"/>
        </w:rPr>
        <w:t>u</w:t>
      </w:r>
      <w:r w:rsidRPr="0008434B">
        <w:rPr>
          <w:rFonts w:ascii="Times New Roman" w:eastAsia="Times New Roman" w:hAnsi="Times New Roman" w:cs="Times New Roman"/>
          <w:kern w:val="0"/>
          <w:sz w:val="24"/>
          <w:szCs w:val="24"/>
          <w:lang w:eastAsia="en-ID"/>
          <w14:ligatures w14:val="none"/>
        </w:rPr>
        <w:t xml:space="preserve">tama Indonesia Human Capital Brilliance Awards (IHCBA) 2023. Penghargaan ini ditujukan atas keberhasilan perusahaan  melakukan transformasi proses bisnis perseroan dan inovasi tata kelola sumber daya manusia. Dipimpin oleh Direktur Legal &amp; Human Capital PLN Yusuf Didi Setiarto yang juga mendapatkan penghargaan sebagai Brilliant Human Capital Director of Year 2023. Menyatakan bahwa peran penting sumber daya manusia (SDM) yang lincah dan adaptif sebagai kunci transformasi perusahaan menjadi perusahaan bertaraf global, dengan meningkatkan kapasitas SDM dan budaya perusahaan yang unggul untuk menghadapi tantangan transisi energi ke depan. Oleh karena itu </w:t>
      </w:r>
      <w:r w:rsidR="009A11CF" w:rsidRPr="0008434B">
        <w:rPr>
          <w:rFonts w:ascii="Times New Roman" w:eastAsia="Times New Roman" w:hAnsi="Times New Roman" w:cs="Times New Roman"/>
          <w:kern w:val="0"/>
          <w:sz w:val="24"/>
          <w:szCs w:val="24"/>
          <w:lang w:eastAsia="en-ID"/>
          <w14:ligatures w14:val="none"/>
        </w:rPr>
        <w:t xml:space="preserve"> kesuksesan sebuah </w:t>
      </w:r>
      <w:r w:rsidRPr="0008434B">
        <w:rPr>
          <w:rFonts w:ascii="Times New Roman" w:eastAsia="Times New Roman" w:hAnsi="Times New Roman" w:cs="Times New Roman"/>
          <w:kern w:val="0"/>
          <w:sz w:val="24"/>
          <w:szCs w:val="24"/>
          <w:lang w:eastAsia="en-ID"/>
          <w14:ligatures w14:val="none"/>
        </w:rPr>
        <w:t>perusahaan seperti yang dihasilkan oleh PT PLN</w:t>
      </w:r>
      <w:r w:rsidR="009A11CF" w:rsidRPr="0008434B">
        <w:rPr>
          <w:rFonts w:ascii="Times New Roman" w:eastAsia="Times New Roman" w:hAnsi="Times New Roman" w:cs="Times New Roman"/>
          <w:kern w:val="0"/>
          <w:sz w:val="24"/>
          <w:szCs w:val="24"/>
          <w:lang w:eastAsia="en-ID"/>
          <w14:ligatures w14:val="none"/>
        </w:rPr>
        <w:t xml:space="preserve"> adalah dengan memperhatikan kualitas</w:t>
      </w:r>
      <w:r>
        <w:rPr>
          <w:rFonts w:ascii="Times New Roman" w:eastAsia="Times New Roman" w:hAnsi="Times New Roman" w:cs="Times New Roman"/>
          <w:kern w:val="0"/>
          <w:sz w:val="24"/>
          <w:szCs w:val="24"/>
          <w:lang w:eastAsia="en-ID"/>
          <w14:ligatures w14:val="none"/>
        </w:rPr>
        <w:t xml:space="preserve"> sumber daya manusianya</w:t>
      </w:r>
      <w:r w:rsidR="009A11CF" w:rsidRPr="0008434B">
        <w:rPr>
          <w:rFonts w:ascii="Times New Roman" w:eastAsia="Times New Roman" w:hAnsi="Times New Roman" w:cs="Times New Roman"/>
          <w:kern w:val="0"/>
          <w:sz w:val="24"/>
          <w:szCs w:val="24"/>
          <w:lang w:eastAsia="en-ID"/>
          <w14:ligatures w14:val="none"/>
        </w:rPr>
        <w:t>. Memaksimalkan kinerja dan kepuasan</w:t>
      </w:r>
      <w:r w:rsidR="009A11CF" w:rsidRPr="009A11CF">
        <w:rPr>
          <w:rFonts w:ascii="Times New Roman" w:eastAsia="Times New Roman" w:hAnsi="Times New Roman" w:cs="Times New Roman"/>
          <w:kern w:val="0"/>
          <w:sz w:val="24"/>
          <w:szCs w:val="24"/>
          <w:lang w:eastAsia="en-ID"/>
          <w14:ligatures w14:val="none"/>
        </w:rPr>
        <w:t xml:space="preserve"> kerja </w:t>
      </w:r>
      <w:r w:rsidR="00A504CC">
        <w:rPr>
          <w:rFonts w:ascii="Times New Roman" w:eastAsia="Times New Roman" w:hAnsi="Times New Roman" w:cs="Times New Roman"/>
          <w:kern w:val="0"/>
          <w:sz w:val="24"/>
          <w:szCs w:val="24"/>
          <w:lang w:eastAsia="en-ID"/>
          <w14:ligatures w14:val="none"/>
        </w:rPr>
        <w:t>pegawai</w:t>
      </w:r>
      <w:r w:rsidR="009A11CF" w:rsidRPr="009A11CF">
        <w:rPr>
          <w:rFonts w:ascii="Times New Roman" w:eastAsia="Times New Roman" w:hAnsi="Times New Roman" w:cs="Times New Roman"/>
          <w:kern w:val="0"/>
          <w:sz w:val="24"/>
          <w:szCs w:val="24"/>
          <w:lang w:eastAsia="en-ID"/>
          <w14:ligatures w14:val="none"/>
        </w:rPr>
        <w:t xml:space="preserve"> dalam sebuah perusahaan merupakan contoh penerapan</w:t>
      </w:r>
      <w:r>
        <w:rPr>
          <w:rFonts w:ascii="Times New Roman" w:eastAsia="Times New Roman" w:hAnsi="Times New Roman" w:cs="Times New Roman"/>
          <w:kern w:val="0"/>
          <w:sz w:val="24"/>
          <w:szCs w:val="24"/>
          <w:lang w:eastAsia="en-ID"/>
          <w14:ligatures w14:val="none"/>
        </w:rPr>
        <w:t xml:space="preserve"> dari </w:t>
      </w:r>
      <w:r w:rsidRPr="0008434B">
        <w:rPr>
          <w:rFonts w:ascii="Times New Roman" w:eastAsia="Times New Roman" w:hAnsi="Times New Roman" w:cs="Times New Roman"/>
          <w:kern w:val="0"/>
          <w:sz w:val="24"/>
          <w:szCs w:val="24"/>
          <w:lang w:eastAsia="en-ID"/>
          <w14:ligatures w14:val="none"/>
        </w:rPr>
        <w:t>memperhatikan kualitas</w:t>
      </w:r>
      <w:r>
        <w:rPr>
          <w:rFonts w:ascii="Times New Roman" w:eastAsia="Times New Roman" w:hAnsi="Times New Roman" w:cs="Times New Roman"/>
          <w:kern w:val="0"/>
          <w:sz w:val="24"/>
          <w:szCs w:val="24"/>
          <w:lang w:eastAsia="en-ID"/>
          <w14:ligatures w14:val="none"/>
        </w:rPr>
        <w:t xml:space="preserve"> sumber daya manusia </w:t>
      </w:r>
      <w:r w:rsidR="009A11CF" w:rsidRPr="009A11CF">
        <w:rPr>
          <w:rFonts w:ascii="Times New Roman" w:eastAsia="Times New Roman" w:hAnsi="Times New Roman" w:cs="Times New Roman"/>
          <w:kern w:val="0"/>
          <w:sz w:val="24"/>
          <w:szCs w:val="24"/>
          <w:lang w:eastAsia="en-ID"/>
          <w14:ligatures w14:val="none"/>
        </w:rPr>
        <w:t xml:space="preserve">. Namun, terdapat masalah utama yang dihadapi dalam evaluasi kinerja </w:t>
      </w:r>
      <w:r w:rsidR="00A504CC">
        <w:rPr>
          <w:rFonts w:ascii="Times New Roman" w:eastAsia="Times New Roman" w:hAnsi="Times New Roman" w:cs="Times New Roman"/>
          <w:kern w:val="0"/>
          <w:sz w:val="24"/>
          <w:szCs w:val="24"/>
          <w:lang w:eastAsia="en-ID"/>
          <w14:ligatures w14:val="none"/>
        </w:rPr>
        <w:t>pegawai</w:t>
      </w:r>
      <w:r w:rsidR="009A11CF" w:rsidRPr="009A11CF">
        <w:rPr>
          <w:rFonts w:ascii="Times New Roman" w:eastAsia="Times New Roman" w:hAnsi="Times New Roman" w:cs="Times New Roman"/>
          <w:kern w:val="0"/>
          <w:sz w:val="24"/>
          <w:szCs w:val="24"/>
          <w:lang w:eastAsia="en-ID"/>
          <w14:ligatures w14:val="none"/>
        </w:rPr>
        <w:t>, yaitu keakuratan dan objektivitas penilaian, karena penilaian yang bergantung pada subjektivitas manajer sering kali bias dan tidak konsisten</w:t>
      </w:r>
      <w:bookmarkStart w:id="13" w:name="_Hlk167211178"/>
      <w:r w:rsidR="002F0D81">
        <w:rPr>
          <w:rFonts w:ascii="Times New Roman" w:eastAsia="Times New Roman" w:hAnsi="Times New Roman" w:cs="Times New Roman"/>
          <w:kern w:val="0"/>
          <w:sz w:val="24"/>
          <w:szCs w:val="24"/>
          <w:lang w:eastAsia="en-ID"/>
          <w14:ligatures w14:val="none"/>
        </w:rPr>
        <w:t xml:space="preserve"> </w:t>
      </w:r>
      <w:r w:rsidR="002F072B">
        <w:rPr>
          <w:rStyle w:val="FootnoteReference"/>
          <w:rFonts w:ascii="Times New Roman" w:eastAsia="Times New Roman" w:hAnsi="Times New Roman" w:cs="Times New Roman"/>
          <w:kern w:val="0"/>
          <w:sz w:val="24"/>
          <w:szCs w:val="24"/>
          <w:lang w:eastAsia="en-ID"/>
          <w14:ligatures w14:val="none"/>
        </w:rPr>
        <w:fldChar w:fldCharType="begin" w:fldLock="1"/>
      </w:r>
      <w:r w:rsidR="00512C00">
        <w:rPr>
          <w:rFonts w:ascii="Times New Roman" w:eastAsia="Times New Roman" w:hAnsi="Times New Roman" w:cs="Times New Roman"/>
          <w:kern w:val="0"/>
          <w:sz w:val="24"/>
          <w:szCs w:val="24"/>
          <w:lang w:eastAsia="en-ID"/>
          <w14:ligatures w14:val="none"/>
        </w:rPr>
        <w:instrText>ADDIN CSL_CITATION {"citationItems":[{"id":"ITEM-1","itemData":{"DOI":"10.30574/ijsra.2024.11.1.0193","abstract":"This research explores how machine learning, the tech whiz kid, is shaking up the traditional HR world of employee reviews. Companies are hungry for better ways to assess their workforce, and machine learning comes to the table with a buffet of data analysis tools. Productivity metrics, project wins, even that qualitative feedback, all get crunched by these algorithms to dish up comprehensive and objective performance pictures. This research dives into both the pros and cons of bringing this tech titan into HR, aiming to make evaluations not just accurate, but also fair and impactful. It's about finding the sweet spot where technology and human understanding join forces to power up performance reviews for the modern workplace. In the ever-evolving dance of the modern workplace, where performance reigns supreme, the old waltz of subjective evaluations stumbles toward obsolescence. This study steps into the spotlight, exploring the transformative potential of machine learning as the new lead partner in HRM, specifically for crafting nuanced and objective performance assessments. Imagine algorithms like virtuoso musicians, weaving together diverse data melodies – productivity's staccato riffs, project outcomes' triumphant crescendos, even the subtle whispers of qualitative feedback – to paint a vibrant portrait of individual contributions. But this data-driven tango isn't without its tricky steps. This research scrutinizes both the grace and potential missteps of machine learning in HRM, aiming to illuminate a path toward optimized performance evaluations that are not only accurate but also fair and effective. By bridging the gap between technology and human understanding, this study offers a roadmap for organizations waltzing towards a future where performance appraisals unlock the full potential of their workforce.","author":[{"dropping-particle":"","family":"Pemmaraju Satya Prem","given":"","non-dropping-particle":"","parse-names":false,"suffix":""}],"container-title":"International Journal of Science and Research Archive","id":"ITEM-1","issue":"1","issued":{"date-parts":[["2024"]]},"page":"1573-1585","title":"Machine learning in employee performance evaluation: A HRM perspective","type":"article-journal","volume":"11"},"uris":["http://www.mendeley.com/documents/?uuid=216631d9-7442-4743-843d-cd678a346f1f"]}],"mendeley":{"formattedCitation":"(Pemmaraju Satya Prem 2024)","plainTextFormattedCitation":"(Pemmaraju Satya Prem 2024)","previouslyFormattedCitation":"(Pemmaraju Satya Prem 2024)"},"properties":{"noteIndex":0},"schema":"https://github.com/citation-style-language/schema/raw/master/csl-citation.json"}</w:instrText>
      </w:r>
      <w:r w:rsidR="002F072B">
        <w:rPr>
          <w:rStyle w:val="FootnoteReference"/>
          <w:rFonts w:ascii="Times New Roman" w:eastAsia="Times New Roman" w:hAnsi="Times New Roman" w:cs="Times New Roman"/>
          <w:kern w:val="0"/>
          <w:sz w:val="24"/>
          <w:szCs w:val="24"/>
          <w:lang w:eastAsia="en-ID"/>
          <w14:ligatures w14:val="none"/>
        </w:rPr>
        <w:fldChar w:fldCharType="separate"/>
      </w:r>
      <w:r w:rsidR="006E078E" w:rsidRPr="006E078E">
        <w:rPr>
          <w:rFonts w:ascii="Times New Roman" w:eastAsia="Times New Roman" w:hAnsi="Times New Roman" w:cs="Times New Roman"/>
          <w:bCs/>
          <w:noProof/>
          <w:kern w:val="0"/>
          <w:sz w:val="24"/>
          <w:szCs w:val="24"/>
          <w:lang w:val="en-US" w:eastAsia="en-ID"/>
          <w14:ligatures w14:val="none"/>
        </w:rPr>
        <w:t>(Pemmaraju Satya Prem 2024)</w:t>
      </w:r>
      <w:r w:rsidR="002F072B">
        <w:rPr>
          <w:rStyle w:val="FootnoteReference"/>
          <w:rFonts w:ascii="Times New Roman" w:eastAsia="Times New Roman" w:hAnsi="Times New Roman" w:cs="Times New Roman"/>
          <w:kern w:val="0"/>
          <w:sz w:val="24"/>
          <w:szCs w:val="24"/>
          <w:lang w:eastAsia="en-ID"/>
          <w14:ligatures w14:val="none"/>
        </w:rPr>
        <w:fldChar w:fldCharType="end"/>
      </w:r>
      <w:bookmarkEnd w:id="13"/>
      <w:r w:rsidR="009A11CF" w:rsidRPr="009A11CF">
        <w:rPr>
          <w:rFonts w:ascii="Times New Roman" w:eastAsia="Times New Roman" w:hAnsi="Times New Roman" w:cs="Times New Roman"/>
          <w:kern w:val="0"/>
          <w:sz w:val="24"/>
          <w:szCs w:val="24"/>
          <w:lang w:eastAsia="en-ID"/>
          <w14:ligatures w14:val="none"/>
        </w:rPr>
        <w:t>. Selain itu, kepuasan kerja adalah faktor yang kompleks dan dipengaruhi oleh berbagai variabel, sehingga prediksi kepuasan kerja membutuhkan identifikasi dan pengukuran variabel yang tepat</w:t>
      </w:r>
      <w:bookmarkStart w:id="14" w:name="_Hlk167211151"/>
      <w:r w:rsidR="002F0D81">
        <w:rPr>
          <w:rFonts w:ascii="Times New Roman" w:eastAsia="Times New Roman" w:hAnsi="Times New Roman" w:cs="Times New Roman"/>
          <w:kern w:val="0"/>
          <w:sz w:val="24"/>
          <w:szCs w:val="24"/>
          <w:lang w:eastAsia="en-ID"/>
          <w14:ligatures w14:val="none"/>
        </w:rPr>
        <w:t xml:space="preserve"> </w:t>
      </w:r>
      <w:r w:rsidR="004873B1">
        <w:rPr>
          <w:rFonts w:ascii="Times New Roman" w:eastAsia="Times New Roman" w:hAnsi="Times New Roman" w:cs="Times New Roman"/>
          <w:kern w:val="0"/>
          <w:sz w:val="24"/>
          <w:szCs w:val="24"/>
          <w:lang w:eastAsia="en-ID"/>
          <w14:ligatures w14:val="none"/>
        </w:rPr>
        <w:fldChar w:fldCharType="begin" w:fldLock="1"/>
      </w:r>
      <w:r w:rsidR="00512C00">
        <w:rPr>
          <w:rFonts w:ascii="Times New Roman" w:eastAsia="Times New Roman" w:hAnsi="Times New Roman" w:cs="Times New Roman"/>
          <w:kern w:val="0"/>
          <w:sz w:val="24"/>
          <w:szCs w:val="24"/>
          <w:lang w:eastAsia="en-ID"/>
          <w14:ligatures w14:val="none"/>
        </w:rPr>
        <w:instrText>ADDIN CSL_CITATION {"citationItems":[{"id":"ITEM-1","itemData":{"abstract":"This paper aims to develop a reliable job satisfaction prediction model using machine learning technique. For this, this study used the dataset which is available at IBM Watson Analytics and applied generalized linear model including linear regression and binomial classi?cation. This study essentially had two primary approaches. Firstly, this paper intends to understand the role of variables in job satisfaction prediction modeling better. Secondly, the study seeks to evaluate the predictive performance of generalized linear model including linear regression and binomial classi?cation. In these results, ?rst, we can predict employees’ job satisfaction with a lot of individual factors. Second, for each model, our model showed the outstanding predictive performance. The pre-access and modeling methodology used in this paper can be viewed as a roadmap for the reader to follow the steps taken in this study and to apply procedures to identify the causes of many other human resource management problems.","author":[{"dropping-particle":"","family":"Choi","given":"Youngkeun","non-dropping-particle":"","parse-names":false,"suffix":""},{"dropping-particle":"","family":"Choi","given":"Jae","non-dropping-particle":"","parse-names":false,"suffix":""}],"container-title":"Research Square","id":"ITEM-1","issue":"May","issued":{"date-parts":[["2022"]]},"page":"18","title":"Job Satisfaction Prediction and Machine Learning Technique","type":"article-journal"},"uris":["http://www.mendeley.com/documents/?uuid=1d47c85a-0018-42c2-9621-07f9a36cff5e"]}],"mendeley":{"formattedCitation":"(Choi and Choi 2022)","plainTextFormattedCitation":"(Choi and Choi 2022)","previouslyFormattedCitation":"(Choi and Choi 2022)"},"properties":{"noteIndex":0},"schema":"https://github.com/citation-style-language/schema/raw/master/csl-citation.json"}</w:instrText>
      </w:r>
      <w:r w:rsidR="004873B1">
        <w:rPr>
          <w:rFonts w:ascii="Times New Roman" w:eastAsia="Times New Roman" w:hAnsi="Times New Roman" w:cs="Times New Roman"/>
          <w:kern w:val="0"/>
          <w:sz w:val="24"/>
          <w:szCs w:val="24"/>
          <w:lang w:eastAsia="en-ID"/>
          <w14:ligatures w14:val="none"/>
        </w:rPr>
        <w:fldChar w:fldCharType="separate"/>
      </w:r>
      <w:r w:rsidR="006E078E" w:rsidRPr="006E078E">
        <w:rPr>
          <w:rFonts w:ascii="Times New Roman" w:eastAsia="Times New Roman" w:hAnsi="Times New Roman" w:cs="Times New Roman"/>
          <w:noProof/>
          <w:kern w:val="0"/>
          <w:sz w:val="24"/>
          <w:szCs w:val="24"/>
          <w:lang w:eastAsia="en-ID"/>
          <w14:ligatures w14:val="none"/>
        </w:rPr>
        <w:t>(Choi and Choi 2022)</w:t>
      </w:r>
      <w:r w:rsidR="004873B1">
        <w:rPr>
          <w:rFonts w:ascii="Times New Roman" w:eastAsia="Times New Roman" w:hAnsi="Times New Roman" w:cs="Times New Roman"/>
          <w:kern w:val="0"/>
          <w:sz w:val="24"/>
          <w:szCs w:val="24"/>
          <w:lang w:eastAsia="en-ID"/>
          <w14:ligatures w14:val="none"/>
        </w:rPr>
        <w:fldChar w:fldCharType="end"/>
      </w:r>
      <w:bookmarkEnd w:id="14"/>
      <w:r w:rsidR="009A11CF" w:rsidRPr="009A11CF">
        <w:rPr>
          <w:rFonts w:ascii="Times New Roman" w:eastAsia="Times New Roman" w:hAnsi="Times New Roman" w:cs="Times New Roman"/>
          <w:kern w:val="0"/>
          <w:sz w:val="24"/>
          <w:szCs w:val="24"/>
          <w:lang w:eastAsia="en-ID"/>
          <w14:ligatures w14:val="none"/>
        </w:rPr>
        <w:t>. Pada semester I-2023, PLN Indonesia Power, sebagai salah satu perusahaan sub holding PLN, berhasil mencatat Nilai Kinerja Organisasi (NKO) tertinggi di antara subholding lainnya. Menurut Edwin Nugraha Putra, selaku Direktur Utama PLN Indonesia Power, "Prestasi ini dicapai melalui inovasi dan peningkatan operasional bisnis secara terus-menerus." Dengan demikian, peningkatan kualitas dan inovasi dalam manajemen SDM secara signifikan berkontribusi terhadap peningkatan kinerja perusahaan.</w:t>
      </w:r>
    </w:p>
    <w:p w14:paraId="2695E48A" w14:textId="3B9C183A" w:rsidR="009A11CF" w:rsidRPr="009A11CF" w:rsidRDefault="009A11CF" w:rsidP="009A11CF">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9A11CF">
        <w:rPr>
          <w:rFonts w:ascii="Times New Roman" w:eastAsia="Times New Roman" w:hAnsi="Times New Roman" w:cs="Times New Roman"/>
          <w:kern w:val="0"/>
          <w:sz w:val="24"/>
          <w:szCs w:val="24"/>
          <w:lang w:eastAsia="en-ID"/>
          <w14:ligatures w14:val="none"/>
        </w:rPr>
        <w:t xml:space="preserve">Dalam era 5.0, di mana globalisasi dan kompetisi industri semakin meningkat, pemahaman tentang kepuasan kerja dan performa pegawai menjadi </w:t>
      </w:r>
      <w:r w:rsidRPr="009A11CF">
        <w:rPr>
          <w:rFonts w:ascii="Times New Roman" w:eastAsia="Times New Roman" w:hAnsi="Times New Roman" w:cs="Times New Roman"/>
          <w:kern w:val="0"/>
          <w:sz w:val="24"/>
          <w:szCs w:val="24"/>
          <w:lang w:eastAsia="en-ID"/>
          <w14:ligatures w14:val="none"/>
        </w:rPr>
        <w:lastRenderedPageBreak/>
        <w:t xml:space="preserve">lebih penting daripada sebelumnya untuk menjaga stabilitas kinerja perusahaan. Mempersiapkan sumber daya manusia yang memadai merupakan langkah yang baik untuk mengatasi implikasi perubahan dalam lingkungan kerja. Hal ini tercermin dari bagaimana </w:t>
      </w:r>
      <w:r w:rsidR="00A504CC">
        <w:rPr>
          <w:rFonts w:ascii="Times New Roman" w:eastAsia="Times New Roman" w:hAnsi="Times New Roman" w:cs="Times New Roman"/>
          <w:kern w:val="0"/>
          <w:sz w:val="24"/>
          <w:szCs w:val="24"/>
          <w:lang w:eastAsia="en-ID"/>
          <w14:ligatures w14:val="none"/>
        </w:rPr>
        <w:t>pegawai</w:t>
      </w:r>
      <w:r w:rsidRPr="009A11CF">
        <w:rPr>
          <w:rFonts w:ascii="Times New Roman" w:eastAsia="Times New Roman" w:hAnsi="Times New Roman" w:cs="Times New Roman"/>
          <w:kern w:val="0"/>
          <w:sz w:val="24"/>
          <w:szCs w:val="24"/>
          <w:lang w:eastAsia="en-ID"/>
          <w14:ligatures w14:val="none"/>
        </w:rPr>
        <w:t xml:space="preserve"> saat ini melakukan pekerjaan yang beragam dengan keterampilan berkelanjutan, seperti memanfaatkan teknologi dan inovasi untuk mempermudah tugas rutin sehingga </w:t>
      </w:r>
      <w:r w:rsidR="00A504CC">
        <w:rPr>
          <w:rFonts w:ascii="Times New Roman" w:eastAsia="Times New Roman" w:hAnsi="Times New Roman" w:cs="Times New Roman"/>
          <w:kern w:val="0"/>
          <w:sz w:val="24"/>
          <w:szCs w:val="24"/>
          <w:lang w:eastAsia="en-ID"/>
          <w14:ligatures w14:val="none"/>
        </w:rPr>
        <w:t>pegawai</w:t>
      </w:r>
      <w:r w:rsidRPr="009A11CF">
        <w:rPr>
          <w:rFonts w:ascii="Times New Roman" w:eastAsia="Times New Roman" w:hAnsi="Times New Roman" w:cs="Times New Roman"/>
          <w:kern w:val="0"/>
          <w:sz w:val="24"/>
          <w:szCs w:val="24"/>
          <w:lang w:eastAsia="en-ID"/>
          <w14:ligatures w14:val="none"/>
        </w:rPr>
        <w:t xml:space="preserve"> dapat fokus pada tugas yang lebih strategis dan kreatif. Salah satu contoh inovasi yang dapat digunakan</w:t>
      </w:r>
      <w:r w:rsidR="00A504CC">
        <w:rPr>
          <w:rFonts w:ascii="Times New Roman" w:eastAsia="Times New Roman" w:hAnsi="Times New Roman" w:cs="Times New Roman"/>
          <w:kern w:val="0"/>
          <w:sz w:val="24"/>
          <w:szCs w:val="24"/>
          <w:lang w:eastAsia="en-ID"/>
          <w14:ligatures w14:val="none"/>
        </w:rPr>
        <w:t xml:space="preserve"> pegawai</w:t>
      </w:r>
      <w:r w:rsidRPr="009A11CF">
        <w:rPr>
          <w:rFonts w:ascii="Times New Roman" w:eastAsia="Times New Roman" w:hAnsi="Times New Roman" w:cs="Times New Roman"/>
          <w:kern w:val="0"/>
          <w:sz w:val="24"/>
          <w:szCs w:val="24"/>
          <w:lang w:eastAsia="en-ID"/>
          <w14:ligatures w14:val="none"/>
        </w:rPr>
        <w:t xml:space="preserve"> adalah pembelajaran mesin, yang memungkinkan komputer untuk belajar dan berperilaku serupa dengan manusia melalui pengumpulan dan analisis data interaksi aktual. Dengan memanfaatkan teknologi seperti pembelajaran mesin, tugas-tugas yang secara tradisional membutuhkan waktu lama dapat diselesaikan lebih cepat dan efisien, menghemat waktu dan biaya bagi </w:t>
      </w:r>
      <w:r w:rsidR="00A504CC">
        <w:rPr>
          <w:rFonts w:ascii="Times New Roman" w:eastAsia="Times New Roman" w:hAnsi="Times New Roman" w:cs="Times New Roman"/>
          <w:kern w:val="0"/>
          <w:sz w:val="24"/>
          <w:szCs w:val="24"/>
          <w:lang w:eastAsia="en-ID"/>
          <w14:ligatures w14:val="none"/>
        </w:rPr>
        <w:t>pegawai</w:t>
      </w:r>
      <w:r w:rsidRPr="009A11CF">
        <w:rPr>
          <w:rFonts w:ascii="Times New Roman" w:eastAsia="Times New Roman" w:hAnsi="Times New Roman" w:cs="Times New Roman"/>
          <w:kern w:val="0"/>
          <w:sz w:val="24"/>
          <w:szCs w:val="24"/>
          <w:lang w:eastAsia="en-ID"/>
          <w14:ligatures w14:val="none"/>
        </w:rPr>
        <w:t xml:space="preserve"> dan perusahaan.</w:t>
      </w:r>
    </w:p>
    <w:p w14:paraId="7DAB3C73" w14:textId="64D3099C" w:rsidR="009A11CF" w:rsidRDefault="009A11CF" w:rsidP="009A11CF">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9A11CF">
        <w:rPr>
          <w:rFonts w:ascii="Times New Roman" w:eastAsia="Times New Roman" w:hAnsi="Times New Roman" w:cs="Times New Roman"/>
          <w:kern w:val="0"/>
          <w:sz w:val="24"/>
          <w:szCs w:val="24"/>
          <w:lang w:eastAsia="en-ID"/>
          <w14:ligatures w14:val="none"/>
        </w:rPr>
        <w:t>Pembelajaran mesin atau machine learning merupakan inovasi yang kerap digunakan untuk memudahkan proses analisis serta pemahaman data dalam jumlah besar. Teknologi ini mengandalkan komputer untuk menghasilkan analisis yang akurat dan membantu mengidentifikasi variabel atau data yang berkorelasi, sehingga dapat menjadi dasar dalam pengambilan keputusan. Melalui machine learning, data yang berhubungan dapat dianalisis secara akurat dan dimanfaatkan untuk berbagai keperluan, termasuk pembuatan model prediksi. Model prediksi mengkombinasikan data yang saling mempengaruhi untuk menghasilkan proyeksi kondisi masa depan. Dalam membangun model ini, diperlukan algoritma machine learning yang dapat melatih data dengan efektif. Salah satu algoritma yang populer dalam hal ini adalah Random Forest, yang sering dipilih karena kemampuannya dalam mengolah data besar dengan tingkat akurasi yang tinggi. Random Forest bekerja dengan cara membangun banyak pohon keputusan yang dilatih dengan subset data yang beragam, kemudian menggabungkan hasil dari pohon-pohon tersebut untuk menghasilkan prediksi yang lebih stabil dan akurat.</w:t>
      </w:r>
    </w:p>
    <w:p w14:paraId="579E5F34" w14:textId="77777777" w:rsidR="00094BCC" w:rsidRPr="00094BCC" w:rsidRDefault="00094BCC" w:rsidP="00094BCC">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094BCC">
        <w:rPr>
          <w:rFonts w:ascii="Times New Roman" w:eastAsia="Times New Roman" w:hAnsi="Times New Roman" w:cs="Times New Roman"/>
          <w:kern w:val="0"/>
          <w:sz w:val="24"/>
          <w:szCs w:val="24"/>
          <w:lang w:eastAsia="en-ID"/>
          <w14:ligatures w14:val="none"/>
        </w:rPr>
        <w:t xml:space="preserve">Penelitian yang dilakukan oleh(Choi and Choi 2022) merupakan contoh penerapan model machine learning pada bidang SDM yaitu membuat sebuah model machine learning untuk prediksi job satisfaction pada dataset perusahaan </w:t>
      </w:r>
      <w:r w:rsidRPr="00094BCC">
        <w:rPr>
          <w:rFonts w:ascii="Times New Roman" w:eastAsia="Times New Roman" w:hAnsi="Times New Roman" w:cs="Times New Roman"/>
          <w:kern w:val="0"/>
          <w:sz w:val="24"/>
          <w:szCs w:val="24"/>
          <w:lang w:eastAsia="en-ID"/>
          <w14:ligatures w14:val="none"/>
        </w:rPr>
        <w:lastRenderedPageBreak/>
        <w:t>International Business Machines Corporation (IBM). Selain itu penelitian yang dilakukan (Manurung et al. 2021) juga memanfaatkan machine learning sebagai alat untuk membantu perusahaan dalam mengidentifikasi faktor-faktor yang menyebabkan pengunduran diri pegawai dan mengambil tindakan pencegahan untuk mengurangi tingkat pengunduran diri. Penelitian ini mengimplementasikan penerapa machine learningnya dalam mengidentifikasi faktor-faktor yang menyebabkan pengunduran diri pegawai  dan membangun model machine learning untuk prediksi pengunduran pegawai menggunakan algoritma random forest pada dataset IBM HR Analytics sebanyak 1470 data pegawai karena kemampuannya mengatasi overfitting, menangani dataset besar dan heterogen, mengelola missing values, serta memberikan informasi penting tentang fitur-fitur yang mempengaruhi prediksi. Sama halnya dengan penelitian yang telah disebutkan, (Febriana et al. 2024) juga memanfaatkan model machine learning sebagai alat untuk membaca faktor apa saja yang mempengaruhi kinerja hakim. Hal yang membedakan adalah bagaimana peneliti menggunakan metode penelitian SEMMA (Sample, Explore, Modify, Model, Assess) dengan tujuan untuk memudahkan proses pengembangan model machine learning karena peneliti tidak harus melewati proses deployment terhadap hasil analisis dan model machine learning ke media lain. Sehingga hasil penelitian tersebut dapat dibatasi sesuai kemampuan dan kebutuhan penelitian. Pendekatan yang digunakan penelitian penelitian yang telah disebutkan sebelumnya memberikan dasar yang kuat untuk penggunaan teknik serupa dalam melakukan analisis dan membuat model prediksi kepuasan kerja dan kinerja di perusahaan PLN Indonesia Power.</w:t>
      </w:r>
    </w:p>
    <w:p w14:paraId="27ACB25A" w14:textId="2A3EABDC" w:rsidR="00094BCC" w:rsidRPr="009A11CF" w:rsidRDefault="00094BCC" w:rsidP="00094BCC">
      <w:pPr>
        <w:spacing w:after="0" w:line="360" w:lineRule="auto"/>
        <w:ind w:firstLine="720"/>
        <w:jc w:val="both"/>
        <w:rPr>
          <w:rFonts w:ascii="Times New Roman" w:eastAsia="Times New Roman" w:hAnsi="Times New Roman" w:cs="Times New Roman"/>
          <w:kern w:val="0"/>
          <w:sz w:val="24"/>
          <w:szCs w:val="24"/>
          <w:lang w:eastAsia="en-ID"/>
          <w14:ligatures w14:val="none"/>
        </w:rPr>
      </w:pPr>
      <w:r w:rsidRPr="00094BCC">
        <w:rPr>
          <w:rFonts w:ascii="Times New Roman" w:eastAsia="Times New Roman" w:hAnsi="Times New Roman" w:cs="Times New Roman"/>
          <w:kern w:val="0"/>
          <w:sz w:val="24"/>
          <w:szCs w:val="24"/>
          <w:lang w:eastAsia="en-ID"/>
          <w14:ligatures w14:val="none"/>
        </w:rPr>
        <w:t xml:space="preserve">Hal yang perlu diperhatikan dari penelitian sebelumnya adalah kurangnya referensi dataset perusahaan yang berberbeda, dalam kata lain objek penelitian yang digunakan terbatas pada dataset IBM HR Analytics,  selain itu penggunaan metode machine learning random forest juga masih terbatas pada menecari variable yang mempengaruhi peluang keluarnya pegawai pada suatu perusahaan beserta model prediksinya, dan penggunaan metode penelitian SEMMA (Sample, Explore, Modify, Model, Assess) masih jarang digunakan dalam penelitian yang berhubungan dengan pengembangan model machine learning. Oleh karena itu dari </w:t>
      </w:r>
      <w:r w:rsidRPr="00094BCC">
        <w:rPr>
          <w:rFonts w:ascii="Times New Roman" w:eastAsia="Times New Roman" w:hAnsi="Times New Roman" w:cs="Times New Roman"/>
          <w:kern w:val="0"/>
          <w:sz w:val="24"/>
          <w:szCs w:val="24"/>
          <w:lang w:eastAsia="en-ID"/>
          <w14:ligatures w14:val="none"/>
        </w:rPr>
        <w:lastRenderedPageBreak/>
        <w:t xml:space="preserve">penelitian-penelitian terdahulu yang telah dipaparkan mengenai variabel, metode pengembangan machine learning, dan metode penelitian yang digunakan. Penelitian ini merupakan kombinasi dari semua penelitian tersebut, yaitu pengembangan model machine learning untuk prediksi kepuasan kerja dan kinerja kerja pegawai menggunakan algoritma random forest dan metode penelitian SEMMA (Sample, Explore, Modify, Model, Assess) pada perusahaan PLN Indonesia Power. Penelitian ini bertujuan agar perusahaan dapat mengidentifikasi faktor-faktor yang mempengaruhi kepuasan dan kinerja kerja pegawai dengan lebih tepat. Dengan memanfaatkan model prediksi, perusahaan PLN Indonesia Power bisa mengambil langkah proaktif dalam meningkatkan kepuasan kerja dan kinerja kerja pegawai sehingga dapat memberikan kontribusi dalam meningkatkan </w:t>
      </w:r>
      <w:r>
        <w:rPr>
          <w:rFonts w:ascii="Times New Roman" w:eastAsia="Times New Roman" w:hAnsi="Times New Roman" w:cs="Times New Roman"/>
          <w:kern w:val="0"/>
          <w:sz w:val="24"/>
          <w:szCs w:val="24"/>
          <w:lang w:eastAsia="en-ID"/>
          <w14:ligatures w14:val="none"/>
        </w:rPr>
        <w:t>dan menjaga trend nilai kualitas SDM yang baik</w:t>
      </w:r>
      <w:r w:rsidRPr="00094BCC">
        <w:rPr>
          <w:rFonts w:ascii="Times New Roman" w:eastAsia="Times New Roman" w:hAnsi="Times New Roman" w:cs="Times New Roman"/>
          <w:kern w:val="0"/>
          <w:sz w:val="24"/>
          <w:szCs w:val="24"/>
          <w:lang w:eastAsia="en-ID"/>
          <w14:ligatures w14:val="none"/>
        </w:rPr>
        <w:t xml:space="preserve"> pada perusahaan.</w:t>
      </w:r>
    </w:p>
    <w:p w14:paraId="455D4102" w14:textId="5BB7D2C3" w:rsidR="004A563B" w:rsidRPr="00D51166" w:rsidRDefault="005B71BC" w:rsidP="00B47A4A">
      <w:pPr>
        <w:pStyle w:val="Heading2"/>
        <w:numPr>
          <w:ilvl w:val="1"/>
          <w:numId w:val="32"/>
        </w:numPr>
        <w:spacing w:before="0" w:line="360" w:lineRule="auto"/>
        <w:jc w:val="both"/>
      </w:pPr>
      <w:r>
        <w:t>Ruang Lingkup</w:t>
      </w:r>
    </w:p>
    <w:p w14:paraId="01B812F2" w14:textId="09638829" w:rsidR="007C5A20" w:rsidRDefault="00D375DB" w:rsidP="00D375DB">
      <w:pPr>
        <w:spacing w:after="0" w:line="360" w:lineRule="auto"/>
        <w:ind w:left="720"/>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Adapun ruang lingkup pada</w:t>
      </w:r>
      <w:r w:rsidR="00094D3A" w:rsidRPr="00094D3A">
        <w:rPr>
          <w:rFonts w:ascii="Times New Roman" w:eastAsia="Times New Roman" w:hAnsi="Times New Roman" w:cs="Times New Roman"/>
          <w:color w:val="000000"/>
          <w:kern w:val="0"/>
          <w:sz w:val="24"/>
          <w:szCs w:val="24"/>
          <w:lang w:eastAsia="en-ID"/>
          <w14:ligatures w14:val="none"/>
        </w:rPr>
        <w:t xml:space="preserve"> penelitian</w:t>
      </w:r>
      <w:r>
        <w:rPr>
          <w:rFonts w:ascii="Times New Roman" w:eastAsia="Times New Roman" w:hAnsi="Times New Roman" w:cs="Times New Roman"/>
          <w:color w:val="000000"/>
          <w:kern w:val="0"/>
          <w:sz w:val="24"/>
          <w:szCs w:val="24"/>
          <w:lang w:eastAsia="en-ID"/>
          <w14:ligatures w14:val="none"/>
        </w:rPr>
        <w:t xml:space="preserve"> ini adalah sebagai berikut</w:t>
      </w:r>
      <w:r w:rsidR="00094D3A" w:rsidRPr="00094D3A">
        <w:rPr>
          <w:rFonts w:ascii="Times New Roman" w:eastAsia="Times New Roman" w:hAnsi="Times New Roman" w:cs="Times New Roman"/>
          <w:color w:val="000000"/>
          <w:kern w:val="0"/>
          <w:sz w:val="24"/>
          <w:szCs w:val="24"/>
          <w:lang w:eastAsia="en-ID"/>
          <w14:ligatures w14:val="none"/>
        </w:rPr>
        <w:t>:</w:t>
      </w:r>
    </w:p>
    <w:p w14:paraId="172D65C9" w14:textId="2FFBDD09" w:rsidR="00200B59" w:rsidRPr="008B3AAC" w:rsidRDefault="007F0499" w:rsidP="008B3AAC">
      <w:pPr>
        <w:pStyle w:val="ListParagraph"/>
        <w:numPr>
          <w:ilvl w:val="0"/>
          <w:numId w:val="29"/>
        </w:numPr>
        <w:spacing w:after="0" w:line="360" w:lineRule="auto"/>
        <w:ind w:hanging="371"/>
        <w:jc w:val="both"/>
        <w:rPr>
          <w:rFonts w:ascii="Times New Roman" w:eastAsia="Times New Roman" w:hAnsi="Times New Roman" w:cs="Times New Roman"/>
          <w:color w:val="000000"/>
          <w:kern w:val="0"/>
          <w:sz w:val="24"/>
          <w:szCs w:val="24"/>
          <w:lang w:eastAsia="en-ID"/>
          <w14:ligatures w14:val="none"/>
        </w:rPr>
      </w:pPr>
      <w:r>
        <w:rPr>
          <w:rFonts w:ascii="Times New Roman" w:eastAsia="Times New Roman" w:hAnsi="Times New Roman" w:cs="Times New Roman"/>
          <w:color w:val="000000"/>
          <w:kern w:val="0"/>
          <w:sz w:val="24"/>
          <w:szCs w:val="24"/>
          <w:lang w:eastAsia="en-ID"/>
          <w14:ligatures w14:val="none"/>
        </w:rPr>
        <w:t xml:space="preserve">Data yang digunakan adalah data </w:t>
      </w:r>
      <w:r w:rsidR="00FA3E1B">
        <w:rPr>
          <w:rFonts w:ascii="Times New Roman" w:eastAsia="Times New Roman" w:hAnsi="Times New Roman" w:cs="Times New Roman"/>
          <w:color w:val="000000"/>
          <w:kern w:val="0"/>
          <w:sz w:val="24"/>
          <w:szCs w:val="24"/>
          <w:lang w:eastAsia="en-ID"/>
          <w14:ligatures w14:val="none"/>
        </w:rPr>
        <w:t xml:space="preserve">Perusahaan PLN Indonesia Power </w:t>
      </w:r>
      <w:r w:rsidR="00FA3E1B" w:rsidRPr="00D80EF7">
        <w:rPr>
          <w:rFonts w:ascii="Times New Roman" w:eastAsia="Times New Roman" w:hAnsi="Times New Roman" w:cs="Times New Roman"/>
          <w:color w:val="000000"/>
          <w:kern w:val="0"/>
          <w:sz w:val="24"/>
          <w:szCs w:val="24"/>
          <w:lang w:eastAsia="en-ID"/>
          <w14:ligatures w14:val="none"/>
        </w:rPr>
        <w:t>S</w:t>
      </w:r>
      <w:r w:rsidR="008B3AAC" w:rsidRPr="00D80EF7">
        <w:rPr>
          <w:rFonts w:ascii="Times New Roman" w:eastAsia="Times New Roman" w:hAnsi="Times New Roman" w:cs="Times New Roman"/>
          <w:color w:val="000000"/>
          <w:kern w:val="0"/>
          <w:sz w:val="24"/>
          <w:szCs w:val="24"/>
          <w:lang w:eastAsia="en-ID"/>
          <w14:ligatures w14:val="none"/>
        </w:rPr>
        <w:t>emester 1</w:t>
      </w:r>
      <w:r w:rsidR="00D80EF7">
        <w:rPr>
          <w:rFonts w:ascii="Times New Roman" w:eastAsia="Times New Roman" w:hAnsi="Times New Roman" w:cs="Times New Roman"/>
          <w:color w:val="000000"/>
          <w:kern w:val="0"/>
          <w:sz w:val="24"/>
          <w:szCs w:val="24"/>
          <w:lang w:eastAsia="en-ID"/>
          <w14:ligatures w14:val="none"/>
        </w:rPr>
        <w:t xml:space="preserve"> (12 Januari 2022 – 30 Juni 2023) </w:t>
      </w:r>
      <w:r w:rsidR="00FA3E1B" w:rsidRPr="00D80EF7">
        <w:rPr>
          <w:rFonts w:ascii="Times New Roman" w:eastAsia="Times New Roman" w:hAnsi="Times New Roman" w:cs="Times New Roman"/>
          <w:color w:val="000000"/>
          <w:kern w:val="0"/>
          <w:sz w:val="24"/>
          <w:szCs w:val="24"/>
          <w:lang w:eastAsia="en-ID"/>
          <w14:ligatures w14:val="none"/>
        </w:rPr>
        <w:t>p</w:t>
      </w:r>
      <w:r w:rsidR="00B54C2E" w:rsidRPr="00D80EF7">
        <w:rPr>
          <w:rFonts w:ascii="Times New Roman" w:eastAsia="Times New Roman" w:hAnsi="Times New Roman" w:cs="Times New Roman"/>
          <w:color w:val="000000"/>
          <w:kern w:val="0"/>
          <w:sz w:val="24"/>
          <w:szCs w:val="24"/>
          <w:lang w:eastAsia="en-ID"/>
          <w14:ligatures w14:val="none"/>
        </w:rPr>
        <w:t>e</w:t>
      </w:r>
      <w:r w:rsidR="00FA3E1B" w:rsidRPr="00D80EF7">
        <w:rPr>
          <w:rFonts w:ascii="Times New Roman" w:eastAsia="Times New Roman" w:hAnsi="Times New Roman" w:cs="Times New Roman"/>
          <w:color w:val="000000"/>
          <w:kern w:val="0"/>
          <w:sz w:val="24"/>
          <w:szCs w:val="24"/>
          <w:lang w:eastAsia="en-ID"/>
          <w14:ligatures w14:val="none"/>
        </w:rPr>
        <w:t>riode 2022/2023</w:t>
      </w:r>
      <w:r w:rsidR="007C5A20">
        <w:rPr>
          <w:rFonts w:ascii="Times New Roman" w:eastAsia="Times New Roman" w:hAnsi="Times New Roman" w:cs="Times New Roman"/>
          <w:color w:val="000000"/>
          <w:kern w:val="0"/>
          <w:sz w:val="24"/>
          <w:szCs w:val="24"/>
          <w:lang w:eastAsia="en-ID"/>
          <w14:ligatures w14:val="none"/>
        </w:rPr>
        <w:t>.</w:t>
      </w:r>
    </w:p>
    <w:p w14:paraId="6007FCC3" w14:textId="4F9AE24C" w:rsidR="00DD6CEF" w:rsidRDefault="008B3AAC" w:rsidP="008B3AAC">
      <w:pPr>
        <w:pStyle w:val="ListParagraph"/>
        <w:numPr>
          <w:ilvl w:val="0"/>
          <w:numId w:val="29"/>
        </w:numPr>
        <w:spacing w:after="0" w:line="360" w:lineRule="auto"/>
        <w:jc w:val="both"/>
        <w:rPr>
          <w:rFonts w:ascii="Times New Roman" w:eastAsia="Times New Roman" w:hAnsi="Times New Roman" w:cs="Times New Roman"/>
          <w:kern w:val="0"/>
          <w:sz w:val="24"/>
          <w:szCs w:val="24"/>
          <w:lang w:eastAsia="en-ID"/>
          <w14:ligatures w14:val="none"/>
        </w:rPr>
      </w:pPr>
      <w:r w:rsidRPr="008B3AAC">
        <w:rPr>
          <w:rFonts w:ascii="Times New Roman" w:eastAsia="Times New Roman" w:hAnsi="Times New Roman" w:cs="Times New Roman"/>
          <w:kern w:val="0"/>
          <w:sz w:val="24"/>
          <w:szCs w:val="24"/>
          <w:lang w:eastAsia="en-ID"/>
          <w14:ligatures w14:val="none"/>
        </w:rPr>
        <w:t xml:space="preserve">Data yang digunakan berjumlah </w:t>
      </w:r>
      <w:r w:rsidR="008D6362">
        <w:rPr>
          <w:rFonts w:ascii="Times New Roman" w:eastAsia="Times New Roman" w:hAnsi="Times New Roman" w:cs="Times New Roman"/>
          <w:kern w:val="0"/>
          <w:sz w:val="24"/>
          <w:szCs w:val="24"/>
          <w:lang w:eastAsia="en-ID"/>
          <w14:ligatures w14:val="none"/>
        </w:rPr>
        <w:t xml:space="preserve">5386, merupakan data pegawai </w:t>
      </w:r>
      <w:r w:rsidR="008D6362">
        <w:rPr>
          <w:rFonts w:ascii="Times New Roman" w:eastAsia="Times New Roman" w:hAnsi="Times New Roman" w:cs="Times New Roman"/>
          <w:color w:val="000000"/>
          <w:kern w:val="0"/>
          <w:sz w:val="24"/>
          <w:szCs w:val="24"/>
          <w:lang w:eastAsia="en-ID"/>
          <w14:ligatures w14:val="none"/>
        </w:rPr>
        <w:t xml:space="preserve">Perusahaan PLN Indonesia Power </w:t>
      </w:r>
      <w:r w:rsidR="00FA3E1B">
        <w:rPr>
          <w:rFonts w:ascii="Times New Roman" w:eastAsia="Times New Roman" w:hAnsi="Times New Roman" w:cs="Times New Roman"/>
          <w:color w:val="000000"/>
          <w:kern w:val="0"/>
          <w:sz w:val="24"/>
          <w:szCs w:val="24"/>
          <w:lang w:eastAsia="en-ID"/>
          <w14:ligatures w14:val="none"/>
        </w:rPr>
        <w:t>Semester 1</w:t>
      </w:r>
      <w:r w:rsidR="00D80EF7">
        <w:rPr>
          <w:rFonts w:ascii="Times New Roman" w:eastAsia="Times New Roman" w:hAnsi="Times New Roman" w:cs="Times New Roman"/>
          <w:color w:val="000000"/>
          <w:kern w:val="0"/>
          <w:sz w:val="24"/>
          <w:szCs w:val="24"/>
          <w:lang w:eastAsia="en-ID"/>
          <w14:ligatures w14:val="none"/>
        </w:rPr>
        <w:t xml:space="preserve"> </w:t>
      </w:r>
      <w:r w:rsidR="00D80EF7">
        <w:rPr>
          <w:rFonts w:ascii="Times New Roman" w:eastAsia="Times New Roman" w:hAnsi="Times New Roman" w:cs="Times New Roman"/>
          <w:color w:val="000000"/>
          <w:kern w:val="0"/>
          <w:sz w:val="24"/>
          <w:szCs w:val="24"/>
          <w:lang w:eastAsia="en-ID"/>
          <w14:ligatures w14:val="none"/>
        </w:rPr>
        <w:t>(12 Januari 2022 – 30 Juni 2023)</w:t>
      </w:r>
      <w:r w:rsidR="00FA3E1B">
        <w:rPr>
          <w:rFonts w:ascii="Times New Roman" w:eastAsia="Times New Roman" w:hAnsi="Times New Roman" w:cs="Times New Roman"/>
          <w:color w:val="000000"/>
          <w:kern w:val="0"/>
          <w:sz w:val="24"/>
          <w:szCs w:val="24"/>
          <w:lang w:eastAsia="en-ID"/>
          <w14:ligatures w14:val="none"/>
        </w:rPr>
        <w:t xml:space="preserve"> </w:t>
      </w:r>
      <w:r w:rsidR="008D6362">
        <w:rPr>
          <w:rFonts w:ascii="Times New Roman" w:eastAsia="Times New Roman" w:hAnsi="Times New Roman" w:cs="Times New Roman"/>
          <w:color w:val="000000"/>
          <w:kern w:val="0"/>
          <w:sz w:val="24"/>
          <w:szCs w:val="24"/>
          <w:lang w:eastAsia="en-ID"/>
          <w14:ligatures w14:val="none"/>
        </w:rPr>
        <w:t>p</w:t>
      </w:r>
      <w:r w:rsidR="00B54C2E">
        <w:rPr>
          <w:rFonts w:ascii="Times New Roman" w:eastAsia="Times New Roman" w:hAnsi="Times New Roman" w:cs="Times New Roman"/>
          <w:color w:val="000000"/>
          <w:kern w:val="0"/>
          <w:sz w:val="24"/>
          <w:szCs w:val="24"/>
          <w:lang w:eastAsia="en-ID"/>
          <w14:ligatures w14:val="none"/>
        </w:rPr>
        <w:t>e</w:t>
      </w:r>
      <w:r w:rsidR="008D6362">
        <w:rPr>
          <w:rFonts w:ascii="Times New Roman" w:eastAsia="Times New Roman" w:hAnsi="Times New Roman" w:cs="Times New Roman"/>
          <w:color w:val="000000"/>
          <w:kern w:val="0"/>
          <w:sz w:val="24"/>
          <w:szCs w:val="24"/>
          <w:lang w:eastAsia="en-ID"/>
          <w14:ligatures w14:val="none"/>
        </w:rPr>
        <w:t>riode 2022/2023.</w:t>
      </w:r>
    </w:p>
    <w:p w14:paraId="4C39D135" w14:textId="45503B4D" w:rsidR="008D6362" w:rsidRPr="0036284C" w:rsidRDefault="008D6362" w:rsidP="0036284C">
      <w:pPr>
        <w:pStyle w:val="ListParagraph"/>
        <w:numPr>
          <w:ilvl w:val="0"/>
          <w:numId w:val="29"/>
        </w:numPr>
        <w:spacing w:after="0" w:line="360" w:lineRule="auto"/>
        <w:jc w:val="both"/>
        <w:rPr>
          <w:rFonts w:ascii="Times New Roman" w:eastAsia="Times New Roman" w:hAnsi="Times New Roman" w:cs="Times New Roman"/>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 xml:space="preserve">Model </w:t>
      </w:r>
      <w:r w:rsidR="0036284C">
        <w:rPr>
          <w:rFonts w:ascii="Times New Roman" w:eastAsia="Times New Roman" w:hAnsi="Times New Roman" w:cs="Times New Roman"/>
          <w:kern w:val="0"/>
          <w:sz w:val="24"/>
          <w:szCs w:val="24"/>
          <w:lang w:eastAsia="en-ID"/>
          <w14:ligatures w14:val="none"/>
        </w:rPr>
        <w:t xml:space="preserve">prediksi </w:t>
      </w:r>
      <w:r>
        <w:rPr>
          <w:rFonts w:ascii="Times New Roman" w:eastAsia="Times New Roman" w:hAnsi="Times New Roman" w:cs="Times New Roman"/>
          <w:kern w:val="0"/>
          <w:sz w:val="24"/>
          <w:szCs w:val="24"/>
          <w:lang w:eastAsia="en-ID"/>
          <w14:ligatures w14:val="none"/>
        </w:rPr>
        <w:t>dikembangkan menggunakan</w:t>
      </w:r>
      <w:r w:rsidR="00D80EF7">
        <w:rPr>
          <w:rFonts w:ascii="Times New Roman" w:eastAsia="Times New Roman" w:hAnsi="Times New Roman" w:cs="Times New Roman"/>
          <w:kern w:val="0"/>
          <w:sz w:val="24"/>
          <w:szCs w:val="24"/>
          <w:lang w:eastAsia="en-ID"/>
          <w14:ligatures w14:val="none"/>
        </w:rPr>
        <w:t xml:space="preserve"> metode </w:t>
      </w:r>
      <w:r>
        <w:rPr>
          <w:rFonts w:ascii="Times New Roman" w:eastAsia="Times New Roman" w:hAnsi="Times New Roman" w:cs="Times New Roman"/>
          <w:kern w:val="0"/>
          <w:sz w:val="24"/>
          <w:szCs w:val="24"/>
          <w:lang w:eastAsia="en-ID"/>
          <w14:ligatures w14:val="none"/>
        </w:rPr>
        <w:t>Random Forest.</w:t>
      </w:r>
    </w:p>
    <w:p w14:paraId="3A4435BB" w14:textId="782AD5DC" w:rsidR="004A563B" w:rsidRPr="00D51166" w:rsidRDefault="002B4DEC" w:rsidP="00B47A4A">
      <w:pPr>
        <w:pStyle w:val="Heading2"/>
        <w:numPr>
          <w:ilvl w:val="1"/>
          <w:numId w:val="32"/>
        </w:numPr>
        <w:spacing w:before="0" w:line="360" w:lineRule="auto"/>
        <w:jc w:val="both"/>
      </w:pPr>
      <w:r w:rsidRPr="00D51166">
        <w:t>Tujuan Penelitian</w:t>
      </w:r>
    </w:p>
    <w:p w14:paraId="6CF316CF" w14:textId="240119B0" w:rsidR="00F77AF5" w:rsidRDefault="004A563B" w:rsidP="004E3D5E">
      <w:pPr>
        <w:spacing w:after="0" w:line="360" w:lineRule="auto"/>
        <w:jc w:val="both"/>
        <w:rPr>
          <w:rFonts w:ascii="Times New Roman" w:eastAsia="Times New Roman" w:hAnsi="Times New Roman" w:cs="Times New Roman"/>
          <w:color w:val="000000"/>
          <w:kern w:val="0"/>
          <w:sz w:val="24"/>
          <w:szCs w:val="24"/>
          <w:shd w:val="clear" w:color="auto" w:fill="FFFFFF"/>
          <w:lang w:eastAsia="en-ID"/>
          <w14:ligatures w14:val="none"/>
        </w:rPr>
      </w:pPr>
      <w:r w:rsidRPr="00D51166">
        <w:rPr>
          <w:rFonts w:ascii="Times New Roman" w:eastAsia="Times New Roman" w:hAnsi="Times New Roman" w:cs="Times New Roman"/>
          <w:color w:val="000000"/>
          <w:kern w:val="0"/>
          <w:sz w:val="24"/>
          <w:szCs w:val="24"/>
          <w:shd w:val="clear" w:color="auto" w:fill="FFFFFF"/>
          <w:lang w:eastAsia="en-ID"/>
          <w14:ligatures w14:val="none"/>
        </w:rPr>
        <w:tab/>
      </w:r>
      <w:r w:rsidR="00100F0B" w:rsidRPr="00100F0B">
        <w:rPr>
          <w:rFonts w:ascii="Times New Roman" w:eastAsia="Times New Roman" w:hAnsi="Times New Roman" w:cs="Times New Roman"/>
          <w:color w:val="000000"/>
          <w:kern w:val="0"/>
          <w:sz w:val="24"/>
          <w:szCs w:val="24"/>
          <w:shd w:val="clear" w:color="auto" w:fill="FFFFFF"/>
          <w:lang w:eastAsia="en-ID"/>
          <w14:ligatures w14:val="none"/>
        </w:rPr>
        <w:t xml:space="preserve">Tujuan dari penelitian ini adalah </w:t>
      </w:r>
      <w:r w:rsidR="00B54C2E">
        <w:rPr>
          <w:rFonts w:ascii="Times New Roman" w:eastAsia="Times New Roman" w:hAnsi="Times New Roman" w:cs="Times New Roman"/>
          <w:color w:val="000000"/>
          <w:kern w:val="0"/>
          <w:sz w:val="24"/>
          <w:szCs w:val="24"/>
          <w:shd w:val="clear" w:color="auto" w:fill="FFFFFF"/>
          <w:lang w:eastAsia="en-ID"/>
          <w14:ligatures w14:val="none"/>
        </w:rPr>
        <w:t>sebagai berikut:</w:t>
      </w:r>
    </w:p>
    <w:p w14:paraId="4B6442C6" w14:textId="085CA5D5" w:rsidR="00052678" w:rsidRPr="005B71BC" w:rsidRDefault="006863D7" w:rsidP="004E3D5E">
      <w:pPr>
        <w:pStyle w:val="ListParagraph"/>
        <w:numPr>
          <w:ilvl w:val="0"/>
          <w:numId w:val="37"/>
        </w:numPr>
        <w:spacing w:after="0" w:line="360" w:lineRule="auto"/>
        <w:jc w:val="both"/>
        <w:rPr>
          <w:rFonts w:ascii="Times New Roman" w:eastAsia="Times New Roman" w:hAnsi="Times New Roman" w:cs="Times New Roman"/>
          <w:color w:val="000000"/>
          <w:kern w:val="0"/>
          <w:sz w:val="24"/>
          <w:szCs w:val="24"/>
          <w:shd w:val="clear" w:color="auto" w:fill="FFFFFF"/>
          <w:lang w:eastAsia="en-ID"/>
          <w14:ligatures w14:val="none"/>
        </w:rPr>
      </w:pPr>
      <w:r>
        <w:rPr>
          <w:rFonts w:ascii="Times New Roman" w:eastAsia="Times New Roman" w:hAnsi="Times New Roman" w:cs="Times New Roman"/>
          <w:color w:val="000000"/>
          <w:kern w:val="0"/>
          <w:sz w:val="24"/>
          <w:szCs w:val="24"/>
          <w:shd w:val="clear" w:color="auto" w:fill="FFFFFF"/>
          <w:lang w:eastAsia="en-ID"/>
          <w14:ligatures w14:val="none"/>
        </w:rPr>
        <w:t>M</w:t>
      </w:r>
      <w:r w:rsidR="00100F0B" w:rsidRPr="005B71BC">
        <w:rPr>
          <w:rFonts w:ascii="Times New Roman" w:eastAsia="Times New Roman" w:hAnsi="Times New Roman" w:cs="Times New Roman"/>
          <w:color w:val="000000"/>
          <w:kern w:val="0"/>
          <w:sz w:val="24"/>
          <w:szCs w:val="24"/>
          <w:shd w:val="clear" w:color="auto" w:fill="FFFFFF"/>
          <w:lang w:eastAsia="en-ID"/>
          <w14:ligatures w14:val="none"/>
        </w:rPr>
        <w:t xml:space="preserve">engembangkan model machine learning yang dapat memprediksi kepuasan kerja dan performa pegawai di Perusahaan PLN Indonesia Power. </w:t>
      </w:r>
    </w:p>
    <w:p w14:paraId="0782FA14" w14:textId="20CAD84C" w:rsidR="00F77AF5" w:rsidRPr="005B71BC" w:rsidRDefault="008B3AAC" w:rsidP="005B71BC">
      <w:pPr>
        <w:pStyle w:val="ListParagraph"/>
        <w:numPr>
          <w:ilvl w:val="0"/>
          <w:numId w:val="37"/>
        </w:numPr>
        <w:spacing w:after="0" w:line="360" w:lineRule="auto"/>
        <w:jc w:val="both"/>
        <w:rPr>
          <w:rFonts w:ascii="Times New Roman" w:eastAsia="Times New Roman" w:hAnsi="Times New Roman" w:cs="Times New Roman"/>
          <w:color w:val="000000"/>
          <w:kern w:val="0"/>
          <w:sz w:val="24"/>
          <w:szCs w:val="24"/>
          <w:shd w:val="clear" w:color="auto" w:fill="FFFFFF"/>
          <w:lang w:eastAsia="en-ID"/>
          <w14:ligatures w14:val="none"/>
        </w:rPr>
      </w:pPr>
      <w:r>
        <w:rPr>
          <w:rFonts w:ascii="Times New Roman" w:eastAsia="Times New Roman" w:hAnsi="Times New Roman" w:cs="Times New Roman"/>
          <w:color w:val="000000"/>
          <w:kern w:val="0"/>
          <w:sz w:val="24"/>
          <w:szCs w:val="24"/>
          <w:shd w:val="clear" w:color="auto" w:fill="FFFFFF"/>
          <w:lang w:eastAsia="en-ID"/>
          <w14:ligatures w14:val="none"/>
        </w:rPr>
        <w:t>M</w:t>
      </w:r>
      <w:r w:rsidR="00100F0B" w:rsidRPr="005B71BC">
        <w:rPr>
          <w:rFonts w:ascii="Times New Roman" w:eastAsia="Times New Roman" w:hAnsi="Times New Roman" w:cs="Times New Roman"/>
          <w:color w:val="000000"/>
          <w:kern w:val="0"/>
          <w:sz w:val="24"/>
          <w:szCs w:val="24"/>
          <w:shd w:val="clear" w:color="auto" w:fill="FFFFFF"/>
          <w:lang w:eastAsia="en-ID"/>
          <w14:ligatures w14:val="none"/>
        </w:rPr>
        <w:t xml:space="preserve">engidentifikasi variabel-variabel yang mempengaruhi kepuasan dan performa kerja, </w:t>
      </w:r>
    </w:p>
    <w:p w14:paraId="1215E589" w14:textId="49892611" w:rsidR="00F77AF5" w:rsidRPr="00961695" w:rsidRDefault="008B3AAC" w:rsidP="00961695">
      <w:pPr>
        <w:pStyle w:val="ListParagraph"/>
        <w:numPr>
          <w:ilvl w:val="0"/>
          <w:numId w:val="37"/>
        </w:numPr>
        <w:spacing w:after="0" w:line="360" w:lineRule="auto"/>
        <w:jc w:val="both"/>
        <w:rPr>
          <w:rFonts w:ascii="Times New Roman" w:eastAsia="Times New Roman" w:hAnsi="Times New Roman" w:cs="Times New Roman"/>
          <w:color w:val="000000"/>
          <w:kern w:val="0"/>
          <w:sz w:val="24"/>
          <w:szCs w:val="24"/>
          <w:shd w:val="clear" w:color="auto" w:fill="FFFFFF"/>
          <w:lang w:eastAsia="en-ID"/>
          <w14:ligatures w14:val="none"/>
        </w:rPr>
      </w:pPr>
      <w:r>
        <w:rPr>
          <w:rFonts w:ascii="Times New Roman" w:eastAsia="Times New Roman" w:hAnsi="Times New Roman" w:cs="Times New Roman"/>
          <w:color w:val="000000"/>
          <w:kern w:val="0"/>
          <w:sz w:val="24"/>
          <w:szCs w:val="24"/>
          <w:shd w:val="clear" w:color="auto" w:fill="FFFFFF"/>
          <w:lang w:eastAsia="en-ID"/>
          <w14:ligatures w14:val="none"/>
        </w:rPr>
        <w:t>M</w:t>
      </w:r>
      <w:r w:rsidR="00100F0B" w:rsidRPr="005B71BC">
        <w:rPr>
          <w:rFonts w:ascii="Times New Roman" w:eastAsia="Times New Roman" w:hAnsi="Times New Roman" w:cs="Times New Roman"/>
          <w:color w:val="000000"/>
          <w:kern w:val="0"/>
          <w:sz w:val="24"/>
          <w:szCs w:val="24"/>
          <w:shd w:val="clear" w:color="auto" w:fill="FFFFFF"/>
          <w:lang w:eastAsia="en-ID"/>
          <w14:ligatures w14:val="none"/>
        </w:rPr>
        <w:t xml:space="preserve">enguji efektivitas </w:t>
      </w:r>
      <w:r w:rsidR="00D80EF7">
        <w:rPr>
          <w:rFonts w:ascii="Times New Roman" w:eastAsia="Times New Roman" w:hAnsi="Times New Roman" w:cs="Times New Roman"/>
          <w:color w:val="000000"/>
          <w:kern w:val="0"/>
          <w:sz w:val="24"/>
          <w:szCs w:val="24"/>
          <w:shd w:val="clear" w:color="auto" w:fill="FFFFFF"/>
          <w:lang w:eastAsia="en-ID"/>
          <w14:ligatures w14:val="none"/>
        </w:rPr>
        <w:t>metode</w:t>
      </w:r>
      <w:r w:rsidR="00961695">
        <w:rPr>
          <w:rFonts w:ascii="Times New Roman" w:eastAsia="Times New Roman" w:hAnsi="Times New Roman" w:cs="Times New Roman"/>
          <w:color w:val="000000"/>
          <w:kern w:val="0"/>
          <w:sz w:val="24"/>
          <w:szCs w:val="24"/>
          <w:shd w:val="clear" w:color="auto" w:fill="FFFFFF"/>
          <w:lang w:eastAsia="en-ID"/>
          <w14:ligatures w14:val="none"/>
        </w:rPr>
        <w:t xml:space="preserve"> </w:t>
      </w:r>
      <w:r w:rsidR="00F77AF5" w:rsidRPr="005B71BC">
        <w:rPr>
          <w:rFonts w:ascii="Times New Roman" w:eastAsia="Times New Roman" w:hAnsi="Times New Roman" w:cs="Times New Roman"/>
          <w:color w:val="000000"/>
          <w:kern w:val="0"/>
          <w:sz w:val="24"/>
          <w:szCs w:val="24"/>
          <w:shd w:val="clear" w:color="auto" w:fill="FFFFFF"/>
          <w:lang w:eastAsia="en-ID"/>
          <w14:ligatures w14:val="none"/>
        </w:rPr>
        <w:t>random forest dalam mengembangkan model</w:t>
      </w:r>
      <w:r>
        <w:rPr>
          <w:rFonts w:ascii="Times New Roman" w:eastAsia="Times New Roman" w:hAnsi="Times New Roman" w:cs="Times New Roman"/>
          <w:color w:val="000000"/>
          <w:kern w:val="0"/>
          <w:sz w:val="24"/>
          <w:szCs w:val="24"/>
          <w:shd w:val="clear" w:color="auto" w:fill="FFFFFF"/>
          <w:lang w:eastAsia="en-ID"/>
          <w14:ligatures w14:val="none"/>
        </w:rPr>
        <w:t xml:space="preserve"> machine learning untuk prediksi </w:t>
      </w:r>
      <w:r w:rsidRPr="005B71BC">
        <w:rPr>
          <w:rFonts w:ascii="Times New Roman" w:eastAsia="Times New Roman" w:hAnsi="Times New Roman" w:cs="Times New Roman"/>
          <w:color w:val="000000"/>
          <w:kern w:val="0"/>
          <w:sz w:val="24"/>
          <w:szCs w:val="24"/>
          <w:shd w:val="clear" w:color="auto" w:fill="FFFFFF"/>
          <w:lang w:eastAsia="en-ID"/>
          <w14:ligatures w14:val="none"/>
        </w:rPr>
        <w:t>kepuasan dan performa kerja</w:t>
      </w:r>
      <w:r w:rsidR="00961695">
        <w:rPr>
          <w:rFonts w:ascii="Times New Roman" w:eastAsia="Times New Roman" w:hAnsi="Times New Roman" w:cs="Times New Roman"/>
          <w:color w:val="000000"/>
          <w:kern w:val="0"/>
          <w:sz w:val="24"/>
          <w:szCs w:val="24"/>
          <w:shd w:val="clear" w:color="auto" w:fill="FFFFFF"/>
          <w:lang w:eastAsia="en-ID"/>
          <w14:ligatures w14:val="none"/>
        </w:rPr>
        <w:t>.</w:t>
      </w:r>
    </w:p>
    <w:p w14:paraId="70232A79" w14:textId="62FDDD81" w:rsidR="002B4DEC" w:rsidRDefault="00E20344" w:rsidP="00B47A4A">
      <w:pPr>
        <w:pStyle w:val="Heading2"/>
        <w:numPr>
          <w:ilvl w:val="1"/>
          <w:numId w:val="32"/>
        </w:numPr>
        <w:spacing w:before="0" w:line="360" w:lineRule="auto"/>
        <w:jc w:val="both"/>
      </w:pPr>
      <w:r w:rsidRPr="00D51166">
        <w:lastRenderedPageBreak/>
        <w:t>Sistematika Penulisan</w:t>
      </w:r>
    </w:p>
    <w:p w14:paraId="751CFC49" w14:textId="70DDA027" w:rsidR="002B4DEC" w:rsidRPr="0072728D" w:rsidRDefault="00BD461C" w:rsidP="00D375DB">
      <w:pPr>
        <w:spacing w:after="0" w:line="360" w:lineRule="auto"/>
        <w:jc w:val="both"/>
        <w:rPr>
          <w:rFonts w:ascii="Times New Roman" w:hAnsi="Times New Roman" w:cs="Times New Roman"/>
          <w:sz w:val="24"/>
          <w:szCs w:val="24"/>
        </w:rPr>
      </w:pPr>
      <w:r>
        <w:tab/>
      </w:r>
      <w:r w:rsidR="0072728D" w:rsidRPr="0072728D">
        <w:rPr>
          <w:rFonts w:ascii="Times New Roman" w:hAnsi="Times New Roman" w:cs="Times New Roman"/>
          <w:sz w:val="24"/>
          <w:szCs w:val="24"/>
        </w:rPr>
        <w:t xml:space="preserve">Tugas akhir ini disusun dalam lima bab yang diorganisir secara sistematis untuk menyajikan seluruh proses dan hasil penelitian. Bab pertama, Pendahuluan, mencakup latar belakang masalah, </w:t>
      </w:r>
      <w:r w:rsidR="008047B1">
        <w:rPr>
          <w:rFonts w:ascii="Times New Roman" w:hAnsi="Times New Roman" w:cs="Times New Roman"/>
          <w:sz w:val="24"/>
          <w:szCs w:val="24"/>
        </w:rPr>
        <w:t>ruang lingkup</w:t>
      </w:r>
      <w:r w:rsidR="0072728D" w:rsidRPr="0072728D">
        <w:rPr>
          <w:rFonts w:ascii="Times New Roman" w:hAnsi="Times New Roman" w:cs="Times New Roman"/>
          <w:sz w:val="24"/>
          <w:szCs w:val="24"/>
        </w:rPr>
        <w:t>, tujuan penelitian,</w:t>
      </w:r>
      <w:r w:rsidR="008047B1">
        <w:rPr>
          <w:rFonts w:ascii="Times New Roman" w:hAnsi="Times New Roman" w:cs="Times New Roman"/>
          <w:sz w:val="24"/>
          <w:szCs w:val="24"/>
        </w:rPr>
        <w:t xml:space="preserve"> </w:t>
      </w:r>
      <w:r w:rsidR="0072728D" w:rsidRPr="0072728D">
        <w:rPr>
          <w:rFonts w:ascii="Times New Roman" w:hAnsi="Times New Roman" w:cs="Times New Roman"/>
          <w:sz w:val="24"/>
          <w:szCs w:val="24"/>
        </w:rPr>
        <w:t xml:space="preserve">dan sistematika penulisan. Bab kedua, Tinjauan Pustaka, mengulas teori-teori yang relevan dan menjadi dasar dalam memahami serta mengatasi permasalahan penelitian. Bab ketiga, Metodologi Penelitian, menjelaskan langkah-langkah penelitian dan metode yang digunakan untuk mengumpulkan dan menganalisis data. Bab keempat, </w:t>
      </w:r>
      <w:r w:rsidR="008047B1">
        <w:rPr>
          <w:rFonts w:ascii="Times New Roman" w:hAnsi="Times New Roman" w:cs="Times New Roman"/>
          <w:sz w:val="24"/>
          <w:szCs w:val="24"/>
        </w:rPr>
        <w:t>hasil dari proses penelitian yang dilakukan di bab ketiga, menampilkan hasil setiap proses penelitian yang disesuaikan dengan urutan proses pada bab ketiga</w:t>
      </w:r>
      <w:r w:rsidR="0072728D" w:rsidRPr="0072728D">
        <w:rPr>
          <w:rFonts w:ascii="Times New Roman" w:hAnsi="Times New Roman" w:cs="Times New Roman"/>
          <w:sz w:val="24"/>
          <w:szCs w:val="24"/>
        </w:rPr>
        <w:t>.</w:t>
      </w:r>
      <w:r w:rsidR="00D375DB">
        <w:rPr>
          <w:rFonts w:ascii="Times New Roman" w:hAnsi="Times New Roman" w:cs="Times New Roman"/>
          <w:sz w:val="24"/>
          <w:szCs w:val="24"/>
        </w:rPr>
        <w:t xml:space="preserve"> </w:t>
      </w:r>
      <w:r w:rsidR="0072728D" w:rsidRPr="0072728D">
        <w:rPr>
          <w:rFonts w:ascii="Times New Roman" w:hAnsi="Times New Roman" w:cs="Times New Roman"/>
          <w:sz w:val="24"/>
          <w:szCs w:val="24"/>
        </w:rPr>
        <w:t>Bab kelima, Penutup, merangkum kesimpulan dari penelitian dan memberikan saran untuk penelitian selanjutnya, mencerminkan kontribusi serta implikasi dari penelitian ini.</w:t>
      </w:r>
    </w:p>
    <w:p w14:paraId="68EB64DC" w14:textId="77777777" w:rsidR="0072728D" w:rsidRDefault="0072728D" w:rsidP="004E3D5E">
      <w:pPr>
        <w:pStyle w:val="NormalWeb"/>
        <w:spacing w:before="0" w:beforeAutospacing="0" w:after="0" w:afterAutospacing="0" w:line="360" w:lineRule="auto"/>
        <w:ind w:firstLine="720"/>
        <w:jc w:val="both"/>
        <w:rPr>
          <w:b/>
          <w:bCs/>
        </w:rPr>
      </w:pPr>
    </w:p>
    <w:p w14:paraId="677C0FBD" w14:textId="2C4A2A63" w:rsidR="0072728D" w:rsidRPr="000B081F" w:rsidRDefault="0072728D" w:rsidP="004E3D5E">
      <w:pPr>
        <w:jc w:val="both"/>
        <w:sectPr w:rsidR="0072728D" w:rsidRPr="000B081F" w:rsidSect="008E407B">
          <w:headerReference w:type="default" r:id="rId12"/>
          <w:footerReference w:type="default" r:id="rId13"/>
          <w:headerReference w:type="first" r:id="rId14"/>
          <w:footerReference w:type="first" r:id="rId15"/>
          <w:pgSz w:w="11906" w:h="16838"/>
          <w:pgMar w:top="2268" w:right="1701" w:bottom="1701" w:left="2268" w:header="706" w:footer="706" w:gutter="0"/>
          <w:pgNumType w:start="1"/>
          <w:cols w:space="708"/>
          <w:titlePg/>
          <w:docGrid w:linePitch="360"/>
        </w:sectPr>
      </w:pPr>
    </w:p>
    <w:p w14:paraId="55C68E75" w14:textId="77777777" w:rsidR="00D375DB" w:rsidRDefault="00D375DB" w:rsidP="00D375DB">
      <w:pPr>
        <w:pStyle w:val="Heading1"/>
        <w:spacing w:before="0" w:line="360" w:lineRule="auto"/>
        <w:ind w:left="720"/>
        <w:jc w:val="center"/>
        <w:rPr>
          <w:rFonts w:ascii="Times New Roman" w:hAnsi="Times New Roman" w:cs="Times New Roman"/>
          <w:b/>
          <w:bCs/>
          <w:color w:val="auto"/>
          <w:sz w:val="28"/>
          <w:szCs w:val="28"/>
          <w:highlight w:val="lightGray"/>
        </w:rPr>
      </w:pPr>
      <w:r>
        <w:rPr>
          <w:rFonts w:ascii="Times New Roman" w:hAnsi="Times New Roman" w:cs="Times New Roman"/>
          <w:b/>
          <w:bCs/>
          <w:color w:val="auto"/>
          <w:sz w:val="28"/>
          <w:szCs w:val="28"/>
          <w:highlight w:val="lightGray"/>
        </w:rPr>
        <w:br w:type="page"/>
      </w:r>
    </w:p>
    <w:p w14:paraId="29D58BCE" w14:textId="73329CA7" w:rsidR="00CD17D2" w:rsidRDefault="00221512" w:rsidP="00D375DB">
      <w:pPr>
        <w:pStyle w:val="Heading1"/>
        <w:numPr>
          <w:ilvl w:val="0"/>
          <w:numId w:val="36"/>
        </w:numPr>
        <w:spacing w:before="0" w:line="360" w:lineRule="auto"/>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lastRenderedPageBreak/>
        <w:t>TINJAUAN PUSTAKA</w:t>
      </w:r>
    </w:p>
    <w:p w14:paraId="0549A3CD" w14:textId="751DA1E6" w:rsidR="00B47A4A" w:rsidRDefault="00B47A4A" w:rsidP="00B47A4A"/>
    <w:p w14:paraId="3BE3AD59" w14:textId="0934FA03" w:rsidR="008711ED" w:rsidRDefault="008711ED" w:rsidP="00812C65">
      <w:pPr>
        <w:pStyle w:val="Heading2"/>
        <w:numPr>
          <w:ilvl w:val="1"/>
          <w:numId w:val="36"/>
        </w:numPr>
        <w:spacing w:before="0" w:line="360" w:lineRule="auto"/>
        <w:ind w:left="284" w:hanging="284"/>
        <w:jc w:val="both"/>
      </w:pPr>
      <w:r>
        <w:t>Penelitian Terdahulu</w:t>
      </w:r>
    </w:p>
    <w:p w14:paraId="183625D1" w14:textId="701ACA85" w:rsidR="00E40D29" w:rsidRDefault="00E40D29" w:rsidP="00904F6C">
      <w:pPr>
        <w:spacing w:line="360" w:lineRule="auto"/>
        <w:ind w:firstLine="720"/>
        <w:jc w:val="both"/>
        <w:rPr>
          <w:rFonts w:ascii="Times New Roman" w:hAnsi="Times New Roman" w:cs="Times New Roman"/>
          <w:sz w:val="24"/>
          <w:szCs w:val="24"/>
        </w:rPr>
      </w:pPr>
      <w:bookmarkStart w:id="15" w:name="_Hlk170038314"/>
      <w:r w:rsidRPr="00CC7125">
        <w:rPr>
          <w:rFonts w:ascii="Times New Roman" w:hAnsi="Times New Roman" w:cs="Times New Roman"/>
          <w:sz w:val="24"/>
          <w:szCs w:val="24"/>
          <w:highlight w:val="yellow"/>
        </w:rPr>
        <w:t>Sudah banyak</w:t>
      </w:r>
      <w:r w:rsidRPr="00E40D29">
        <w:rPr>
          <w:rFonts w:ascii="Times New Roman" w:hAnsi="Times New Roman" w:cs="Times New Roman"/>
          <w:sz w:val="24"/>
          <w:szCs w:val="24"/>
        </w:rPr>
        <w:t xml:space="preserve"> penelitian terhadap bidang sumber daya manusia dengan </w:t>
      </w:r>
      <w:r w:rsidRPr="00CC7125">
        <w:rPr>
          <w:rFonts w:ascii="Times New Roman" w:hAnsi="Times New Roman" w:cs="Times New Roman"/>
          <w:sz w:val="24"/>
          <w:szCs w:val="24"/>
          <w:highlight w:val="yellow"/>
        </w:rPr>
        <w:t>menggunakan</w:t>
      </w:r>
      <w:r w:rsidRPr="00E40D29">
        <w:rPr>
          <w:rFonts w:ascii="Times New Roman" w:hAnsi="Times New Roman" w:cs="Times New Roman"/>
          <w:sz w:val="24"/>
          <w:szCs w:val="24"/>
        </w:rPr>
        <w:t xml:space="preserve"> kepuasan kerja dan kinerja pegawai sebagai variabel penelitian. Seperti penelitian yang dilakukan oleh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abstract":"This paper aims to develop a reliable job satisfaction prediction model using machine learning technique. For this, this study used the dataset which is available at IBM Watson Analytics and applied generalized linear model including linear regression and binomial classi?cation. This study essentially had two primary approaches. Firstly, this paper intends to understand the role of variables in job satisfaction prediction modeling better. Secondly, the study seeks to evaluate the predictive performance of generalized linear model including linear regression and binomial classi?cation. In these results, ?rst, we can predict employees’ job satisfaction with a lot of individual factors. Second, for each model, our model showed the outstanding predictive performance. The pre-access and modeling methodology used in this paper can be viewed as a roadmap for the reader to follow the steps taken in this study and to apply procedures to identify the causes of many other human resource management problems.","author":[{"dropping-particle":"","family":"Choi","given":"Youngkeun","non-dropping-particle":"","parse-names":false,"suffix":""},{"dropping-particle":"","family":"Choi","given":"Jae","non-dropping-particle":"","parse-names":false,"suffix":""}],"container-title":"Research Square","id":"ITEM-1","issue":"May","issued":{"date-parts":[["2022"]]},"page":"18","title":"Job Satisfaction Prediction and Machine Learning Technique","type":"article-journal"},"uris":["http://www.mendeley.com/documents/?uuid=1d47c85a-0018-42c2-9621-07f9a36cff5e"]}],"mendeley":{"formattedCitation":"(Choi and Choi 2022)","plainTextFormattedCitation":"(Choi and Choi 2022)","previouslyFormattedCitation":"(Choi and Choi 2022)"},"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Choi and Choi 2022)</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E40D29">
        <w:rPr>
          <w:rFonts w:ascii="Times New Roman" w:hAnsi="Times New Roman" w:cs="Times New Roman"/>
          <w:sz w:val="24"/>
          <w:szCs w:val="24"/>
        </w:rPr>
        <w:t>yang membuat sebuah model machine learning untuk prediksi job satisfaction pada dataset perusahaan International Business Machines Corporation (IBM) untuk membantu perusahaan dalam memahami faktor-faktor yang mempengaruhi kepuasan kerja pegawai dan meningkatkan strategi manajemen sumber daya manusia yang lebih efektif, dengan menggunakan metode Generalized Linear Model (GLM) penelitian ini menghasilkan model dengan akurasi 59.86% dan presisi 44.74%.</w:t>
      </w:r>
    </w:p>
    <w:p w14:paraId="0D520D6B" w14:textId="08E49DDB" w:rsidR="00E40D29" w:rsidRDefault="00E40D29" w:rsidP="00904F6C">
      <w:pPr>
        <w:spacing w:line="360" w:lineRule="auto"/>
        <w:ind w:firstLine="720"/>
        <w:jc w:val="both"/>
        <w:rPr>
          <w:rFonts w:ascii="Times New Roman" w:hAnsi="Times New Roman" w:cs="Times New Roman"/>
          <w:sz w:val="24"/>
          <w:szCs w:val="24"/>
        </w:rPr>
      </w:pPr>
      <w:r w:rsidRPr="00E40D29">
        <w:rPr>
          <w:rFonts w:ascii="Times New Roman" w:hAnsi="Times New Roman" w:cs="Times New Roman"/>
          <w:sz w:val="24"/>
          <w:szCs w:val="24"/>
        </w:rPr>
        <w:t xml:space="preserve">Penelitian lain juga dilakukan oleh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22219/kinetik.v6i4.1345","ISSN":"2503-2259","abstract":"Each company applies a contract extension to assess the performance of its employees. Employees with good performance in the company are entitled to future contracts within a certain period of time. In a pandemic time, many companies have made decisions to carry out WFH (Work from Home) activities even to Termination (Attrition) of Employment. The company's performance cannot be stable if in certain fields it does not meet the criteria required by the company. Thus, due to many things to consider in contract extension, we are proposed feature selection steps such as duplicate features, correlated features and Univariate Receiver Operating Characteristics curve (ROC) to reduce features from 35 to 21 Features. Then, after we obtained the best features, we applied into Decision Trees and Random Forest. By optimizing parameter selection using parameter grid, the research concluded that Random Forest with feature selection can predict Employee Attrition and Performance by obtain accuracy 79.16%, Recall 76% and Precision 82,6%.","author":[{"dropping-particle":"","family":"Nurhindarto","given":"Aris","non-dropping-particle":"","parse-names":false,"suffix":""},{"dropping-particle":"","family":"Andriansyah","given":"Esa Wahyu","non-dropping-particle":"","parse-names":false,"suffix":""},{"dropping-particle":"","family":"Alzami","given":"Farrikh","non-dropping-particle":"","parse-names":false,"suffix":""},{"dropping-particle":"","family":"Purwanto","given":"Purwanto","non-dropping-particle":"","parse-names":false,"suffix":""},{"dropping-particle":"","family":"Soeleman","given":"Moch Arief","non-dropping-particle":"","parse-names":false,"suffix":""},{"dropping-particle":"","family":"Prabowo","given":"Dwi Puji","non-dropping-particle":"","parse-names":false,"suffix":""}],"container-title":"Kinetik: Game Technology, Information System, Computer Network, Computing, Electronics, and Control","id":"ITEM-1","issued":{"date-parts":[["2021"]]},"title":"Employee Attrition and Performance Prediction using Univariate ROC feature selection and Random Forest","type":"article-journal","volume":"4"},"uris":["http://www.mendeley.com/documents/?uuid=85b21676-38c0-4e33-b422-a8d1512437fa"]}],"mendeley":{"formattedCitation":"(Nurhindarto et al. 2021)","plainTextFormattedCitation":"(Nurhindarto et al. 2021)","previouslyFormattedCitation":"(Nurhindarto et al. 2021)"},"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Nurhindarto et al. 2021)</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E40D29">
        <w:rPr>
          <w:rFonts w:ascii="Times New Roman" w:hAnsi="Times New Roman" w:cs="Times New Roman"/>
          <w:sz w:val="24"/>
          <w:szCs w:val="24"/>
        </w:rPr>
        <w:t xml:space="preserve">yang membahas tentang pengembangan model machine learning untuk memprediksi </w:t>
      </w:r>
      <w:r w:rsidRPr="00CC7125">
        <w:rPr>
          <w:rFonts w:ascii="Times New Roman" w:hAnsi="Times New Roman" w:cs="Times New Roman"/>
          <w:sz w:val="24"/>
          <w:szCs w:val="24"/>
          <w:highlight w:val="yellow"/>
        </w:rPr>
        <w:t>atrisi</w:t>
      </w:r>
      <w:r w:rsidRPr="00E40D29">
        <w:rPr>
          <w:rFonts w:ascii="Times New Roman" w:hAnsi="Times New Roman" w:cs="Times New Roman"/>
          <w:sz w:val="24"/>
          <w:szCs w:val="24"/>
        </w:rPr>
        <w:t xml:space="preserve"> </w:t>
      </w:r>
      <w:r w:rsidR="00A504CC">
        <w:rPr>
          <w:rFonts w:ascii="Times New Roman" w:hAnsi="Times New Roman" w:cs="Times New Roman"/>
          <w:sz w:val="24"/>
          <w:szCs w:val="24"/>
        </w:rPr>
        <w:t>pegawai</w:t>
      </w:r>
      <w:r w:rsidRPr="00E40D29">
        <w:rPr>
          <w:rFonts w:ascii="Times New Roman" w:hAnsi="Times New Roman" w:cs="Times New Roman"/>
          <w:sz w:val="24"/>
          <w:szCs w:val="24"/>
        </w:rPr>
        <w:t xml:space="preserve"> dan kinerja mereka untuk membantu manajemen perusahaan dalam membuat keputusan yang lebih baik terkait perpanjangan kontrak dan pengelolaan sumber daya manusia dengan memprediksi </w:t>
      </w:r>
      <w:r w:rsidR="00A504CC">
        <w:rPr>
          <w:rFonts w:ascii="Times New Roman" w:hAnsi="Times New Roman" w:cs="Times New Roman"/>
          <w:sz w:val="24"/>
          <w:szCs w:val="24"/>
        </w:rPr>
        <w:t>pegawai</w:t>
      </w:r>
      <w:r w:rsidRPr="00E40D29">
        <w:rPr>
          <w:rFonts w:ascii="Times New Roman" w:hAnsi="Times New Roman" w:cs="Times New Roman"/>
          <w:sz w:val="24"/>
          <w:szCs w:val="24"/>
        </w:rPr>
        <w:t xml:space="preserve"> yang kemungkinan besar akan keluar atau memiliki kinerja rendah. Penelitian ini menggunakan Algoritma Random Forest dan berhasil mendapatkan nilai akurasi 79.16% serta presisi 82.6%.</w:t>
      </w:r>
    </w:p>
    <w:p w14:paraId="7C9D93F6" w14:textId="1C7D62E5" w:rsidR="00AF6DDC" w:rsidRDefault="00AF6DDC" w:rsidP="00904F6C">
      <w:pPr>
        <w:spacing w:line="360" w:lineRule="auto"/>
        <w:ind w:firstLine="720"/>
        <w:jc w:val="both"/>
        <w:rPr>
          <w:rFonts w:ascii="Times New Roman" w:hAnsi="Times New Roman" w:cs="Times New Roman"/>
          <w:sz w:val="24"/>
          <w:szCs w:val="24"/>
        </w:rPr>
      </w:pPr>
      <w:r w:rsidRPr="00AF6DDC">
        <w:rPr>
          <w:rFonts w:ascii="Times New Roman" w:hAnsi="Times New Roman" w:cs="Times New Roman"/>
          <w:sz w:val="24"/>
          <w:szCs w:val="24"/>
        </w:rPr>
        <w:t xml:space="preserve">Algoritma random forest juga sering </w:t>
      </w:r>
      <w:r w:rsidRPr="00CC7125">
        <w:rPr>
          <w:rFonts w:ascii="Times New Roman" w:hAnsi="Times New Roman" w:cs="Times New Roman"/>
          <w:strike/>
          <w:sz w:val="24"/>
          <w:szCs w:val="24"/>
        </w:rPr>
        <w:t>sekali</w:t>
      </w:r>
      <w:r w:rsidRPr="00AF6DDC">
        <w:rPr>
          <w:rFonts w:ascii="Times New Roman" w:hAnsi="Times New Roman" w:cs="Times New Roman"/>
          <w:sz w:val="24"/>
          <w:szCs w:val="24"/>
        </w:rPr>
        <w:t xml:space="preserve"> digunakan sebagai metode atau alat untuk</w:t>
      </w:r>
      <w:r w:rsidR="00676A10">
        <w:rPr>
          <w:rFonts w:ascii="Times New Roman" w:hAnsi="Times New Roman" w:cs="Times New Roman"/>
          <w:sz w:val="24"/>
          <w:szCs w:val="24"/>
        </w:rPr>
        <w:t xml:space="preserve"> </w:t>
      </w:r>
      <w:r w:rsidRPr="00AF6DDC">
        <w:rPr>
          <w:rFonts w:ascii="Times New Roman" w:hAnsi="Times New Roman" w:cs="Times New Roman"/>
          <w:sz w:val="24"/>
          <w:szCs w:val="24"/>
        </w:rPr>
        <w:t xml:space="preserve">pengembangan model prediksi </w:t>
      </w:r>
      <w:r w:rsidR="00CC7125">
        <w:rPr>
          <w:rFonts w:ascii="Times New Roman" w:hAnsi="Times New Roman" w:cs="Times New Roman"/>
          <w:sz w:val="24"/>
          <w:szCs w:val="24"/>
        </w:rPr>
        <w:t>pada</w:t>
      </w:r>
      <w:r w:rsidRPr="00AF6DDC">
        <w:rPr>
          <w:rFonts w:ascii="Times New Roman" w:hAnsi="Times New Roman" w:cs="Times New Roman"/>
          <w:sz w:val="24"/>
          <w:szCs w:val="24"/>
        </w:rPr>
        <w:t xml:space="preserve"> bidang sumber daya manusia</w:t>
      </w:r>
      <w:r w:rsidR="00676A10">
        <w:rPr>
          <w:rFonts w:ascii="Times New Roman" w:hAnsi="Times New Roman" w:cs="Times New Roman"/>
          <w:sz w:val="24"/>
          <w:szCs w:val="24"/>
        </w:rPr>
        <w:t xml:space="preserve"> karena</w:t>
      </w:r>
      <w:r w:rsidR="00676A10" w:rsidRPr="00676A10">
        <w:t xml:space="preserve"> </w:t>
      </w:r>
      <w:r w:rsidR="00676A10" w:rsidRPr="00676A10">
        <w:rPr>
          <w:rFonts w:ascii="Times New Roman" w:hAnsi="Times New Roman" w:cs="Times New Roman"/>
          <w:sz w:val="24"/>
          <w:szCs w:val="24"/>
        </w:rPr>
        <w:t>kemampuannya mengatasi overfitting, menangani dataset besar dan heterogen, mengelola missing values, serta memberikan informasi penting tentang fitur-fitur yang mempengaruhi prediksi</w:t>
      </w:r>
      <w:r w:rsidR="00676A10">
        <w:rPr>
          <w:rFonts w:ascii="Times New Roman" w:hAnsi="Times New Roman" w:cs="Times New Roman"/>
          <w:sz w:val="24"/>
          <w:szCs w:val="24"/>
        </w:rPr>
        <w:t>. Contohnya</w:t>
      </w:r>
      <w:r w:rsidRPr="00AF6DDC">
        <w:rPr>
          <w:rFonts w:ascii="Times New Roman" w:hAnsi="Times New Roman" w:cs="Times New Roman"/>
          <w:sz w:val="24"/>
          <w:szCs w:val="24"/>
        </w:rPr>
        <w:t xml:space="preserve"> penelitian</w:t>
      </w:r>
      <w:r w:rsidR="00676A10">
        <w:rPr>
          <w:rFonts w:ascii="Times New Roman" w:hAnsi="Times New Roman" w:cs="Times New Roman"/>
          <w:sz w:val="24"/>
          <w:szCs w:val="24"/>
        </w:rPr>
        <w:t xml:space="preserve"> yang dilakukan</w:t>
      </w:r>
      <w:r w:rsidRPr="00AF6DDC">
        <w:rPr>
          <w:rFonts w:ascii="Times New Roman" w:hAnsi="Times New Roman" w:cs="Times New Roman"/>
          <w:sz w:val="24"/>
          <w:szCs w:val="24"/>
        </w:rPr>
        <w:t xml:space="preserve">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ISBN":"e-ISBN 978-623-93343-4-5","abstract":"Kemajuan  teknologi  mempengaruhi  beberapa  bidang,  terutama  dalam  bidang  manajemen  SDM. Teknologi  tersebut  merubah  cara  departemen  SDM  beroperasi,  sehingga  dapat  mengarahkan  pada  tingkat efisiensi  yang  lebih  tinggi  dan  juga  hasil  yang  lebih  baik.  Jumlah  karyawan  mengundurkan  diri  yang  tinggi pada perusahaan dapat menimbulkan kemunduran bisnis, oleh karena itu penting untuk perusahaan mengetahui alasan karyawan resign dari perusahaan. Dalam penelitian ini, perusahaan dapat memprediksi pengunduran diri karyawan.  Hal  ini  penting  dilakukan  bagi  HRD  serta  manajer  untuk  memahami  apa  yang  biasanya  menjadi faktor resign seorang karyawan dan melakukan upaya pencegahan berdasarkan alasan tersebut. Pada penelitian ini   menggunakan   data   karyawan   fiktif   yang   dimiliki   oleh   perusahaan.   Tahapan   penelitian   meliputi pengumpulan  data,  pra-pemprosesan,  pengolahan  menggunakan  algoritmapenelitian,analisis  data  untuk mencari korelasi antar atribut, dan interpretasi LIME yang dapat membantu untuk memahami secara individual penyebab karyawan mengundurkan diri. Pada penelitian ini menggunakan metode Random Forest, hasil akurasi yang didapatkan sebesar 87% dan errorsebesar 13%.","author":[{"dropping-particle":"","family":"Manurung","given":"Daniel","non-dropping-particle":"","parse-names":false,"suffix":""},{"dropping-particle":"","family":"Sandi","given":"Fachran","non-dropping-particle":"","parse-names":false,"suffix":""},{"dropping-particle":"","family":"Akinardipura","given":"Fajar","non-dropping-particle":"","parse-names":false,"suffix":""},{"dropping-particle":"","family":"AShfahan","given":"Hashfi","non-dropping-particle":"","parse-names":false,"suffix":""},{"dropping-particle":"","family":"Prasvirta","given":"Desta","non-dropping-particle":"","parse-names":false,"suffix":""}],"container-title":"SeminarJurnal Nasional Mahasiswa Imu Komputer dan Aplikasinya (SENAMIKA)","id":"ITEM-1","issue":"2","issued":{"date-parts":[["2021"]]},"page":"202-213","title":"Prediksi Pengunduran Diri Karyawan Perusahaan “Y” Menggunakan","type":"article-journal","volume":"2"},"uris":["http://www.mendeley.com/documents/?uuid=a19f3a5e-34e4-42ae-a939-38d2cdefa810"]}],"mendeley":{"formattedCitation":"(Manurung et al. 2021)","plainTextFormattedCitation":"(Manurung et al. 2021)","previouslyFormattedCitation":"(Manurung et al. 2021)"},"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Manurung et al. 2021)</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AF6DDC">
        <w:rPr>
          <w:rFonts w:ascii="Times New Roman" w:hAnsi="Times New Roman" w:cs="Times New Roman"/>
          <w:sz w:val="24"/>
          <w:szCs w:val="24"/>
        </w:rPr>
        <w:t xml:space="preserve">tentang prediksi pengunduran diri </w:t>
      </w:r>
      <w:r w:rsidR="00A504CC">
        <w:rPr>
          <w:rFonts w:ascii="Times New Roman" w:hAnsi="Times New Roman" w:cs="Times New Roman"/>
          <w:sz w:val="24"/>
          <w:szCs w:val="24"/>
        </w:rPr>
        <w:t>pegawai</w:t>
      </w:r>
      <w:r w:rsidRPr="00AF6DDC">
        <w:rPr>
          <w:rFonts w:ascii="Times New Roman" w:hAnsi="Times New Roman" w:cs="Times New Roman"/>
          <w:sz w:val="24"/>
          <w:szCs w:val="24"/>
        </w:rPr>
        <w:t xml:space="preserve"> menggunakan algoritma </w:t>
      </w:r>
      <w:r w:rsidR="00676A10">
        <w:rPr>
          <w:rFonts w:ascii="Times New Roman" w:hAnsi="Times New Roman" w:cs="Times New Roman"/>
          <w:sz w:val="24"/>
          <w:szCs w:val="24"/>
        </w:rPr>
        <w:t>r</w:t>
      </w:r>
      <w:r w:rsidRPr="00AF6DDC">
        <w:rPr>
          <w:rFonts w:ascii="Times New Roman" w:hAnsi="Times New Roman" w:cs="Times New Roman"/>
          <w:sz w:val="24"/>
          <w:szCs w:val="24"/>
        </w:rPr>
        <w:t xml:space="preserve">andom </w:t>
      </w:r>
      <w:r w:rsidR="00676A10">
        <w:rPr>
          <w:rFonts w:ascii="Times New Roman" w:hAnsi="Times New Roman" w:cs="Times New Roman"/>
          <w:sz w:val="24"/>
          <w:szCs w:val="24"/>
        </w:rPr>
        <w:t>f</w:t>
      </w:r>
      <w:r w:rsidRPr="00AF6DDC">
        <w:rPr>
          <w:rFonts w:ascii="Times New Roman" w:hAnsi="Times New Roman" w:cs="Times New Roman"/>
          <w:sz w:val="24"/>
          <w:szCs w:val="24"/>
        </w:rPr>
        <w:t xml:space="preserve">orest </w:t>
      </w:r>
      <w:r w:rsidR="00676A10">
        <w:rPr>
          <w:rFonts w:ascii="Times New Roman" w:hAnsi="Times New Roman" w:cs="Times New Roman"/>
          <w:sz w:val="24"/>
          <w:szCs w:val="24"/>
        </w:rPr>
        <w:t>pada dataset</w:t>
      </w:r>
      <w:r w:rsidR="00676A10" w:rsidRPr="00676A10">
        <w:t xml:space="preserve"> </w:t>
      </w:r>
      <w:r w:rsidR="00676A10" w:rsidRPr="00676A10">
        <w:rPr>
          <w:rFonts w:ascii="Times New Roman" w:hAnsi="Times New Roman" w:cs="Times New Roman"/>
          <w:sz w:val="24"/>
          <w:szCs w:val="24"/>
        </w:rPr>
        <w:t>IBM HR Analytics</w:t>
      </w:r>
      <w:r w:rsidR="00676A10">
        <w:rPr>
          <w:rFonts w:ascii="Times New Roman" w:hAnsi="Times New Roman" w:cs="Times New Roman"/>
          <w:sz w:val="24"/>
          <w:szCs w:val="24"/>
        </w:rPr>
        <w:t xml:space="preserve"> sebanyak </w:t>
      </w:r>
      <w:r w:rsidR="00676A10" w:rsidRPr="00676A10">
        <w:rPr>
          <w:rFonts w:ascii="Times New Roman" w:hAnsi="Times New Roman" w:cs="Times New Roman"/>
          <w:sz w:val="24"/>
          <w:szCs w:val="24"/>
        </w:rPr>
        <w:t>1470</w:t>
      </w:r>
      <w:r w:rsidR="007D2078">
        <w:rPr>
          <w:rFonts w:ascii="Times New Roman" w:hAnsi="Times New Roman" w:cs="Times New Roman"/>
          <w:sz w:val="24"/>
          <w:szCs w:val="24"/>
        </w:rPr>
        <w:t xml:space="preserve"> data pegawai</w:t>
      </w:r>
      <w:r w:rsidR="00676A10">
        <w:rPr>
          <w:rFonts w:ascii="Times New Roman" w:hAnsi="Times New Roman" w:cs="Times New Roman"/>
          <w:sz w:val="24"/>
          <w:szCs w:val="24"/>
        </w:rPr>
        <w:t xml:space="preserve">, penelitian ini bertujuan </w:t>
      </w:r>
      <w:r w:rsidRPr="00AF6DDC">
        <w:rPr>
          <w:rFonts w:ascii="Times New Roman" w:hAnsi="Times New Roman" w:cs="Times New Roman"/>
          <w:sz w:val="24"/>
          <w:szCs w:val="24"/>
        </w:rPr>
        <w:t xml:space="preserve">untuk membantu perusahaan dalam mengidentifikasi faktor-faktor yang menyebabkan pengunduran diri </w:t>
      </w:r>
      <w:r w:rsidR="00A504CC">
        <w:rPr>
          <w:rFonts w:ascii="Times New Roman" w:hAnsi="Times New Roman" w:cs="Times New Roman"/>
          <w:sz w:val="24"/>
          <w:szCs w:val="24"/>
        </w:rPr>
        <w:t>pegawai</w:t>
      </w:r>
      <w:r w:rsidRPr="00AF6DDC">
        <w:rPr>
          <w:rFonts w:ascii="Times New Roman" w:hAnsi="Times New Roman" w:cs="Times New Roman"/>
          <w:sz w:val="24"/>
          <w:szCs w:val="24"/>
        </w:rPr>
        <w:t xml:space="preserve"> dan mengambil tindakan pencegahan untuk mengurangi tingkat pengunduran diri, </w:t>
      </w:r>
      <w:r w:rsidRPr="00AF6DDC">
        <w:rPr>
          <w:rFonts w:ascii="Times New Roman" w:hAnsi="Times New Roman" w:cs="Times New Roman"/>
          <w:sz w:val="24"/>
          <w:szCs w:val="24"/>
        </w:rPr>
        <w:lastRenderedPageBreak/>
        <w:t>serta untuk meningkatkan efisiensi dan efektivitas manajemen sumber daya manusia melalui penggunaan teknologi prediktif</w:t>
      </w:r>
      <w:r w:rsidR="00676A10">
        <w:rPr>
          <w:rFonts w:ascii="Times New Roman" w:hAnsi="Times New Roman" w:cs="Times New Roman"/>
          <w:sz w:val="24"/>
          <w:szCs w:val="24"/>
        </w:rPr>
        <w:t>,</w:t>
      </w:r>
      <w:r w:rsidRPr="00AF6DDC">
        <w:rPr>
          <w:rFonts w:ascii="Times New Roman" w:hAnsi="Times New Roman" w:cs="Times New Roman"/>
          <w:sz w:val="24"/>
          <w:szCs w:val="24"/>
        </w:rPr>
        <w:t xml:space="preserve"> menghasilkan </w:t>
      </w:r>
      <w:r w:rsidR="00676A10">
        <w:rPr>
          <w:rFonts w:ascii="Times New Roman" w:hAnsi="Times New Roman" w:cs="Times New Roman"/>
          <w:sz w:val="24"/>
          <w:szCs w:val="24"/>
        </w:rPr>
        <w:t xml:space="preserve">nilai </w:t>
      </w:r>
      <w:r w:rsidRPr="00AF6DDC">
        <w:rPr>
          <w:rFonts w:ascii="Times New Roman" w:hAnsi="Times New Roman" w:cs="Times New Roman"/>
          <w:sz w:val="24"/>
          <w:szCs w:val="24"/>
        </w:rPr>
        <w:t>akurasi sebesar 87%.</w:t>
      </w:r>
    </w:p>
    <w:p w14:paraId="131E9872" w14:textId="21BA519B" w:rsidR="00AF6DDC" w:rsidRDefault="00AF6DDC" w:rsidP="00904F6C">
      <w:pPr>
        <w:spacing w:line="360" w:lineRule="auto"/>
        <w:ind w:firstLine="720"/>
        <w:jc w:val="both"/>
        <w:rPr>
          <w:rFonts w:ascii="Times New Roman" w:hAnsi="Times New Roman" w:cs="Times New Roman"/>
          <w:sz w:val="24"/>
          <w:szCs w:val="24"/>
        </w:rPr>
      </w:pPr>
      <w:r w:rsidRPr="00AF6DDC">
        <w:rPr>
          <w:rFonts w:ascii="Times New Roman" w:hAnsi="Times New Roman" w:cs="Times New Roman"/>
          <w:sz w:val="24"/>
          <w:szCs w:val="24"/>
        </w:rPr>
        <w:t xml:space="preserve">Selain itu, penelitian yang dilakukan oleh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47065/josyc.v3i4.2099","ISSN":"2714-7150","abstract":"Employee attrition is the loss of employees in a company caused by several factors, namely employees resigning, retiring, or other factors. Employee attrition of employees can have a negative impact on a company if it is not handled properly, including decreased productivity. The company also requires more time and effort to recruit and train new employees to fill vacant positions. This attrition prediction aims to help the human resources (HR) department in the company to find out what factors influence the occurrence of employee attrition. This research implements Random Forest while comparing Information Gain, Select K Best, and Recursive Feature Elimination feature selection methods to find which feature selection produces the best performance. The implementation of the aforementioned methods outperforms previous research in terms of accuracy, precision, recall, and f1 scores. In preparing this research, the first author collects data sets, makes programs, and compiles journals. The second author assists the first author in programming and preparing the journal. From the results of the tests that have been carried out, Information Gain produces the highest accuracy value of 89.2%, while Select K Best produces an accuracy value of 87.8% and Recursive Feature Elimination produces an accuracy value of 88.8%.","author":[{"dropping-particle":"","family":"Sari","given":"Sindi Fatika","non-dropping-particle":"","parse-names":false,"suffix":""},{"dropping-particle":"","family":"Lhaksmana","given":"Kemas Muslim","non-dropping-particle":"","parse-names":false,"suffix":""}],"container-title":"Journal of Computer System and Informatics (JoSYC)","id":"ITEM-1","issue":"4","issued":{"date-parts":[["2022"]]},"page":"410-419","title":"Employee Attrition Prediction Using Feature Selection with Information Gain and Random Forest Classification","type":"article-journal","volume":"3"},"uris":["http://www.mendeley.com/documents/?uuid=f20d6571-df3f-4337-a687-c68bc340e82b"]}],"mendeley":{"formattedCitation":"(Sari and Lhaksmana 2022)","plainTextFormattedCitation":"(Sari and Lhaksmana 2022)","previouslyFormattedCitation":"(Sari and Lhaksmana 2022)"},"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Sari and Lhaksmana 2022)</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AF6DDC">
        <w:rPr>
          <w:rFonts w:ascii="Times New Roman" w:hAnsi="Times New Roman" w:cs="Times New Roman"/>
          <w:sz w:val="24"/>
          <w:szCs w:val="24"/>
        </w:rPr>
        <w:t xml:space="preserve">Tujuan penelitian untuk membantu departemen sumber daya manusia dalam mengidentifikasi faktor-faktor yang mempengaruhi atrisi </w:t>
      </w:r>
      <w:r w:rsidR="00A504CC">
        <w:rPr>
          <w:rFonts w:ascii="Times New Roman" w:hAnsi="Times New Roman" w:cs="Times New Roman"/>
          <w:sz w:val="24"/>
          <w:szCs w:val="24"/>
        </w:rPr>
        <w:t>pegawai</w:t>
      </w:r>
      <w:r w:rsidRPr="00AF6DDC">
        <w:rPr>
          <w:rFonts w:ascii="Times New Roman" w:hAnsi="Times New Roman" w:cs="Times New Roman"/>
          <w:sz w:val="24"/>
          <w:szCs w:val="24"/>
        </w:rPr>
        <w:t xml:space="preserve"> dan mengambil tindakan preventif untuk mengurangi tingkat atrisi, serta meningkatkan efisiensi dan efektivitas manajemen sumber daya manusia melalui penggunaan teknik pembelajaran mesin yang canggih, berhasil mendapatkan akurasi model Random Forest sebesar 88% dalam pengembangan model prediksi atrisi pada dataset perusahaan International business machines corporation (IBM).</w:t>
      </w:r>
    </w:p>
    <w:p w14:paraId="5E115C28" w14:textId="762C6D84" w:rsidR="00904F6C" w:rsidRPr="00904F6C" w:rsidRDefault="00CC7125" w:rsidP="00904F6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Untuk</w:t>
      </w:r>
      <w:r w:rsidR="00AF6DDC" w:rsidRPr="00AF6DDC">
        <w:rPr>
          <w:rFonts w:ascii="Times New Roman" w:hAnsi="Times New Roman" w:cs="Times New Roman"/>
          <w:sz w:val="24"/>
          <w:szCs w:val="24"/>
        </w:rPr>
        <w:t xml:space="preserve"> memudahkan proses pengembangan model machine learning, </w:t>
      </w:r>
      <w:r w:rsidR="00AF6DDC" w:rsidRPr="00CC7125">
        <w:rPr>
          <w:rFonts w:ascii="Times New Roman" w:hAnsi="Times New Roman" w:cs="Times New Roman"/>
          <w:strike/>
          <w:sz w:val="24"/>
          <w:szCs w:val="24"/>
          <w:highlight w:val="yellow"/>
        </w:rPr>
        <w:t>yang mana</w:t>
      </w:r>
      <w:r w:rsidR="00AF6DDC" w:rsidRPr="00AF6DDC">
        <w:rPr>
          <w:rFonts w:ascii="Times New Roman" w:hAnsi="Times New Roman" w:cs="Times New Roman"/>
          <w:sz w:val="24"/>
          <w:szCs w:val="24"/>
        </w:rPr>
        <w:t xml:space="preserve"> tidak mengharuskan proses deployment terhadap hasil analisis dan model machine learning. Metode penelitian SEMMA adalah solusi yang </w:t>
      </w:r>
      <w:r>
        <w:rPr>
          <w:rFonts w:ascii="Times New Roman" w:hAnsi="Times New Roman" w:cs="Times New Roman"/>
          <w:sz w:val="24"/>
          <w:szCs w:val="24"/>
        </w:rPr>
        <w:t>dapat</w:t>
      </w:r>
      <w:r w:rsidR="00AF6DDC" w:rsidRPr="00AF6DDC">
        <w:rPr>
          <w:rFonts w:ascii="Times New Roman" w:hAnsi="Times New Roman" w:cs="Times New Roman"/>
          <w:sz w:val="24"/>
          <w:szCs w:val="24"/>
        </w:rPr>
        <w:t xml:space="preserve"> digunakan. Seperti penelitian yang dilakukan oleh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62565/tekno.v2i1.23","abstract":"Pengadilan Negeri Bale Bandung Kelas 1A beroperasi sebagai entitas peradilan umum di bawah naungan Mahkamah Agung Republik Indonesia, dengan mandat untuk menegakkan hukum dan keadilan di kabupaten Jawab Barat. Institusi ini memiliki wewenang untuk menerima, memeriksa, dan memutuskan perkara pada tingkat pertama. Studi ini diarahkan untuk mengembangkan model prediktif yang memanfaatkan teknik pembelajaran mesin (machine learning) guna menilai dan memprediksi kinerja hakim di Pengadilan Negeri Bale Bandung Kelas 1A. Metodologi penelitian ini mencakup pengumpulan data kinerja hakim dari berbagai sumber, pemrosesan data tersebut, dan implementasi algoritma pembelajaran mesin menggunakan bahasa pemrograman Python. Teknik analisis data meliputi seleksi fitur relevan, pemisahan dataset untuk tujuan pelatihan dan pengujian model, serta evaluasi performa model menggunakan metrik evaluasi yang tepat. Hasil dari penelitian ini menunjukkan kemampuan model pembelajaran mesin yang dikembangkan dalam memprediksi penilaian kinerja hakim dengan tingkat akurasi yang signifikan berdasarkan data yang tersedia. Penelitian ini menyajikan dasar bagi integrasi teknologi dalam evaluasi kinerja hakim, menawarkan pendekatan yang lebih objektif dan berbasis prediksi untuk mendukung sistem peradilan.","author":[{"dropping-particle":"","family":"Febriana","given":"Novita","non-dropping-particle":"","parse-names":false,"suffix":""},{"dropping-particle":"","family":"Fadzira","given":"Firly","non-dropping-particle":"","parse-names":false,"suffix":""},{"dropping-particle":"","family":"Senubekti","given":"Mamok Andri","non-dropping-particle":"","parse-names":false,"suffix":""},{"dropping-particle":"","family":"Suharsih","given":"Ririn","non-dropping-particle":"","parse-names":false,"suffix":""}],"container-title":"TEKNO : Jurnal Penelitian Teknologi dan Peradilan","id":"ITEM-1","issue":"1","issued":{"date-parts":[["2024"]]},"page":"44-51","title":"Prediksi Penilaian Kinerja Hakim Dengan Penerapan Machine Learning Menggunakan Tools Python","type":"article-journal","volume":"2"},"uris":["http://www.mendeley.com/documents/?uuid=192bcee4-e106-4b87-9289-5e2fc49bf2cc"]}],"mendeley":{"formattedCitation":"(Febriana et al. 2024)","plainTextFormattedCitation":"(Febriana et al. 2024)","previouslyFormattedCitation":"(Febriana et al. 2024)"},"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Febriana et al. 2024)</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00AF6DDC" w:rsidRPr="00AF6DDC">
        <w:rPr>
          <w:rFonts w:ascii="Times New Roman" w:hAnsi="Times New Roman" w:cs="Times New Roman"/>
          <w:sz w:val="24"/>
          <w:szCs w:val="24"/>
        </w:rPr>
        <w:t>untuk meningkatkan transparansi dan akuntabilitas dalam sistem peradilan dengan menyediakan model prediktif yang objektif dan berbasis data, serta untuk mendukung pengambilan keputusan yang lebih baik dalam evaluasi kinerja hakim. Penelitian ini menggunakan metode SEMMA (Sample, Explore, Modify, Model, Assess) dan Implementasi algoritma C4.5, yang mana berhasil mendapatkan tingkat akurasi sebesar 98,10% dalam memprediksi kinerja hakim berdasarkan data yang tersedia.</w:t>
      </w:r>
    </w:p>
    <w:p w14:paraId="5B0965DD" w14:textId="39AA6870" w:rsidR="00904F6C" w:rsidRPr="00904F6C" w:rsidRDefault="00904F6C" w:rsidP="00904F6C">
      <w:pPr>
        <w:spacing w:line="360" w:lineRule="auto"/>
        <w:ind w:firstLine="720"/>
        <w:jc w:val="both"/>
        <w:rPr>
          <w:rFonts w:ascii="Times New Roman" w:hAnsi="Times New Roman" w:cs="Times New Roman"/>
          <w:sz w:val="24"/>
          <w:szCs w:val="24"/>
        </w:rPr>
      </w:pPr>
      <w:commentRangeStart w:id="16"/>
      <w:r w:rsidRPr="00904F6C">
        <w:rPr>
          <w:rFonts w:ascii="Times New Roman" w:hAnsi="Times New Roman" w:cs="Times New Roman"/>
          <w:sz w:val="24"/>
          <w:szCs w:val="24"/>
        </w:rPr>
        <w:t>Dari penelitian-penelitian terdahulu yang telah dipaparkan mengenai variabel, algoritma pengembangan, dan metode penelitian yang digunakan. Penelitian ini merupakan kombinasi dari semua penelitian tersebut, yaitu pengembangan model machine learning untuk prediksi kepuasan kerja dan kinerja kerja pegawai menggunakan algoritma random forest dan metode penelitian SEMMA (Sample, Explore, Modify, Model, Assess). Adapun argumentasi yang digunakan sebagai berikut ;</w:t>
      </w:r>
      <w:commentRangeEnd w:id="16"/>
      <w:r w:rsidR="00B01BB0">
        <w:rPr>
          <w:rStyle w:val="CommentReference"/>
        </w:rPr>
        <w:commentReference w:id="16"/>
      </w:r>
    </w:p>
    <w:p w14:paraId="12694398" w14:textId="32B6602E" w:rsidR="00904F6C" w:rsidRPr="00904F6C" w:rsidRDefault="00904F6C" w:rsidP="00904F6C">
      <w:pPr>
        <w:pStyle w:val="ListParagraph"/>
        <w:numPr>
          <w:ilvl w:val="0"/>
          <w:numId w:val="38"/>
        </w:numPr>
        <w:spacing w:line="360" w:lineRule="auto"/>
        <w:jc w:val="both"/>
        <w:rPr>
          <w:rFonts w:ascii="Times New Roman" w:hAnsi="Times New Roman" w:cs="Times New Roman"/>
          <w:sz w:val="24"/>
          <w:szCs w:val="24"/>
        </w:rPr>
      </w:pPr>
      <w:r w:rsidRPr="00904F6C">
        <w:rPr>
          <w:rFonts w:ascii="Times New Roman" w:hAnsi="Times New Roman" w:cs="Times New Roman"/>
          <w:sz w:val="24"/>
          <w:szCs w:val="24"/>
        </w:rPr>
        <w:lastRenderedPageBreak/>
        <w:t xml:space="preserve">Pada penelitian terdahulu, seperti yang dilakukan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abstract":"This paper aims to develop a reliable job satisfaction prediction model using machine learning technique. For this, this study used the dataset which is available at IBM Watson Analytics and applied generalized linear model including linear regression and binomial classi?cation. This study essentially had two primary approaches. Firstly, this paper intends to understand the role of variables in job satisfaction prediction modeling better. Secondly, the study seeks to evaluate the predictive performance of generalized linear model including linear regression and binomial classi?cation. In these results, ?rst, we can predict employees’ job satisfaction with a lot of individual factors. Second, for each model, our model showed the outstanding predictive performance. The pre-access and modeling methodology used in this paper can be viewed as a roadmap for the reader to follow the steps taken in this study and to apply procedures to identify the causes of many other human resource management problems.","author":[{"dropping-particle":"","family":"Choi","given":"Youngkeun","non-dropping-particle":"","parse-names":false,"suffix":""},{"dropping-particle":"","family":"Choi","given":"Jae","non-dropping-particle":"","parse-names":false,"suffix":""}],"container-title":"Research Square","id":"ITEM-1","issue":"May","issued":{"date-parts":[["2022"]]},"page":"18","title":"Job Satisfaction Prediction and Machine Learning Technique","type":"article-journal"},"uris":["http://www.mendeley.com/documents/?uuid=1d47c85a-0018-42c2-9621-07f9a36cff5e"]}],"mendeley":{"formattedCitation":"(Choi and Choi 2022)","plainTextFormattedCitation":"(Choi and Choi 2022)","previouslyFormattedCitation":"(Choi and Choi 2022)"},"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Choi and Choi 2022)</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904F6C">
        <w:rPr>
          <w:rFonts w:ascii="Times New Roman" w:hAnsi="Times New Roman" w:cs="Times New Roman"/>
          <w:sz w:val="24"/>
          <w:szCs w:val="24"/>
        </w:rPr>
        <w:t xml:space="preserve">dan </w:t>
      </w:r>
      <w:r w:rsidR="002F0D81">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22219/kinetik.v6i4.1345","ISSN":"2503-2259","abstract":"Each company applies a contract extension to assess the performance of its employees. Employees with good performance in the company are entitled to future contracts within a certain period of time. In a pandemic time, many companies have made decisions to carry out WFH (Work from Home) activities even to Termination (Attrition) of Employment. The company's performance cannot be stable if in certain fields it does not meet the criteria required by the company. Thus, due to many things to consider in contract extension, we are proposed feature selection steps such as duplicate features, correlated features and Univariate Receiver Operating Characteristics curve (ROC) to reduce features from 35 to 21 Features. Then, after we obtained the best features, we applied into Decision Trees and Random Forest. By optimizing parameter selection using parameter grid, the research concluded that Random Forest with feature selection can predict Employee Attrition and Performance by obtain accuracy 79.16%, Recall 76% and Precision 82,6%.","author":[{"dropping-particle":"","family":"Nurhindarto","given":"Aris","non-dropping-particle":"","parse-names":false,"suffix":""},{"dropping-particle":"","family":"Andriansyah","given":"Esa Wahyu","non-dropping-particle":"","parse-names":false,"suffix":""},{"dropping-particle":"","family":"Alzami","given":"Farrikh","non-dropping-particle":"","parse-names":false,"suffix":""},{"dropping-particle":"","family":"Purwanto","given":"Purwanto","non-dropping-particle":"","parse-names":false,"suffix":""},{"dropping-particle":"","family":"Soeleman","given":"Moch Arief","non-dropping-particle":"","parse-names":false,"suffix":""},{"dropping-particle":"","family":"Prabowo","given":"Dwi Puji","non-dropping-particle":"","parse-names":false,"suffix":""}],"container-title":"Kinetik: Game Technology, Information System, Computer Network, Computing, Electronics, and Control","id":"ITEM-1","issued":{"date-parts":[["2021"]]},"title":"Employee Attrition and Performance Prediction using Univariate ROC feature selection and Random Forest","type":"article-journal","volume":"4"},"uris":["http://www.mendeley.com/documents/?uuid=85b21676-38c0-4e33-b422-a8d1512437fa"]}],"mendeley":{"formattedCitation":"(Nurhindarto et al. 2021)","plainTextFormattedCitation":"(Nurhindarto et al. 2021)","previouslyFormattedCitation":"(Nurhindarto et al. 2021)"},"properties":{"noteIndex":0},"schema":"https://github.com/citation-style-language/schema/raw/master/csl-citation.json"}</w:instrText>
      </w:r>
      <w:r w:rsidR="002F0D81">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Nurhindarto et al. 2021)</w:t>
      </w:r>
      <w:r w:rsidR="002F0D81">
        <w:rPr>
          <w:rFonts w:ascii="Times New Roman" w:hAnsi="Times New Roman" w:cs="Times New Roman"/>
          <w:sz w:val="24"/>
          <w:szCs w:val="24"/>
        </w:rPr>
        <w:fldChar w:fldCharType="end"/>
      </w:r>
      <w:r w:rsidR="002F0D81">
        <w:rPr>
          <w:rFonts w:ascii="Times New Roman" w:hAnsi="Times New Roman" w:cs="Times New Roman"/>
          <w:sz w:val="24"/>
          <w:szCs w:val="24"/>
        </w:rPr>
        <w:t xml:space="preserve"> </w:t>
      </w:r>
      <w:r w:rsidRPr="00904F6C">
        <w:rPr>
          <w:rFonts w:ascii="Times New Roman" w:hAnsi="Times New Roman" w:cs="Times New Roman"/>
          <w:sz w:val="24"/>
          <w:szCs w:val="24"/>
        </w:rPr>
        <w:t>merupakan variabel yang sama dengan variabel yang penulis pilih untuk penelitian. Namun perbedaannya adalah, penelitian yang penulis lakukan menggunakan dataset yang berbeda, yaitu data pegawai semester 1 tahun 2023 perusahaan PLN Indonesia Power.</w:t>
      </w:r>
    </w:p>
    <w:p w14:paraId="6B52D417" w14:textId="77AE84B9" w:rsidR="00904F6C" w:rsidRPr="00904F6C" w:rsidRDefault="00904F6C" w:rsidP="007D2078">
      <w:pPr>
        <w:pStyle w:val="ListParagraph"/>
        <w:numPr>
          <w:ilvl w:val="0"/>
          <w:numId w:val="38"/>
        </w:numPr>
        <w:spacing w:line="360" w:lineRule="auto"/>
        <w:jc w:val="both"/>
        <w:rPr>
          <w:rFonts w:ascii="Times New Roman" w:hAnsi="Times New Roman" w:cs="Times New Roman"/>
          <w:sz w:val="24"/>
          <w:szCs w:val="24"/>
        </w:rPr>
      </w:pPr>
      <w:r w:rsidRPr="00904F6C">
        <w:rPr>
          <w:rFonts w:ascii="Times New Roman" w:hAnsi="Times New Roman" w:cs="Times New Roman"/>
          <w:sz w:val="24"/>
          <w:szCs w:val="24"/>
        </w:rPr>
        <w:t>Selain itu, pada penelitian terdahulu masih banyak yang menggunakan algoritma random forest untuk pengembangan model machine learning prediksi atrisi pegawai melainkan kepuasan kerja dan kinerja pegawai. Oleh karena itu penulis melihat kesenjangan pada penelitian terdahulu dengan penelitian yang dilakukan, sehingga pemilihan variabel kepuasan kerja dan kinerja pegawai untuk pengembangan model machine learning prediksi sangat jarang dilakukan penelitian</w:t>
      </w:r>
      <w:r w:rsidR="007D2078">
        <w:rPr>
          <w:rFonts w:ascii="Times New Roman" w:hAnsi="Times New Roman" w:cs="Times New Roman"/>
          <w:sz w:val="24"/>
          <w:szCs w:val="24"/>
        </w:rPr>
        <w:t xml:space="preserve"> dan juga karena </w:t>
      </w:r>
      <w:r w:rsidR="007D2078" w:rsidRPr="00676A10">
        <w:rPr>
          <w:rFonts w:ascii="Times New Roman" w:hAnsi="Times New Roman" w:cs="Times New Roman"/>
          <w:sz w:val="24"/>
          <w:szCs w:val="24"/>
        </w:rPr>
        <w:t>kemampuannya mengatasi overfitting, menangani dataset besar dan heterogen, mengelola missing values, serta memberikan informasi penting tentang fitur-fitur yang mempengaruhi prediksi</w:t>
      </w:r>
      <w:r w:rsidR="007D2078">
        <w:rPr>
          <w:rFonts w:ascii="Times New Roman" w:hAnsi="Times New Roman" w:cs="Times New Roman"/>
          <w:sz w:val="24"/>
          <w:szCs w:val="24"/>
        </w:rPr>
        <w:t>. Sangat cocok apabila di terapkan pada dataset Perusahaan PLN Indonesia Power yang besar dan heterogen</w:t>
      </w:r>
      <w:r w:rsidRPr="00904F6C">
        <w:rPr>
          <w:rFonts w:ascii="Times New Roman" w:hAnsi="Times New Roman" w:cs="Times New Roman"/>
          <w:sz w:val="24"/>
          <w:szCs w:val="24"/>
        </w:rPr>
        <w:t>.</w:t>
      </w:r>
    </w:p>
    <w:p w14:paraId="210A05A3" w14:textId="50F16FDF" w:rsidR="00BC00B9" w:rsidRPr="00904F6C" w:rsidRDefault="00904F6C" w:rsidP="00904F6C">
      <w:pPr>
        <w:pStyle w:val="ListParagraph"/>
        <w:numPr>
          <w:ilvl w:val="0"/>
          <w:numId w:val="38"/>
        </w:numPr>
        <w:spacing w:line="360" w:lineRule="auto"/>
        <w:jc w:val="both"/>
        <w:rPr>
          <w:rFonts w:ascii="Times New Roman" w:hAnsi="Times New Roman" w:cs="Times New Roman"/>
          <w:sz w:val="24"/>
          <w:szCs w:val="24"/>
        </w:rPr>
      </w:pPr>
      <w:r w:rsidRPr="00904F6C">
        <w:rPr>
          <w:rFonts w:ascii="Times New Roman" w:hAnsi="Times New Roman" w:cs="Times New Roman"/>
          <w:sz w:val="24"/>
          <w:szCs w:val="24"/>
        </w:rPr>
        <w:t xml:space="preserve">Metode penelitian yang digunakan oleh </w:t>
      </w:r>
      <w:r w:rsidR="007D2078">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DOI":"10.62565/tekno.v2i1.23","abstract":"Pengadilan Negeri Bale Bandung Kelas 1A beroperasi sebagai entitas peradilan umum di bawah naungan Mahkamah Agung Republik Indonesia, dengan mandat untuk menegakkan hukum dan keadilan di kabupaten Jawab Barat. Institusi ini memiliki wewenang untuk menerima, memeriksa, dan memutuskan perkara pada tingkat pertama. Studi ini diarahkan untuk mengembangkan model prediktif yang memanfaatkan teknik pembelajaran mesin (machine learning) guna menilai dan memprediksi kinerja hakim di Pengadilan Negeri Bale Bandung Kelas 1A. Metodologi penelitian ini mencakup pengumpulan data kinerja hakim dari berbagai sumber, pemrosesan data tersebut, dan implementasi algoritma pembelajaran mesin menggunakan bahasa pemrograman Python. Teknik analisis data meliputi seleksi fitur relevan, pemisahan dataset untuk tujuan pelatihan dan pengujian model, serta evaluasi performa model menggunakan metrik evaluasi yang tepat. Hasil dari penelitian ini menunjukkan kemampuan model pembelajaran mesin yang dikembangkan dalam memprediksi penilaian kinerja hakim dengan tingkat akurasi yang signifikan berdasarkan data yang tersedia. Penelitian ini menyajikan dasar bagi integrasi teknologi dalam evaluasi kinerja hakim, menawarkan pendekatan yang lebih objektif dan berbasis prediksi untuk mendukung sistem peradilan.","author":[{"dropping-particle":"","family":"Febriana","given":"Novita","non-dropping-particle":"","parse-names":false,"suffix":""},{"dropping-particle":"","family":"Fadzira","given":"Firly","non-dropping-particle":"","parse-names":false,"suffix":""},{"dropping-particle":"","family":"Senubekti","given":"Mamok Andri","non-dropping-particle":"","parse-names":false,"suffix":""},{"dropping-particle":"","family":"Suharsih","given":"Ririn","non-dropping-particle":"","parse-names":false,"suffix":""}],"container-title":"TEKNO : Jurnal Penelitian Teknologi dan Peradilan","id":"ITEM-1","issue":"1","issued":{"date-parts":[["2024"]]},"page":"44-51","title":"Prediksi Penilaian Kinerja Hakim Dengan Penerapan Machine Learning Menggunakan Tools Python","type":"article-journal","volume":"2"},"uris":["http://www.mendeley.com/documents/?uuid=192bcee4-e106-4b87-9289-5e2fc49bf2cc"]}],"mendeley":{"formattedCitation":"(Febriana et al. 2024)","plainTextFormattedCitation":"(Febriana et al. 2024)","previouslyFormattedCitation":"(Febriana et al. 2024)"},"properties":{"noteIndex":0},"schema":"https://github.com/citation-style-language/schema/raw/master/csl-citation.json"}</w:instrText>
      </w:r>
      <w:r w:rsidR="007D2078">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Febriana et al. 2024)</w:t>
      </w:r>
      <w:r w:rsidR="007D2078">
        <w:rPr>
          <w:rFonts w:ascii="Times New Roman" w:hAnsi="Times New Roman" w:cs="Times New Roman"/>
          <w:sz w:val="24"/>
          <w:szCs w:val="24"/>
        </w:rPr>
        <w:fldChar w:fldCharType="end"/>
      </w:r>
      <w:r w:rsidR="007D2078">
        <w:rPr>
          <w:rFonts w:ascii="Times New Roman" w:hAnsi="Times New Roman" w:cs="Times New Roman"/>
          <w:sz w:val="24"/>
          <w:szCs w:val="24"/>
        </w:rPr>
        <w:t xml:space="preserve"> </w:t>
      </w:r>
      <w:r w:rsidRPr="00904F6C">
        <w:rPr>
          <w:rFonts w:ascii="Times New Roman" w:hAnsi="Times New Roman" w:cs="Times New Roman"/>
          <w:sz w:val="24"/>
          <w:szCs w:val="24"/>
        </w:rPr>
        <w:t xml:space="preserve">dalam mengembangkan model machine learning prediksi kinerja hakim, sangat cocok apabila diaplikasikan kepada penelitian yang dilakukan oleh penulis, karena </w:t>
      </w:r>
      <w:r>
        <w:rPr>
          <w:rFonts w:ascii="Times New Roman" w:hAnsi="Times New Roman" w:cs="Times New Roman"/>
          <w:sz w:val="24"/>
          <w:szCs w:val="24"/>
        </w:rPr>
        <w:t>keluaran</w:t>
      </w:r>
      <w:r w:rsidRPr="00904F6C">
        <w:rPr>
          <w:rFonts w:ascii="Times New Roman" w:hAnsi="Times New Roman" w:cs="Times New Roman"/>
          <w:sz w:val="24"/>
          <w:szCs w:val="24"/>
        </w:rPr>
        <w:t xml:space="preserve"> yang dihasilkan tidak mengharuskan hasil analisis dan model machine learning </w:t>
      </w:r>
      <w:r>
        <w:rPr>
          <w:rFonts w:ascii="Times New Roman" w:hAnsi="Times New Roman" w:cs="Times New Roman"/>
          <w:sz w:val="24"/>
          <w:szCs w:val="24"/>
        </w:rPr>
        <w:t xml:space="preserve">untuk </w:t>
      </w:r>
      <w:r w:rsidRPr="00904F6C">
        <w:rPr>
          <w:rFonts w:ascii="Times New Roman" w:hAnsi="Times New Roman" w:cs="Times New Roman"/>
          <w:sz w:val="24"/>
          <w:szCs w:val="24"/>
        </w:rPr>
        <w:t>di deploy ke media lain, tetapi dengan menampilkan hasil</w:t>
      </w:r>
      <w:r>
        <w:rPr>
          <w:rFonts w:ascii="Times New Roman" w:hAnsi="Times New Roman" w:cs="Times New Roman"/>
          <w:sz w:val="24"/>
          <w:szCs w:val="24"/>
        </w:rPr>
        <w:t xml:space="preserve"> </w:t>
      </w:r>
      <w:r w:rsidRPr="00904F6C">
        <w:rPr>
          <w:rFonts w:ascii="Times New Roman" w:hAnsi="Times New Roman" w:cs="Times New Roman"/>
          <w:sz w:val="24"/>
          <w:szCs w:val="24"/>
        </w:rPr>
        <w:t>evaluasi analisis dan model.</w:t>
      </w:r>
    </w:p>
    <w:bookmarkEnd w:id="15"/>
    <w:p w14:paraId="60B6E6C0" w14:textId="6092D339" w:rsidR="008711ED" w:rsidRDefault="008711ED" w:rsidP="008711ED">
      <w:pPr>
        <w:pStyle w:val="Heading2"/>
        <w:numPr>
          <w:ilvl w:val="1"/>
          <w:numId w:val="36"/>
        </w:numPr>
        <w:spacing w:before="0" w:line="360" w:lineRule="auto"/>
        <w:ind w:left="284" w:hanging="284"/>
        <w:jc w:val="both"/>
      </w:pPr>
      <w:r>
        <w:t>Pegawai</w:t>
      </w:r>
    </w:p>
    <w:p w14:paraId="12E4BB76" w14:textId="77777777" w:rsidR="00FA74BD" w:rsidRPr="00FA74BD" w:rsidRDefault="00FA74BD" w:rsidP="00FA74BD">
      <w:pPr>
        <w:spacing w:line="360" w:lineRule="auto"/>
        <w:ind w:firstLine="720"/>
        <w:jc w:val="both"/>
        <w:rPr>
          <w:rFonts w:ascii="Times New Roman" w:hAnsi="Times New Roman" w:cs="Times New Roman"/>
          <w:sz w:val="24"/>
          <w:szCs w:val="24"/>
        </w:rPr>
      </w:pPr>
      <w:r w:rsidRPr="00FA74BD">
        <w:rPr>
          <w:rFonts w:ascii="Times New Roman" w:hAnsi="Times New Roman" w:cs="Times New Roman"/>
          <w:sz w:val="24"/>
          <w:szCs w:val="24"/>
        </w:rPr>
        <w:t xml:space="preserve">Menurut Widjaja (2006), pegawai adalah tenaga kerja manusia baik secara jasmani maupun rohani (mental dan pikiran) yang selalu dibutuhkan, sehingga menjadi salah satu modal pokok dalam usaha kerja sama untuk mencapai tujuan tertentu dalam organisasi. Definisi ini menekankan pentingnya aspek fisik dan mental pegawai sebagai sumber daya utama yang mendukung keberhasilan operasional organisasi. Dengan kontribusi mereka, organisasi dapat berjalan efektif dan efisien dalam mencapai tujuannya. </w:t>
      </w:r>
    </w:p>
    <w:p w14:paraId="6E95A262" w14:textId="7D40E1CA" w:rsidR="002F0D81" w:rsidRDefault="00FA74BD" w:rsidP="00FA74BD">
      <w:pPr>
        <w:spacing w:line="360" w:lineRule="auto"/>
        <w:ind w:firstLine="720"/>
        <w:jc w:val="both"/>
        <w:rPr>
          <w:rFonts w:ascii="Times New Roman" w:hAnsi="Times New Roman" w:cs="Times New Roman"/>
          <w:sz w:val="24"/>
          <w:szCs w:val="24"/>
        </w:rPr>
      </w:pPr>
      <w:r w:rsidRPr="00FA74BD">
        <w:rPr>
          <w:rFonts w:ascii="Times New Roman" w:hAnsi="Times New Roman" w:cs="Times New Roman"/>
          <w:sz w:val="24"/>
          <w:szCs w:val="24"/>
        </w:rPr>
        <w:lastRenderedPageBreak/>
        <w:t>Pegawai tidak hanya berfungsi sebagai pelaksana tugas, tetapi juga memainkan peran penting dalam mencapai hasil yang diinginkan oleh organisasi. Seperti yang dijelaskan oleh Hasibuan (2013), pegawai berperan sebagai pelaksana tugas untuk mencapai tujuan organisasi, menunjukkan bahwa kontribusi mereka sangat penting dalam mencapai hasil yang diinginkan. Ini berarti, tanpa kontribusi dan partisipasi aktif dari pegawai, tujuan organisasi mungkin tidak tercapai. Dengan demikian, pegawai bukan hanya sekedar tenaga kerja, tetapi mereka adalah aset strategis yang mendukung keberhasilan jangka panjang organisasi.</w:t>
      </w:r>
    </w:p>
    <w:p w14:paraId="7F453D4D" w14:textId="1020A074" w:rsidR="00FA74BD" w:rsidRDefault="00FA74BD" w:rsidP="00FA74BD">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inerja Pegawai</w:t>
      </w:r>
    </w:p>
    <w:p w14:paraId="2DD21BCF" w14:textId="5609A59F" w:rsidR="00D21DB5" w:rsidRDefault="00FA74BD" w:rsidP="00D21DB5">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ertian </w:t>
      </w:r>
    </w:p>
    <w:p w14:paraId="31266481" w14:textId="6BD26FDE" w:rsidR="00D21DB5" w:rsidRDefault="00D21DB5" w:rsidP="00D21DB5">
      <w:pPr>
        <w:spacing w:line="360" w:lineRule="auto"/>
        <w:ind w:left="1440" w:firstLine="720"/>
        <w:jc w:val="both"/>
        <w:rPr>
          <w:rFonts w:ascii="Times New Roman" w:hAnsi="Times New Roman" w:cs="Times New Roman"/>
          <w:sz w:val="24"/>
          <w:szCs w:val="24"/>
        </w:rPr>
      </w:pPr>
      <w:r w:rsidRPr="00D21DB5">
        <w:rPr>
          <w:rFonts w:ascii="Times New Roman" w:hAnsi="Times New Roman" w:cs="Times New Roman"/>
          <w:sz w:val="24"/>
          <w:szCs w:val="24"/>
        </w:rPr>
        <w:t>Menurut Gomes(2003) Kinerja adalah ekspresi dari kemampuan, motivasi, dan kesempatan yang dimiliki oleh individu dalam mencapai tujuan organisasi. Ini mencakup perilaku dan hasil yang dihasilkan dari perilaku tersebut. Salah satu faktor kunci dalam meningkatkan kinerja organisasi adalah kemampuan untuk mengelola kinerja karyawan. Terdapat berbagai jalur yang jika ditempuh dengan baik, pasti akan membawa tujuan bisnis ke pencapaian yang diinginkan</w:t>
      </w:r>
      <w:r w:rsidR="006E078E">
        <w:rPr>
          <w:rFonts w:ascii="Times New Roman" w:hAnsi="Times New Roman" w:cs="Times New Roman"/>
          <w:sz w:val="24"/>
          <w:szCs w:val="24"/>
        </w:rPr>
        <w:t xml:space="preserve"> </w:t>
      </w:r>
      <w:r w:rsidR="006E078E">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ISBN":"978-602-6397-22-5","abstract":"Buku ini penulis lebih memfokuskan pada pendekatan riset yang mana aspek metodologinya lebih banyak disajikan. dengan membaca buku ini pembaca akan memahami bagaimana relevansi dimensi-dimensi yang diteliti terhadap kinerja pegawai. pembaca juga mendapatkan gambaran bagaimana implikasi dari temuan penelitian terhadap manajemen organisasi dalam rangka meningkatkan kinerja pegawai.","author":[{"dropping-particle":"","family":"Huseno","given":"Tun","non-dropping-particle":"","parse-names":false,"suffix":""}],"container-title":"Media Nusa Creative","id":"ITEM-1","issued":{"date-parts":[["2016"]]},"page":"85","title":"KINERJA PEGAWAI Tinjauan dari Dimensi KKepemimpinan, Misi Organisasi, Budaya Organisasi dan Kepuasan Kerja","type":"article"},"uris":["http://www.mendeley.com/documents/?uuid=427f6787-f316-42a8-b0c2-8708a06196ff"]}],"mendeley":{"formattedCitation":"(Huseno 2016)","plainTextFormattedCitation":"(Huseno 2016)","previouslyFormattedCitation":"(Huseno 2016)"},"properties":{"noteIndex":0},"schema":"https://github.com/citation-style-language/schema/raw/master/csl-citation.json"}</w:instrText>
      </w:r>
      <w:r w:rsidR="006E078E">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Huseno 2016)</w:t>
      </w:r>
      <w:r w:rsidR="006E078E">
        <w:rPr>
          <w:rFonts w:ascii="Times New Roman" w:hAnsi="Times New Roman" w:cs="Times New Roman"/>
          <w:sz w:val="24"/>
          <w:szCs w:val="24"/>
        </w:rPr>
        <w:fldChar w:fldCharType="end"/>
      </w:r>
      <w:r w:rsidRPr="00D21DB5">
        <w:rPr>
          <w:rFonts w:ascii="Times New Roman" w:hAnsi="Times New Roman" w:cs="Times New Roman"/>
          <w:sz w:val="24"/>
          <w:szCs w:val="24"/>
        </w:rPr>
        <w:t>. Manajemen kinerja karyawan yang efektif merupakan faktor penting dalam pencapaian tujuan bisnis dan organisasi. Pengelolaan kinerja yang baik dapat membawa perusahaan menuju kesuksesan, sementara manajemen yang buruk dapat menyebabkan kegagalan organisasi (Nimran &amp; Amirullah, 2012).</w:t>
      </w:r>
    </w:p>
    <w:p w14:paraId="0B5D8057" w14:textId="1501AC98" w:rsidR="00D21DB5" w:rsidRDefault="00D21DB5" w:rsidP="00D21DB5">
      <w:pPr>
        <w:pStyle w:val="ListParagraph"/>
        <w:numPr>
          <w:ilvl w:val="0"/>
          <w:numId w:val="42"/>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Faktor-Faktor yang Mempengaruhi Kinerja Pegawai</w:t>
      </w:r>
    </w:p>
    <w:p w14:paraId="0B12ECC1" w14:textId="69EE615B" w:rsidR="00D21DB5" w:rsidRPr="00D21DB5" w:rsidRDefault="00D21DB5" w:rsidP="00D21DB5">
      <w:pPr>
        <w:pStyle w:val="ListParagraph"/>
        <w:spacing w:line="360" w:lineRule="auto"/>
        <w:ind w:left="1800" w:firstLine="360"/>
        <w:jc w:val="both"/>
        <w:rPr>
          <w:rFonts w:ascii="Times New Roman" w:hAnsi="Times New Roman" w:cs="Times New Roman"/>
          <w:sz w:val="24"/>
          <w:szCs w:val="24"/>
        </w:rPr>
      </w:pPr>
      <w:r w:rsidRPr="00D21DB5">
        <w:rPr>
          <w:rFonts w:ascii="Times New Roman" w:hAnsi="Times New Roman" w:cs="Times New Roman"/>
          <w:sz w:val="24"/>
          <w:szCs w:val="24"/>
        </w:rPr>
        <w:t xml:space="preserve">Menurut </w:t>
      </w:r>
      <w:r w:rsidR="006E078E">
        <w:rPr>
          <w:rFonts w:ascii="Times New Roman" w:hAnsi="Times New Roman" w:cs="Times New Roman"/>
          <w:sz w:val="24"/>
          <w:szCs w:val="24"/>
        </w:rPr>
        <w:fldChar w:fldCharType="begin" w:fldLock="1"/>
      </w:r>
      <w:r w:rsidR="00512C00">
        <w:rPr>
          <w:rFonts w:ascii="Times New Roman" w:hAnsi="Times New Roman" w:cs="Times New Roman"/>
          <w:sz w:val="24"/>
          <w:szCs w:val="24"/>
        </w:rPr>
        <w:instrText>ADDIN CSL_CITATION {"citationItems":[{"id":"ITEM-1","itemData":{"ISBN":"978-602-6397-22-5","abstract":"Buku ini penulis lebih memfokuskan pada pendekatan riset yang mana aspek metodologinya lebih banyak disajikan. dengan membaca buku ini pembaca akan memahami bagaimana relevansi dimensi-dimensi yang diteliti terhadap kinerja pegawai. pembaca juga mendapatkan gambaran bagaimana implikasi dari temuan penelitian terhadap manajemen organisasi dalam rangka meningkatkan kinerja pegawai.","author":[{"dropping-particle":"","family":"Huseno","given":"Tun","non-dropping-particle":"","parse-names":false,"suffix":""}],"container-title":"Media Nusa Creative","id":"ITEM-1","issued":{"date-parts":[["2016"]]},"page":"85","title":"KINERJA PEGAWAI Tinjauan dari Dimensi KKepemimpinan, Misi Organisasi, Budaya Organisasi dan Kepuasan Kerja","type":"article"},"uris":["http://www.mendeley.com/documents/?uuid=427f6787-f316-42a8-b0c2-8708a06196ff"]}],"mendeley":{"formattedCitation":"(Huseno 2016)","manualFormatting":"(Huseno 2016 , pp. 85-93)","plainTextFormattedCitation":"(Huseno 2016)","previouslyFormattedCitation":"(Huseno 2016)"},"properties":{"noteIndex":0},"schema":"https://github.com/citation-style-language/schema/raw/master/csl-citation.json"}</w:instrText>
      </w:r>
      <w:r w:rsidR="006E078E">
        <w:rPr>
          <w:rFonts w:ascii="Times New Roman" w:hAnsi="Times New Roman" w:cs="Times New Roman"/>
          <w:sz w:val="24"/>
          <w:szCs w:val="24"/>
        </w:rPr>
        <w:fldChar w:fldCharType="separate"/>
      </w:r>
      <w:r w:rsidR="006E078E" w:rsidRPr="006E078E">
        <w:rPr>
          <w:rFonts w:ascii="Times New Roman" w:hAnsi="Times New Roman" w:cs="Times New Roman"/>
          <w:noProof/>
          <w:sz w:val="24"/>
          <w:szCs w:val="24"/>
        </w:rPr>
        <w:t>(Huseno 2016</w:t>
      </w:r>
      <w:r w:rsidR="00512C00">
        <w:rPr>
          <w:rFonts w:ascii="Times New Roman" w:hAnsi="Times New Roman" w:cs="Times New Roman"/>
          <w:noProof/>
          <w:sz w:val="24"/>
          <w:szCs w:val="24"/>
        </w:rPr>
        <w:t xml:space="preserve"> </w:t>
      </w:r>
      <w:r w:rsidR="00512C00" w:rsidRPr="00D21DB5">
        <w:rPr>
          <w:rFonts w:ascii="Times New Roman" w:hAnsi="Times New Roman" w:cs="Times New Roman"/>
          <w:noProof/>
          <w:sz w:val="24"/>
          <w:szCs w:val="24"/>
        </w:rPr>
        <w:t>, pp. 85-93</w:t>
      </w:r>
      <w:r w:rsidR="006E078E" w:rsidRPr="006E078E">
        <w:rPr>
          <w:rFonts w:ascii="Times New Roman" w:hAnsi="Times New Roman" w:cs="Times New Roman"/>
          <w:noProof/>
          <w:sz w:val="24"/>
          <w:szCs w:val="24"/>
        </w:rPr>
        <w:t>)</w:t>
      </w:r>
      <w:r w:rsidR="006E078E">
        <w:rPr>
          <w:rFonts w:ascii="Times New Roman" w:hAnsi="Times New Roman" w:cs="Times New Roman"/>
          <w:sz w:val="24"/>
          <w:szCs w:val="24"/>
        </w:rPr>
        <w:fldChar w:fldCharType="end"/>
      </w:r>
      <w:r w:rsidRPr="00D21DB5">
        <w:rPr>
          <w:rFonts w:ascii="Times New Roman" w:hAnsi="Times New Roman" w:cs="Times New Roman"/>
          <w:sz w:val="24"/>
          <w:szCs w:val="24"/>
        </w:rPr>
        <w:t>, ada beberapa faktor yang mempengaruhi kinerja pegawai dalam menunjang manajemen kinerja yang baik</w:t>
      </w:r>
      <w:r>
        <w:rPr>
          <w:rFonts w:ascii="Times New Roman" w:hAnsi="Times New Roman" w:cs="Times New Roman"/>
          <w:sz w:val="24"/>
          <w:szCs w:val="24"/>
        </w:rPr>
        <w:t>, diantaranya ;</w:t>
      </w:r>
    </w:p>
    <w:p w14:paraId="701154B1"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63EB0D6C" w14:textId="0F04243F"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Kemampuan (Ability)</w:t>
      </w:r>
    </w:p>
    <w:p w14:paraId="4B6EE3A4"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lastRenderedPageBreak/>
        <w:t>Kemampuan mencakup pengetahuan, keterampilan, dan keahlian yang dimiliki oleh pegawai yang relevan dengan tugas yang dikerjakan. Kemampuan ini meliputi bakat, minat, kepribadian, dan faktor fisik.</w:t>
      </w:r>
    </w:p>
    <w:p w14:paraId="781FEAA2"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7B7943CE" w14:textId="57BCF224"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Motivasi (Motivation)</w:t>
      </w:r>
    </w:p>
    <w:p w14:paraId="762B38E2"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Motivasi adalah dorongan internal yang mempengaruhi semangat dan antusiasme kerja pegawai. Ini mencakup etika kerja, desain pekerjaan, dan motivasi individu untuk mencapai tujuan.</w:t>
      </w:r>
    </w:p>
    <w:p w14:paraId="73322A76"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6693F484" w14:textId="0F415094"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Kesempatan (Opportunity)</w:t>
      </w:r>
    </w:p>
    <w:p w14:paraId="55184B56"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Kesempatan atau dukungan dari organisasi termasuk pelatihan, perlengkapan, lingkungan kerja, dan harapan organisasi. Dukungan ini memberi pegawai kesempatan untuk menggunakan kemampuan dan motivasi mereka secara optimal.</w:t>
      </w:r>
    </w:p>
    <w:p w14:paraId="200F04DA"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7B39D42B" w14:textId="6EC4CEE0"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Lingkungan Kerja (Work Environment)</w:t>
      </w:r>
    </w:p>
    <w:p w14:paraId="748D5F91"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Kondisi fisik dan sosial di tempat kerja yang dapat mempengaruhi kenyamanan dan produktivitas pegawai. Lingkungan kerja yang positif dapat meningkatkan kinerja pegawai.</w:t>
      </w:r>
    </w:p>
    <w:p w14:paraId="6E9837E2"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60A4BCD4" w14:textId="56F0CBBC"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Kepemimpinan (Leadership)</w:t>
      </w:r>
    </w:p>
    <w:p w14:paraId="2AED083A"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Gaya kepemimpinan yang diterapkan oleh manajer atau atasan memiliki pengaruh besar terhadap kinerja pegawai. Kepemimpinan yang baik dapat meningkatkan motivasi dan komitmen pegawai.</w:t>
      </w:r>
    </w:p>
    <w:p w14:paraId="62617288"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4F73C6F6" w14:textId="15D7B33F"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lastRenderedPageBreak/>
        <w:t>Budaya Organisasi (Organizational Culture)</w:t>
      </w:r>
    </w:p>
    <w:p w14:paraId="27A4B95D" w14:textId="77777777" w:rsidR="00D21DB5" w:rsidRPr="00D21DB5" w:rsidRDefault="00D21DB5" w:rsidP="00D21DB5">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Budaya organisasi yang positif menciptakan lingkungan kerja yang mendukung produktivitas. Nilai, norma, dan praktik yang dianut oleh organisasi mempengaruhi bagaimana pegawai menjalankan tugasnya.</w:t>
      </w:r>
    </w:p>
    <w:p w14:paraId="7567F122" w14:textId="77777777" w:rsidR="00D21DB5" w:rsidRPr="00D21DB5" w:rsidRDefault="00D21DB5" w:rsidP="00D21DB5">
      <w:pPr>
        <w:pStyle w:val="ListParagraph"/>
        <w:spacing w:line="360" w:lineRule="auto"/>
        <w:ind w:left="1800"/>
        <w:jc w:val="both"/>
        <w:rPr>
          <w:rFonts w:ascii="Times New Roman" w:hAnsi="Times New Roman" w:cs="Times New Roman"/>
          <w:sz w:val="24"/>
          <w:szCs w:val="24"/>
        </w:rPr>
      </w:pPr>
    </w:p>
    <w:p w14:paraId="2F9AA914" w14:textId="06A227A6" w:rsidR="00D21DB5" w:rsidRPr="00D21DB5" w:rsidRDefault="00D21DB5" w:rsidP="00D21DB5">
      <w:pPr>
        <w:pStyle w:val="ListParagraph"/>
        <w:numPr>
          <w:ilvl w:val="0"/>
          <w:numId w:val="43"/>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Kepuasan Kerja (Job Satisfaction)</w:t>
      </w:r>
    </w:p>
    <w:p w14:paraId="490E40DD" w14:textId="5B552454" w:rsidR="00D21DB5" w:rsidRDefault="00D21DB5" w:rsidP="00D21DB5">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Tingkat kepuasan kerja pegawai mempengaruhi komitmen dan produktivitas mereka. Kepuasan kerja yang tinggi biasanya terkait dengan kinerja yang lebih baik.</w:t>
      </w:r>
    </w:p>
    <w:p w14:paraId="2D14B9B7" w14:textId="77777777" w:rsidR="00D21DB5" w:rsidRDefault="00D21DB5" w:rsidP="00D21DB5">
      <w:pPr>
        <w:pStyle w:val="ListParagraph"/>
        <w:spacing w:line="360" w:lineRule="auto"/>
        <w:ind w:left="2160" w:firstLine="360"/>
        <w:jc w:val="both"/>
        <w:rPr>
          <w:rFonts w:ascii="Times New Roman" w:hAnsi="Times New Roman" w:cs="Times New Roman"/>
          <w:sz w:val="24"/>
          <w:szCs w:val="24"/>
        </w:rPr>
      </w:pPr>
    </w:p>
    <w:p w14:paraId="6E0696DA" w14:textId="2119FE4F" w:rsidR="00D21DB5" w:rsidRDefault="00D21DB5" w:rsidP="00D21DB5">
      <w:pPr>
        <w:pStyle w:val="ListParagraph"/>
        <w:numPr>
          <w:ilvl w:val="0"/>
          <w:numId w:val="42"/>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 xml:space="preserve">Tujuan </w:t>
      </w:r>
      <w:r w:rsidR="00D52E80">
        <w:rPr>
          <w:rFonts w:ascii="Times New Roman" w:hAnsi="Times New Roman" w:cs="Times New Roman"/>
          <w:sz w:val="24"/>
          <w:szCs w:val="24"/>
        </w:rPr>
        <w:t>p</w:t>
      </w:r>
      <w:r w:rsidRPr="00D21DB5">
        <w:rPr>
          <w:rFonts w:ascii="Times New Roman" w:hAnsi="Times New Roman" w:cs="Times New Roman"/>
          <w:sz w:val="24"/>
          <w:szCs w:val="24"/>
        </w:rPr>
        <w:t>enilaian kinerja</w:t>
      </w:r>
    </w:p>
    <w:p w14:paraId="5CFFC222" w14:textId="338203D7" w:rsidR="00D21DB5" w:rsidRPr="00D21DB5" w:rsidRDefault="00D21DB5" w:rsidP="00D21DB5">
      <w:pPr>
        <w:pStyle w:val="ListParagraph"/>
        <w:spacing w:line="360" w:lineRule="auto"/>
        <w:ind w:left="1800" w:firstLine="360"/>
        <w:jc w:val="both"/>
        <w:rPr>
          <w:rFonts w:ascii="Times New Roman" w:hAnsi="Times New Roman" w:cs="Times New Roman"/>
          <w:sz w:val="24"/>
          <w:szCs w:val="24"/>
        </w:rPr>
      </w:pPr>
      <w:r w:rsidRPr="00D21DB5">
        <w:rPr>
          <w:rFonts w:ascii="Times New Roman" w:hAnsi="Times New Roman" w:cs="Times New Roman"/>
          <w:sz w:val="24"/>
          <w:szCs w:val="24"/>
        </w:rPr>
        <w:t xml:space="preserve">Menurut </w:t>
      </w:r>
      <w:r w:rsidR="00512C00">
        <w:rPr>
          <w:rFonts w:ascii="Times New Roman" w:hAnsi="Times New Roman" w:cs="Times New Roman"/>
          <w:sz w:val="24"/>
          <w:szCs w:val="24"/>
        </w:rPr>
        <w:fldChar w:fldCharType="begin" w:fldLock="1"/>
      </w:r>
      <w:r w:rsidR="00F014A2">
        <w:rPr>
          <w:rFonts w:ascii="Times New Roman" w:hAnsi="Times New Roman" w:cs="Times New Roman"/>
          <w:sz w:val="24"/>
          <w:szCs w:val="24"/>
        </w:rPr>
        <w:instrText>ADDIN CSL_CITATION {"citationItems":[{"id":"ITEM-1","itemData":{"ISBN":"978-602-6397-22-5","abstract":"Buku ini penulis lebih memfokuskan pada pendekatan riset yang mana aspek metodologinya lebih banyak disajikan. dengan membaca buku ini pembaca akan memahami bagaimana relevansi dimensi-dimensi yang diteliti terhadap kinerja pegawai. pembaca juga mendapatkan gambaran bagaimana implikasi dari temuan penelitian terhadap manajemen organisasi dalam rangka meningkatkan kinerja pegawai.","author":[{"dropping-particle":"","family":"Huseno","given":"Tun","non-dropping-particle":"","parse-names":false,"suffix":""}],"container-title":"Media Nusa Creative","id":"ITEM-1","issued":{"date-parts":[["2016"]]},"page":"85","title":"KINERJA PEGAWAI Tinjauan dari Dimensi KKepemimpinan, Misi Organisasi, Budaya Organisasi dan Kepuasan Kerja","type":"article"},"uris":["http://www.mendeley.com/documents/?uuid=427f6787-f316-42a8-b0c2-8708a06196ff"]}],"mendeley":{"formattedCitation":"(Huseno 2016)","manualFormatting":"(Huseno 2016, pp. 95-98)","plainTextFormattedCitation":"(Huseno 2016)","previouslyFormattedCitation":"(Huseno 2016)"},"properties":{"noteIndex":0},"schema":"https://github.com/citation-style-language/schema/raw/master/csl-citation.json"}</w:instrText>
      </w:r>
      <w:r w:rsidR="00512C00">
        <w:rPr>
          <w:rFonts w:ascii="Times New Roman" w:hAnsi="Times New Roman" w:cs="Times New Roman"/>
          <w:sz w:val="24"/>
          <w:szCs w:val="24"/>
        </w:rPr>
        <w:fldChar w:fldCharType="separate"/>
      </w:r>
      <w:r w:rsidR="00512C00" w:rsidRPr="00512C00">
        <w:rPr>
          <w:rFonts w:ascii="Times New Roman" w:hAnsi="Times New Roman" w:cs="Times New Roman"/>
          <w:noProof/>
          <w:sz w:val="24"/>
          <w:szCs w:val="24"/>
        </w:rPr>
        <w:t>(Huseno 2016</w:t>
      </w:r>
      <w:r w:rsidR="00512C00" w:rsidRPr="00D21DB5">
        <w:rPr>
          <w:rFonts w:ascii="Times New Roman" w:hAnsi="Times New Roman" w:cs="Times New Roman"/>
          <w:noProof/>
          <w:sz w:val="24"/>
          <w:szCs w:val="24"/>
        </w:rPr>
        <w:t>, pp. 95-98</w:t>
      </w:r>
      <w:r w:rsidR="00512C00" w:rsidRPr="00512C00">
        <w:rPr>
          <w:rFonts w:ascii="Times New Roman" w:hAnsi="Times New Roman" w:cs="Times New Roman"/>
          <w:noProof/>
          <w:sz w:val="24"/>
          <w:szCs w:val="24"/>
        </w:rPr>
        <w:t>)</w:t>
      </w:r>
      <w:r w:rsidR="00512C00">
        <w:rPr>
          <w:rFonts w:ascii="Times New Roman" w:hAnsi="Times New Roman" w:cs="Times New Roman"/>
          <w:sz w:val="24"/>
          <w:szCs w:val="24"/>
        </w:rPr>
        <w:fldChar w:fldCharType="end"/>
      </w:r>
      <w:r w:rsidR="00512C00">
        <w:rPr>
          <w:rFonts w:ascii="Times New Roman" w:hAnsi="Times New Roman" w:cs="Times New Roman"/>
          <w:sz w:val="24"/>
          <w:szCs w:val="24"/>
        </w:rPr>
        <w:t xml:space="preserve"> </w:t>
      </w:r>
      <w:r w:rsidRPr="00D21DB5">
        <w:rPr>
          <w:rFonts w:ascii="Times New Roman" w:hAnsi="Times New Roman" w:cs="Times New Roman"/>
          <w:sz w:val="24"/>
          <w:szCs w:val="24"/>
        </w:rPr>
        <w:t xml:space="preserve">tujuan dari penilaian kerja adalah sebagai berikut; </w:t>
      </w:r>
    </w:p>
    <w:p w14:paraId="32D8B696" w14:textId="735FF647"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Memberikan Umpan Balik</w:t>
      </w:r>
    </w:p>
    <w:p w14:paraId="65C46866" w14:textId="4E2F057E"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Memberikan umpan balik kepada karyawan mengenai kinerja mereka untuk membantu memahami kekuatan dan area yang perlu diperbaiki, sehingga dapat meningkatkan kinerja mereka di masa depan.</w:t>
      </w:r>
    </w:p>
    <w:p w14:paraId="3AE60711" w14:textId="2CEF4CBF"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Menentukan Keputusan SDM</w:t>
      </w:r>
    </w:p>
    <w:p w14:paraId="040B9291" w14:textId="5F60BA40"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Penilaian kinerja digunakan untuk membuat keputusan terkait sumber daya manusia seperti promosi, transfer, dan penghentian kerja, memastikan keputusan tersebut berdasarkan data objektif mengenai kinerja karyawan.</w:t>
      </w:r>
    </w:p>
    <w:p w14:paraId="4B028650" w14:textId="1CFE39B3"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Meningkatkan Produktivitas Organisasi:</w:t>
      </w:r>
    </w:p>
    <w:p w14:paraId="5F8EDBD4" w14:textId="23E56BDF"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 xml:space="preserve">Penilaian kinerja membantu organisasi mengidentifikasi dan mengatasi masalah yang </w:t>
      </w:r>
      <w:r w:rsidRPr="00D21DB5">
        <w:rPr>
          <w:rFonts w:ascii="Times New Roman" w:hAnsi="Times New Roman" w:cs="Times New Roman"/>
          <w:sz w:val="24"/>
          <w:szCs w:val="24"/>
        </w:rPr>
        <w:lastRenderedPageBreak/>
        <w:t>menghambat produktivitas, sehingga dapat meningkatkan produktivitas secara keseluruhan.</w:t>
      </w:r>
    </w:p>
    <w:p w14:paraId="069442B0" w14:textId="749415D9" w:rsidR="00D21DB5" w:rsidRPr="00D21DB5" w:rsidRDefault="00D21DB5" w:rsidP="00F014A2">
      <w:pPr>
        <w:pStyle w:val="ListParagraph"/>
        <w:numPr>
          <w:ilvl w:val="0"/>
          <w:numId w:val="44"/>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Mengidentifikasi</w:t>
      </w:r>
      <w:r w:rsidR="00F014A2">
        <w:rPr>
          <w:rFonts w:ascii="Times New Roman" w:hAnsi="Times New Roman" w:cs="Times New Roman"/>
          <w:sz w:val="24"/>
          <w:szCs w:val="24"/>
        </w:rPr>
        <w:t xml:space="preserve"> </w:t>
      </w:r>
      <w:r w:rsidRPr="00D21DB5">
        <w:rPr>
          <w:rFonts w:ascii="Times New Roman" w:hAnsi="Times New Roman" w:cs="Times New Roman"/>
          <w:sz w:val="24"/>
          <w:szCs w:val="24"/>
        </w:rPr>
        <w:t>Kebutuhan Pelatihan dan</w:t>
      </w:r>
      <w:r w:rsidR="00F014A2">
        <w:rPr>
          <w:rFonts w:ascii="Times New Roman" w:hAnsi="Times New Roman" w:cs="Times New Roman"/>
          <w:sz w:val="24"/>
          <w:szCs w:val="24"/>
        </w:rPr>
        <w:t xml:space="preserve"> </w:t>
      </w:r>
      <w:r w:rsidRPr="00D21DB5">
        <w:rPr>
          <w:rFonts w:ascii="Times New Roman" w:hAnsi="Times New Roman" w:cs="Times New Roman"/>
          <w:sz w:val="24"/>
          <w:szCs w:val="24"/>
        </w:rPr>
        <w:t>Pengembangan</w:t>
      </w:r>
    </w:p>
    <w:p w14:paraId="23E33A6E" w14:textId="6C0BBEBF"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Penilaian kinerja membantu mengidentifikasi kebutuhan pelatihan dan pengembangan karyawan, memungkinkan organisasi merancang program pelatihan yang tepat untuk membantu karyawan mengembangkan keterampilan dan kemampuan mereka.</w:t>
      </w:r>
    </w:p>
    <w:p w14:paraId="5F45513F" w14:textId="3C970AA7"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Menetapkan Kriteria Seleksi dan Pengembangan</w:t>
      </w:r>
    </w:p>
    <w:p w14:paraId="2CD720EE" w14:textId="210E5AE5"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Penilaian kinerja digunakan sebagai dasar untuk menetapkan kriteria seleksi dan pengembangan karyawan, membantu organisasi memilih karyawan yang tepat untuk promosi dan pengembangan lebih lanjut berdasarkan kinerja mereka yang terbukti.</w:t>
      </w:r>
    </w:p>
    <w:p w14:paraId="54170BB9" w14:textId="7A429903"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21DB5">
        <w:rPr>
          <w:rFonts w:ascii="Times New Roman" w:hAnsi="Times New Roman" w:cs="Times New Roman"/>
          <w:sz w:val="24"/>
          <w:szCs w:val="24"/>
        </w:rPr>
        <w:t>Memotivasi Karyawan</w:t>
      </w:r>
    </w:p>
    <w:p w14:paraId="3FC1764E" w14:textId="2C9DF266" w:rsidR="00D21DB5" w:rsidRPr="00F014A2" w:rsidRDefault="00D21DB5" w:rsidP="00F014A2">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Proses penilaian kinerja dapat memotivasi karyawan untuk meningkatkan kinerja mereka, karena mereka mengetahui bahwa kinerja mereka dievaluasi secara teratur dan objektif.</w:t>
      </w:r>
    </w:p>
    <w:p w14:paraId="7BE464E0" w14:textId="67F4FCE7" w:rsidR="00D21DB5" w:rsidRPr="00D21DB5" w:rsidRDefault="00D21DB5" w:rsidP="00D21DB5">
      <w:pPr>
        <w:pStyle w:val="ListParagraph"/>
        <w:numPr>
          <w:ilvl w:val="0"/>
          <w:numId w:val="44"/>
        </w:numPr>
        <w:spacing w:line="360" w:lineRule="auto"/>
        <w:jc w:val="both"/>
        <w:rPr>
          <w:rFonts w:ascii="Times New Roman" w:hAnsi="Times New Roman" w:cs="Times New Roman"/>
          <w:sz w:val="24"/>
          <w:szCs w:val="24"/>
        </w:rPr>
      </w:pPr>
      <w:r w:rsidRPr="00D21DB5">
        <w:rPr>
          <w:rFonts w:ascii="Times New Roman" w:hAnsi="Times New Roman" w:cs="Times New Roman"/>
          <w:sz w:val="24"/>
          <w:szCs w:val="24"/>
        </w:rPr>
        <w:t>Dokumentasi Kinerja</w:t>
      </w:r>
    </w:p>
    <w:p w14:paraId="1700A57F" w14:textId="18DCA3E8" w:rsidR="00D21DB5" w:rsidRDefault="00D21DB5" w:rsidP="003210FE">
      <w:pPr>
        <w:pStyle w:val="ListParagraph"/>
        <w:spacing w:line="360" w:lineRule="auto"/>
        <w:ind w:left="2520" w:firstLine="720"/>
        <w:jc w:val="both"/>
        <w:rPr>
          <w:rFonts w:ascii="Times New Roman" w:hAnsi="Times New Roman" w:cs="Times New Roman"/>
          <w:sz w:val="24"/>
          <w:szCs w:val="24"/>
        </w:rPr>
      </w:pPr>
      <w:r w:rsidRPr="00D21DB5">
        <w:rPr>
          <w:rFonts w:ascii="Times New Roman" w:hAnsi="Times New Roman" w:cs="Times New Roman"/>
          <w:sz w:val="24"/>
          <w:szCs w:val="24"/>
        </w:rPr>
        <w:t>Penilaian kinerja menyediakan dokumentasi penting mengenai kinerja karyawan dari waktu ke waktu, yang dapat digunakan untuk berbagai keperluan administratif dan hukum serta sebagai referensi untuk keputusan masa depan.</w:t>
      </w:r>
    </w:p>
    <w:p w14:paraId="7AAA153D" w14:textId="77777777" w:rsidR="003210FE" w:rsidRDefault="003210FE" w:rsidP="003210FE">
      <w:pPr>
        <w:pStyle w:val="ListParagraph"/>
        <w:spacing w:line="360" w:lineRule="auto"/>
        <w:ind w:left="2520" w:firstLine="720"/>
        <w:jc w:val="both"/>
        <w:rPr>
          <w:rFonts w:ascii="Times New Roman" w:hAnsi="Times New Roman" w:cs="Times New Roman"/>
          <w:sz w:val="24"/>
          <w:szCs w:val="24"/>
        </w:rPr>
      </w:pPr>
    </w:p>
    <w:p w14:paraId="3256600E" w14:textId="78D6CECC" w:rsidR="00D21DB5" w:rsidRDefault="00947A32" w:rsidP="00D21DB5">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ikator kinerja </w:t>
      </w:r>
    </w:p>
    <w:p w14:paraId="540B2B9B" w14:textId="027F3030" w:rsidR="00947A32" w:rsidRPr="00F014A2" w:rsidRDefault="00947A32" w:rsidP="00F014A2">
      <w:pPr>
        <w:pStyle w:val="ListParagraph"/>
        <w:spacing w:line="360" w:lineRule="auto"/>
        <w:ind w:left="1800" w:firstLine="360"/>
        <w:jc w:val="both"/>
        <w:rPr>
          <w:rFonts w:ascii="Times New Roman" w:hAnsi="Times New Roman" w:cs="Times New Roman"/>
          <w:sz w:val="24"/>
          <w:szCs w:val="24"/>
        </w:rPr>
      </w:pPr>
      <w:r w:rsidRPr="00947A32">
        <w:rPr>
          <w:rFonts w:ascii="Times New Roman" w:hAnsi="Times New Roman" w:cs="Times New Roman"/>
          <w:sz w:val="24"/>
          <w:szCs w:val="24"/>
        </w:rPr>
        <w:t>Menurut Bernardin dan Russel (2001), ada enam kriteria utama yang dapat digunakan untuk mengukur kinerja pegawai:</w:t>
      </w:r>
    </w:p>
    <w:p w14:paraId="4B94B505" w14:textId="4377F927" w:rsidR="00947A32" w:rsidRPr="00947A32" w:rsidRDefault="00947A32" w:rsidP="00947A3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lastRenderedPageBreak/>
        <w:t>Quality (Kualitas)</w:t>
      </w:r>
    </w:p>
    <w:p w14:paraId="22129AFA" w14:textId="7A471535" w:rsidR="00947A32" w:rsidRPr="00F014A2" w:rsidRDefault="00947A32" w:rsidP="00F014A2">
      <w:pPr>
        <w:pStyle w:val="ListParagraph"/>
        <w:spacing w:line="360" w:lineRule="auto"/>
        <w:ind w:left="2160" w:firstLine="360"/>
        <w:jc w:val="both"/>
        <w:rPr>
          <w:rFonts w:ascii="Times New Roman" w:hAnsi="Times New Roman" w:cs="Times New Roman"/>
          <w:sz w:val="24"/>
          <w:szCs w:val="24"/>
        </w:rPr>
      </w:pPr>
      <w:r w:rsidRPr="00947A32">
        <w:rPr>
          <w:rFonts w:ascii="Times New Roman" w:hAnsi="Times New Roman" w:cs="Times New Roman"/>
          <w:sz w:val="24"/>
          <w:szCs w:val="24"/>
        </w:rPr>
        <w:t>Tingkat sejauh mana proses atau hasil pelaksanaan kegiatan mendekati  kesempurnaan atau tujuan yang diharapkan.</w:t>
      </w:r>
    </w:p>
    <w:p w14:paraId="3ED04069" w14:textId="6C9E34A4" w:rsidR="00947A32" w:rsidRPr="00947A32" w:rsidRDefault="00947A32" w:rsidP="00947A3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t>Quantity (Kuantitas)</w:t>
      </w:r>
    </w:p>
    <w:p w14:paraId="05663FD9" w14:textId="46C0C334" w:rsidR="00947A32" w:rsidRPr="00F014A2" w:rsidRDefault="00947A32" w:rsidP="00F014A2">
      <w:pPr>
        <w:pStyle w:val="ListParagraph"/>
        <w:spacing w:line="360" w:lineRule="auto"/>
        <w:ind w:left="2160" w:firstLine="360"/>
        <w:jc w:val="both"/>
        <w:rPr>
          <w:rFonts w:ascii="Times New Roman" w:hAnsi="Times New Roman" w:cs="Times New Roman"/>
          <w:sz w:val="24"/>
          <w:szCs w:val="24"/>
        </w:rPr>
      </w:pPr>
      <w:r w:rsidRPr="00947A32">
        <w:rPr>
          <w:rFonts w:ascii="Times New Roman" w:hAnsi="Times New Roman" w:cs="Times New Roman"/>
          <w:sz w:val="24"/>
          <w:szCs w:val="24"/>
        </w:rPr>
        <w:t>Jumlah yang dihasilkan oleh karyawan dalam periode waktu tertentu.</w:t>
      </w:r>
    </w:p>
    <w:p w14:paraId="3EAC2AD1" w14:textId="0E80DA93" w:rsidR="00947A32" w:rsidRPr="00947A32" w:rsidRDefault="00947A32" w:rsidP="00947A3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t>Timeliness (Ketepatan Waktu)</w:t>
      </w:r>
    </w:p>
    <w:p w14:paraId="30FFF045" w14:textId="055F24BA" w:rsidR="00947A32" w:rsidRPr="00F014A2" w:rsidRDefault="00947A32" w:rsidP="00F014A2">
      <w:pPr>
        <w:pStyle w:val="ListParagraph"/>
        <w:spacing w:line="360" w:lineRule="auto"/>
        <w:ind w:left="2160" w:firstLine="360"/>
        <w:jc w:val="both"/>
        <w:rPr>
          <w:rFonts w:ascii="Times New Roman" w:hAnsi="Times New Roman" w:cs="Times New Roman"/>
          <w:sz w:val="24"/>
          <w:szCs w:val="24"/>
        </w:rPr>
      </w:pPr>
      <w:r w:rsidRPr="00947A32">
        <w:rPr>
          <w:rFonts w:ascii="Times New Roman" w:hAnsi="Times New Roman" w:cs="Times New Roman"/>
          <w:sz w:val="24"/>
          <w:szCs w:val="24"/>
        </w:rPr>
        <w:t>Lamanya waktu yang dibutuhkan untuk menyelesaikan suatu kegiatan sesuai dengan jadwal yang telah ditentukan.</w:t>
      </w:r>
    </w:p>
    <w:p w14:paraId="65B1561D" w14:textId="004DE756" w:rsidR="00947A32" w:rsidRPr="00181182" w:rsidRDefault="00947A32" w:rsidP="00181182">
      <w:pPr>
        <w:pStyle w:val="ListParagraph"/>
        <w:numPr>
          <w:ilvl w:val="0"/>
          <w:numId w:val="45"/>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Cost Effectiveness (Efektivitas Biaya)</w:t>
      </w:r>
    </w:p>
    <w:p w14:paraId="70215AC6" w14:textId="2E69C746" w:rsidR="00947A32" w:rsidRPr="00F014A2" w:rsidRDefault="00947A32" w:rsidP="00F014A2">
      <w:pPr>
        <w:pStyle w:val="ListParagraph"/>
        <w:spacing w:line="360" w:lineRule="auto"/>
        <w:ind w:left="2160" w:firstLine="360"/>
        <w:jc w:val="both"/>
        <w:rPr>
          <w:rFonts w:ascii="Times New Roman" w:hAnsi="Times New Roman" w:cs="Times New Roman"/>
          <w:sz w:val="24"/>
          <w:szCs w:val="24"/>
        </w:rPr>
      </w:pPr>
      <w:r w:rsidRPr="00947A32">
        <w:rPr>
          <w:rFonts w:ascii="Times New Roman" w:hAnsi="Times New Roman" w:cs="Times New Roman"/>
          <w:sz w:val="24"/>
          <w:szCs w:val="24"/>
        </w:rPr>
        <w:t>Besarnya penggunaan sumber daya organisasi untuk mencapai hasil yang maksimal atau pengurangan kerugian dari setiap unit penggunaan sumber daya.</w:t>
      </w:r>
    </w:p>
    <w:p w14:paraId="4AA442EF" w14:textId="47B08EFB" w:rsidR="00947A32" w:rsidRPr="00947A32" w:rsidRDefault="00947A32" w:rsidP="0018118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t>Need for Supervision (Kebutuhan akan Pengawasan)</w:t>
      </w:r>
    </w:p>
    <w:p w14:paraId="5B1C9411" w14:textId="699C5A73" w:rsidR="00181182" w:rsidRPr="00F014A2" w:rsidRDefault="00947A32" w:rsidP="00F014A2">
      <w:pPr>
        <w:pStyle w:val="ListParagraph"/>
        <w:spacing w:line="360" w:lineRule="auto"/>
        <w:ind w:left="2160" w:firstLine="360"/>
        <w:jc w:val="both"/>
        <w:rPr>
          <w:rFonts w:ascii="Times New Roman" w:hAnsi="Times New Roman" w:cs="Times New Roman"/>
          <w:sz w:val="24"/>
          <w:szCs w:val="24"/>
        </w:rPr>
      </w:pPr>
      <w:r w:rsidRPr="00947A32">
        <w:rPr>
          <w:rFonts w:ascii="Times New Roman" w:hAnsi="Times New Roman" w:cs="Times New Roman"/>
          <w:sz w:val="24"/>
          <w:szCs w:val="24"/>
        </w:rPr>
        <w:t>Kemampuan karyawan untuk melaksanakan fungsi-fungsi pekerjaan tanpa memerlukan pengawasan dari atasan untuk mencegah tindakan yang kurang diinginkan.</w:t>
      </w:r>
    </w:p>
    <w:p w14:paraId="32A26A4D" w14:textId="39FB56ED" w:rsidR="00181182" w:rsidRPr="00947A32" w:rsidRDefault="00181182" w:rsidP="00181182">
      <w:pPr>
        <w:pStyle w:val="ListParagraph"/>
        <w:numPr>
          <w:ilvl w:val="0"/>
          <w:numId w:val="45"/>
        </w:numPr>
        <w:spacing w:line="360" w:lineRule="auto"/>
        <w:jc w:val="both"/>
        <w:rPr>
          <w:rFonts w:ascii="Times New Roman" w:hAnsi="Times New Roman" w:cs="Times New Roman"/>
          <w:sz w:val="24"/>
          <w:szCs w:val="24"/>
        </w:rPr>
      </w:pPr>
      <w:r w:rsidRPr="00947A32">
        <w:rPr>
          <w:rFonts w:ascii="Times New Roman" w:hAnsi="Times New Roman" w:cs="Times New Roman"/>
          <w:sz w:val="24"/>
          <w:szCs w:val="24"/>
        </w:rPr>
        <w:t>Interpersonal Impact (Dampak Interpersonal)</w:t>
      </w:r>
    </w:p>
    <w:p w14:paraId="098C2A0B" w14:textId="011497CD" w:rsidR="00181182" w:rsidRPr="00181182" w:rsidRDefault="00181182" w:rsidP="00181182">
      <w:pPr>
        <w:pStyle w:val="ListParagraph"/>
        <w:spacing w:line="360" w:lineRule="auto"/>
        <w:ind w:left="2160" w:firstLine="360"/>
        <w:jc w:val="both"/>
        <w:rPr>
          <w:rFonts w:ascii="Times New Roman" w:hAnsi="Times New Roman" w:cs="Times New Roman"/>
          <w:sz w:val="24"/>
          <w:szCs w:val="24"/>
        </w:rPr>
      </w:pPr>
      <w:r w:rsidRPr="00947A32">
        <w:rPr>
          <w:rFonts w:ascii="Times New Roman" w:hAnsi="Times New Roman" w:cs="Times New Roman"/>
          <w:sz w:val="24"/>
          <w:szCs w:val="24"/>
        </w:rPr>
        <w:t>Kemampuan seorang karyawan untuk memelihara harga diri, nama baik, dan kemampuan kerjasama di antara rekan kerja dan bawahan.</w:t>
      </w:r>
    </w:p>
    <w:p w14:paraId="0ED8EC6E" w14:textId="566EB188" w:rsidR="00181182" w:rsidRDefault="00181182" w:rsidP="00181182">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epuasan Kerja</w:t>
      </w:r>
    </w:p>
    <w:p w14:paraId="1ED5689A" w14:textId="72DF65D2" w:rsidR="00181182" w:rsidRDefault="00181182" w:rsidP="00181182">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engertian Kepuasan Kerja</w:t>
      </w:r>
    </w:p>
    <w:p w14:paraId="099C4BBD" w14:textId="7DE07424" w:rsidR="00181182" w:rsidRDefault="00F014A2" w:rsidP="00181182">
      <w:pPr>
        <w:pStyle w:val="ListParagraph"/>
        <w:spacing w:line="360" w:lineRule="auto"/>
        <w:ind w:left="1440" w:firstLine="720"/>
        <w:jc w:val="both"/>
        <w:rPr>
          <w:rFonts w:ascii="Times New Roman" w:hAnsi="Times New Roman" w:cs="Times New Roman"/>
          <w:sz w:val="24"/>
          <w:szCs w:val="24"/>
        </w:rPr>
      </w:pPr>
      <w:r w:rsidRPr="00F014A2">
        <w:rPr>
          <w:rFonts w:ascii="Times New Roman" w:hAnsi="Times New Roman" w:cs="Times New Roman"/>
          <w:sz w:val="24"/>
          <w:szCs w:val="24"/>
        </w:rPr>
        <w:t xml:space="preserve">Kepuasan kerja merupakan kondisi emosi positif atau menyenangkan yang muncul sebagai hasil dari penilaian terhadap pekerjaan atau pengalaman kerja seseorang. Pada dasarnya, kepuasan kerja adalah ungkapan emosional yang positif atau menyenangkan yang timbul dari apresiasi karyawan terhadap pekerjaan dan pengalaman kerja mereka. Kepuasan kerja sangat penting bagi organisasi karena rendahnya tingkat kepuasan kerja </w:t>
      </w:r>
      <w:r w:rsidRPr="00F014A2">
        <w:rPr>
          <w:rFonts w:ascii="Times New Roman" w:hAnsi="Times New Roman" w:cs="Times New Roman"/>
          <w:sz w:val="24"/>
          <w:szCs w:val="24"/>
        </w:rPr>
        <w:lastRenderedPageBreak/>
        <w:t>dapat menjadi indikasi ketidakstabilan dalam organis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397-22-5","abstract":"Buku ini penulis lebih memfokuskan pada pendekatan riset yang mana aspek metodologinya lebih banyak disajikan. dengan membaca buku ini pembaca akan memahami bagaimana relevansi dimensi-dimensi yang diteliti terhadap kinerja pegawai. pembaca juga mendapatkan gambaran bagaimana implikasi dari temuan penelitian terhadap manajemen organisasi dalam rangka meningkatkan kinerja pegawai.","author":[{"dropping-particle":"","family":"Huseno","given":"Tun","non-dropping-particle":"","parse-names":false,"suffix":""}],"container-title":"Media Nusa Creative","id":"ITEM-1","issued":{"date-parts":[["2016"]]},"page":"85","title":"KINERJA PEGAWAI Tinjauan dari Dimensi KKepemimpinan, Misi Organisasi, Budaya Organisasi dan Kepuasan Kerja","type":"article"},"uris":["http://www.mendeley.com/documents/?uuid=427f6787-f316-42a8-b0c2-8708a06196ff"]}],"mendeley":{"formattedCitation":"(Huseno 2016)","plainTextFormattedCitation":"(Huseno 2016)"},"properties":{"noteIndex":0},"schema":"https://github.com/citation-style-language/schema/raw/master/csl-citation.json"}</w:instrText>
      </w:r>
      <w:r>
        <w:rPr>
          <w:rFonts w:ascii="Times New Roman" w:hAnsi="Times New Roman" w:cs="Times New Roman"/>
          <w:sz w:val="24"/>
          <w:szCs w:val="24"/>
        </w:rPr>
        <w:fldChar w:fldCharType="separate"/>
      </w:r>
      <w:r w:rsidRPr="00F014A2">
        <w:rPr>
          <w:rFonts w:ascii="Times New Roman" w:hAnsi="Times New Roman" w:cs="Times New Roman"/>
          <w:noProof/>
          <w:sz w:val="24"/>
          <w:szCs w:val="24"/>
        </w:rPr>
        <w:t>(Huseno 2016)</w:t>
      </w:r>
      <w:r>
        <w:rPr>
          <w:rFonts w:ascii="Times New Roman" w:hAnsi="Times New Roman" w:cs="Times New Roman"/>
          <w:sz w:val="24"/>
          <w:szCs w:val="24"/>
        </w:rPr>
        <w:fldChar w:fldCharType="end"/>
      </w:r>
      <w:r w:rsidRPr="00F014A2">
        <w:rPr>
          <w:rFonts w:ascii="Times New Roman" w:hAnsi="Times New Roman" w:cs="Times New Roman"/>
          <w:sz w:val="24"/>
          <w:szCs w:val="24"/>
        </w:rPr>
        <w:t>.</w:t>
      </w:r>
      <w:r>
        <w:rPr>
          <w:rFonts w:ascii="Times New Roman" w:hAnsi="Times New Roman" w:cs="Times New Roman"/>
          <w:sz w:val="24"/>
          <w:szCs w:val="24"/>
        </w:rPr>
        <w:t xml:space="preserve"> </w:t>
      </w:r>
      <w:r w:rsidR="00181182" w:rsidRPr="00181182">
        <w:rPr>
          <w:rFonts w:ascii="Times New Roman" w:hAnsi="Times New Roman" w:cs="Times New Roman"/>
          <w:sz w:val="24"/>
          <w:szCs w:val="24"/>
        </w:rPr>
        <w:t>Tingkat kepuasan kerja yang tinggi diprediksi akan berdampak positif terhadap kinerja pegawai, stabilitas organisasi, meningkatkan produktivitas karyawan, dan mengurangi tingkat turnover.</w:t>
      </w:r>
    </w:p>
    <w:p w14:paraId="64DA3BD1" w14:textId="77777777" w:rsidR="00181182" w:rsidRDefault="00181182" w:rsidP="00181182">
      <w:pPr>
        <w:pStyle w:val="ListParagraph"/>
        <w:spacing w:line="360" w:lineRule="auto"/>
        <w:ind w:left="1440" w:firstLine="720"/>
        <w:jc w:val="both"/>
        <w:rPr>
          <w:rFonts w:ascii="Times New Roman" w:hAnsi="Times New Roman" w:cs="Times New Roman"/>
          <w:sz w:val="24"/>
          <w:szCs w:val="24"/>
        </w:rPr>
      </w:pPr>
    </w:p>
    <w:p w14:paraId="1ED46FC4" w14:textId="7AA58DDF" w:rsidR="00181182" w:rsidRDefault="00181182" w:rsidP="00181182">
      <w:pPr>
        <w:pStyle w:val="ListParagraph"/>
        <w:numPr>
          <w:ilvl w:val="0"/>
          <w:numId w:val="46"/>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Faktor yang mempengaruhi kepuasan kerja</w:t>
      </w:r>
    </w:p>
    <w:p w14:paraId="50DDF05D" w14:textId="4B276C19" w:rsidR="007442A1" w:rsidRPr="00F014A2" w:rsidRDefault="00181182" w:rsidP="00F014A2">
      <w:pPr>
        <w:pStyle w:val="ListParagraph"/>
        <w:spacing w:line="360" w:lineRule="auto"/>
        <w:ind w:left="1440" w:firstLine="720"/>
        <w:jc w:val="both"/>
        <w:rPr>
          <w:rFonts w:ascii="Times New Roman" w:hAnsi="Times New Roman" w:cs="Times New Roman"/>
          <w:sz w:val="24"/>
          <w:szCs w:val="24"/>
        </w:rPr>
      </w:pPr>
      <w:r w:rsidRPr="00181182">
        <w:rPr>
          <w:rFonts w:ascii="Times New Roman" w:hAnsi="Times New Roman" w:cs="Times New Roman"/>
          <w:sz w:val="24"/>
          <w:szCs w:val="24"/>
        </w:rPr>
        <w:t>Menurut Bernardin dan Russel (2001), ada enam kriteria utama yang dapat digunakan untuk mengukur kinerja pegawai:</w:t>
      </w:r>
    </w:p>
    <w:p w14:paraId="0D817E49" w14:textId="460795B8"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Quality (Kualitas)</w:t>
      </w:r>
    </w:p>
    <w:p w14:paraId="2AC58124" w14:textId="0FF7190F" w:rsidR="00181182" w:rsidRPr="00F014A2" w:rsidRDefault="00181182" w:rsidP="00F014A2">
      <w:pPr>
        <w:pStyle w:val="ListParagraph"/>
        <w:spacing w:line="360" w:lineRule="auto"/>
        <w:ind w:left="1800" w:firstLine="720"/>
        <w:jc w:val="both"/>
        <w:rPr>
          <w:rFonts w:ascii="Times New Roman" w:hAnsi="Times New Roman" w:cs="Times New Roman"/>
          <w:sz w:val="24"/>
          <w:szCs w:val="24"/>
        </w:rPr>
      </w:pPr>
      <w:r w:rsidRPr="00181182">
        <w:rPr>
          <w:rFonts w:ascii="Times New Roman" w:hAnsi="Times New Roman" w:cs="Times New Roman"/>
          <w:sz w:val="24"/>
          <w:szCs w:val="24"/>
        </w:rPr>
        <w:t>Tingkat sejauh mana proses atau hasil pelaksanaan kegiatan mendekati  kesempurnaan atau tujuan yang diharapkan.</w:t>
      </w:r>
    </w:p>
    <w:p w14:paraId="6EE1B555" w14:textId="2C079567"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Quantity (Kuantitas)</w:t>
      </w:r>
    </w:p>
    <w:p w14:paraId="0008378F" w14:textId="72C89900" w:rsidR="00181182" w:rsidRPr="00F014A2" w:rsidRDefault="00181182" w:rsidP="00F014A2">
      <w:pPr>
        <w:pStyle w:val="ListParagraph"/>
        <w:spacing w:line="360" w:lineRule="auto"/>
        <w:ind w:left="1440"/>
        <w:jc w:val="both"/>
        <w:rPr>
          <w:rFonts w:ascii="Times New Roman" w:hAnsi="Times New Roman" w:cs="Times New Roman"/>
          <w:sz w:val="24"/>
          <w:szCs w:val="24"/>
        </w:rPr>
      </w:pPr>
      <w:r w:rsidRPr="00181182">
        <w:rPr>
          <w:rFonts w:ascii="Times New Roman" w:hAnsi="Times New Roman" w:cs="Times New Roman"/>
          <w:sz w:val="24"/>
          <w:szCs w:val="24"/>
        </w:rPr>
        <w:t>Jumlah yang dihasilkan oleh karyawan dalam periode waktu tertentu.</w:t>
      </w:r>
    </w:p>
    <w:p w14:paraId="5648148E" w14:textId="5B6A0AA0"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Timeliness (Ketepatan Waktu)</w:t>
      </w:r>
    </w:p>
    <w:p w14:paraId="6CE0F692" w14:textId="527274A2" w:rsidR="00181182" w:rsidRPr="00F014A2" w:rsidRDefault="00181182" w:rsidP="00F014A2">
      <w:pPr>
        <w:pStyle w:val="ListParagraph"/>
        <w:spacing w:line="360" w:lineRule="auto"/>
        <w:ind w:left="1800" w:firstLine="720"/>
        <w:jc w:val="both"/>
        <w:rPr>
          <w:rFonts w:ascii="Times New Roman" w:hAnsi="Times New Roman" w:cs="Times New Roman"/>
          <w:sz w:val="24"/>
          <w:szCs w:val="24"/>
        </w:rPr>
      </w:pPr>
      <w:r w:rsidRPr="00181182">
        <w:rPr>
          <w:rFonts w:ascii="Times New Roman" w:hAnsi="Times New Roman" w:cs="Times New Roman"/>
          <w:sz w:val="24"/>
          <w:szCs w:val="24"/>
        </w:rPr>
        <w:t>Lamanya waktu yang dibutuhkan untuk menyelesaikan suatu kegiatan sesuai dengan jadwal yang telah ditentukan.</w:t>
      </w:r>
    </w:p>
    <w:p w14:paraId="0D6034E8" w14:textId="0E268361"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Cost Effectiveness (Efektivitas Biaya)</w:t>
      </w:r>
    </w:p>
    <w:p w14:paraId="5866C583" w14:textId="63823B26" w:rsidR="00181182" w:rsidRPr="00F014A2" w:rsidRDefault="00181182" w:rsidP="00F014A2">
      <w:pPr>
        <w:pStyle w:val="ListParagraph"/>
        <w:spacing w:line="360" w:lineRule="auto"/>
        <w:ind w:left="1800" w:firstLine="720"/>
        <w:jc w:val="both"/>
        <w:rPr>
          <w:rFonts w:ascii="Times New Roman" w:hAnsi="Times New Roman" w:cs="Times New Roman"/>
          <w:sz w:val="24"/>
          <w:szCs w:val="24"/>
        </w:rPr>
      </w:pPr>
      <w:r w:rsidRPr="00181182">
        <w:rPr>
          <w:rFonts w:ascii="Times New Roman" w:hAnsi="Times New Roman" w:cs="Times New Roman"/>
          <w:sz w:val="24"/>
          <w:szCs w:val="24"/>
        </w:rPr>
        <w:t>Besarnya penggunaan sumber daya organisasi untuk mencapai hasil yang maksimal atau pengurangan kerugian dari setiap unit penggunaan sumber daya.</w:t>
      </w:r>
    </w:p>
    <w:p w14:paraId="79B415B7" w14:textId="768ADF40"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Need for Supervision (Kebutuhan akan Pengawasan)</w:t>
      </w:r>
    </w:p>
    <w:p w14:paraId="278CCFD6" w14:textId="4D42543D" w:rsidR="00181182" w:rsidRPr="00F014A2" w:rsidRDefault="00181182" w:rsidP="00F014A2">
      <w:pPr>
        <w:pStyle w:val="ListParagraph"/>
        <w:spacing w:line="360" w:lineRule="auto"/>
        <w:ind w:left="1800" w:firstLine="720"/>
        <w:jc w:val="both"/>
        <w:rPr>
          <w:rFonts w:ascii="Times New Roman" w:hAnsi="Times New Roman" w:cs="Times New Roman"/>
          <w:sz w:val="24"/>
          <w:szCs w:val="24"/>
        </w:rPr>
      </w:pPr>
      <w:r w:rsidRPr="00181182">
        <w:rPr>
          <w:rFonts w:ascii="Times New Roman" w:hAnsi="Times New Roman" w:cs="Times New Roman"/>
          <w:sz w:val="24"/>
          <w:szCs w:val="24"/>
        </w:rPr>
        <w:t>Kemampuan karyawan untuk melaksanakan fungsi-fungsi pekerjaan tanpa memerlukan pengawasan dari atasan untuk mencegah tindakan yang kurang diinginkan.</w:t>
      </w:r>
    </w:p>
    <w:p w14:paraId="600E02A2" w14:textId="48A3913C" w:rsidR="00181182" w:rsidRPr="00181182" w:rsidRDefault="00181182" w:rsidP="00181182">
      <w:pPr>
        <w:pStyle w:val="ListParagraph"/>
        <w:numPr>
          <w:ilvl w:val="0"/>
          <w:numId w:val="47"/>
        </w:numPr>
        <w:spacing w:line="360" w:lineRule="auto"/>
        <w:jc w:val="both"/>
        <w:rPr>
          <w:rFonts w:ascii="Times New Roman" w:hAnsi="Times New Roman" w:cs="Times New Roman"/>
          <w:sz w:val="24"/>
          <w:szCs w:val="24"/>
        </w:rPr>
      </w:pPr>
      <w:r w:rsidRPr="00181182">
        <w:rPr>
          <w:rFonts w:ascii="Times New Roman" w:hAnsi="Times New Roman" w:cs="Times New Roman"/>
          <w:sz w:val="24"/>
          <w:szCs w:val="24"/>
        </w:rPr>
        <w:t>Interpersonal Impact (Dampak Interpersonal)</w:t>
      </w:r>
    </w:p>
    <w:p w14:paraId="739E72FE" w14:textId="6D5AEFF5" w:rsidR="00FA74BD" w:rsidRPr="00FA74BD" w:rsidRDefault="00181182" w:rsidP="007442A1">
      <w:pPr>
        <w:pStyle w:val="ListParagraph"/>
        <w:spacing w:line="360" w:lineRule="auto"/>
        <w:ind w:left="1800" w:firstLine="720"/>
        <w:jc w:val="both"/>
        <w:rPr>
          <w:rFonts w:ascii="Times New Roman" w:hAnsi="Times New Roman" w:cs="Times New Roman"/>
          <w:sz w:val="24"/>
          <w:szCs w:val="24"/>
        </w:rPr>
      </w:pPr>
      <w:r w:rsidRPr="00181182">
        <w:rPr>
          <w:rFonts w:ascii="Times New Roman" w:hAnsi="Times New Roman" w:cs="Times New Roman"/>
          <w:sz w:val="24"/>
          <w:szCs w:val="24"/>
        </w:rPr>
        <w:t>Kemampuan seorang karyawan untuk memelihara harga diri, nama baik, dan kemampuan kerjasama di antara rekan kerja dan bawahan.</w:t>
      </w:r>
    </w:p>
    <w:p w14:paraId="522687F1" w14:textId="392522DA" w:rsidR="0031058B" w:rsidRDefault="00311E2E" w:rsidP="008711ED">
      <w:pPr>
        <w:pStyle w:val="Heading2"/>
        <w:numPr>
          <w:ilvl w:val="1"/>
          <w:numId w:val="36"/>
        </w:numPr>
        <w:spacing w:before="0" w:line="360" w:lineRule="auto"/>
        <w:ind w:left="284" w:hanging="284"/>
        <w:jc w:val="both"/>
      </w:pPr>
      <w:r>
        <w:lastRenderedPageBreak/>
        <w:t>Machine Learning</w:t>
      </w:r>
    </w:p>
    <w:p w14:paraId="1D11910E" w14:textId="7056315F" w:rsidR="003210FE" w:rsidRPr="003210FE" w:rsidRDefault="003210FE" w:rsidP="003210FE">
      <w:pPr>
        <w:spacing w:line="360" w:lineRule="auto"/>
        <w:ind w:firstLine="720"/>
        <w:jc w:val="both"/>
        <w:rPr>
          <w:rFonts w:ascii="Times New Roman" w:hAnsi="Times New Roman" w:cs="Times New Roman"/>
          <w:sz w:val="24"/>
          <w:szCs w:val="24"/>
        </w:rPr>
      </w:pPr>
      <w:r w:rsidRPr="003210FE">
        <w:rPr>
          <w:rFonts w:ascii="Times New Roman" w:hAnsi="Times New Roman" w:cs="Times New Roman"/>
          <w:sz w:val="24"/>
          <w:szCs w:val="24"/>
        </w:rPr>
        <w:t>Pembelajaran mesin adalah suatu cabang dari kecerdasan buatan yang memungkinkan sistem untuk belajar dan meningkatkan kinerjanya tanpa perlu diprogram secara eksplisit. Ini dicapai melalui penggunaan data dan algoritma yang memungkinkan sistem untuk mengenali pola dan membuat keputusan berdasarkan data tersebut. Algoritma-algoritma ini dirancang untuk memproses dan menganalisis data dalam jumlah besar, mencari pola atau hubungan yang mungkin tidak terlihat oleh manusia. Proses ini melibatkan berbagai teknik seperti regresi, klasifikasi, clustering, dan neural networks.</w:t>
      </w:r>
    </w:p>
    <w:p w14:paraId="1E8519C0" w14:textId="35B0EE11" w:rsidR="003210FE" w:rsidRPr="003210FE" w:rsidRDefault="003210FE" w:rsidP="003210FE">
      <w:pPr>
        <w:spacing w:line="360" w:lineRule="auto"/>
        <w:ind w:firstLine="720"/>
        <w:jc w:val="both"/>
        <w:rPr>
          <w:rFonts w:ascii="Times New Roman" w:hAnsi="Times New Roman" w:cs="Times New Roman"/>
          <w:sz w:val="24"/>
          <w:szCs w:val="24"/>
        </w:rPr>
      </w:pPr>
      <w:r w:rsidRPr="003210FE">
        <w:rPr>
          <w:rFonts w:ascii="Times New Roman" w:hAnsi="Times New Roman" w:cs="Times New Roman"/>
          <w:sz w:val="24"/>
          <w:szCs w:val="24"/>
        </w:rPr>
        <w:t>Ketika digunakan dalam konteks industri, metode pembelajaran mesin dapat disebut sebagai analitik prediktif atau pemodelan prediktif. Analitik prediktif memanfaatkan teknik-teknik pembelajaran mesin untuk menganalisis data historis dan memprediksi tren masa depan, membantu perusahaan membuat keputusan yang lebih baik dan strategis. Misalnya, dalam sektor keuangan, pembelajaran mesin dapat digunakan untuk memprediksi risiko kredit, mendeteksi penipuan, atau mengidentifikasi peluang investasi yang menguntungkan.</w:t>
      </w:r>
    </w:p>
    <w:p w14:paraId="04429F87" w14:textId="5FA9D306" w:rsidR="003210FE" w:rsidRPr="003210FE" w:rsidRDefault="003210FE" w:rsidP="003210FE">
      <w:pPr>
        <w:spacing w:line="360" w:lineRule="auto"/>
        <w:ind w:firstLine="720"/>
        <w:jc w:val="both"/>
        <w:rPr>
          <w:rFonts w:ascii="Times New Roman" w:hAnsi="Times New Roman" w:cs="Times New Roman"/>
          <w:sz w:val="24"/>
          <w:szCs w:val="24"/>
        </w:rPr>
      </w:pPr>
      <w:r w:rsidRPr="003210FE">
        <w:rPr>
          <w:rFonts w:ascii="Times New Roman" w:hAnsi="Times New Roman" w:cs="Times New Roman"/>
          <w:sz w:val="24"/>
          <w:szCs w:val="24"/>
        </w:rPr>
        <w:t>Algoritma pembelajaran mesin membangun model berdasarkan input data yang dimasukkan ke dalam sistem. Model ini kemudian digunakan untuk menghasilkan prediksi atau keputusan yang didasarkan pada data tersebut. Sebagai contoh, algoritma pembelajaran mesin dapat digunakan dalam industri manufaktur untuk memprediksi kerusakan mesin sebelum terjadi, sehingga memungkinkan pemeliharaan preventif yang dapat mengurangi waktu henti produksi dan biaya perbaikan. Dalam sektor kesehatan, model pembelajaran mesin dapat digunakan untuk memprediksi hasil pasien berdasarkan data medis historis, membantu dokter dalam membuat diagnosis yang lebih akurat dan perencanaan perawatan yang lebih baik.</w:t>
      </w:r>
    </w:p>
    <w:p w14:paraId="13925867" w14:textId="639B9D22" w:rsidR="003210FE" w:rsidRDefault="003210FE" w:rsidP="003210FE">
      <w:pPr>
        <w:spacing w:line="360" w:lineRule="auto"/>
        <w:ind w:firstLine="720"/>
        <w:jc w:val="both"/>
        <w:rPr>
          <w:rFonts w:ascii="Times New Roman" w:hAnsi="Times New Roman" w:cs="Times New Roman"/>
          <w:sz w:val="24"/>
          <w:szCs w:val="24"/>
        </w:rPr>
      </w:pPr>
      <w:r w:rsidRPr="003210FE">
        <w:rPr>
          <w:rFonts w:ascii="Times New Roman" w:hAnsi="Times New Roman" w:cs="Times New Roman"/>
          <w:sz w:val="24"/>
          <w:szCs w:val="24"/>
        </w:rPr>
        <w:t xml:space="preserve">Menurut penelitian yang dilakukan oleh Permana et al. (2022), metode pembelajaran mesin memainkan peran penting dalam analitik prediktif di berbagai industri. Demikian juga, Bharadwaj, Prakash, dan Kanagachidambaresan (2021) menekankan bahwa algoritma pembelajaran mesin tidak hanya membangun </w:t>
      </w:r>
      <w:r w:rsidRPr="003210FE">
        <w:rPr>
          <w:rFonts w:ascii="Times New Roman" w:hAnsi="Times New Roman" w:cs="Times New Roman"/>
          <w:sz w:val="24"/>
          <w:szCs w:val="24"/>
        </w:rPr>
        <w:lastRenderedPageBreak/>
        <w:t>model berdasarkan data input, tetapi juga terus belajar dan menyesuaikan diri dengan data baru untuk meningkatkan akurasi prediksi dan pengambilan keputusan seiring waktu.</w:t>
      </w:r>
      <w:r>
        <w:rPr>
          <w:rFonts w:ascii="Times New Roman" w:hAnsi="Times New Roman" w:cs="Times New Roman"/>
          <w:sz w:val="24"/>
          <w:szCs w:val="24"/>
        </w:rPr>
        <w:t xml:space="preserve"> </w:t>
      </w:r>
      <w:r w:rsidRPr="003210FE">
        <w:rPr>
          <w:rFonts w:ascii="Times New Roman" w:hAnsi="Times New Roman" w:cs="Times New Roman"/>
          <w:sz w:val="24"/>
          <w:szCs w:val="24"/>
        </w:rPr>
        <w:t>Dengan demikian, pembelajaran mesin tidak hanya meningkatkan efisiensi dan efektivitas operasional tetapi juga memberikan nilai tambah yang signifikan melalui kemampuan analitik yang lebih canggih dan adaptif.</w:t>
      </w:r>
    </w:p>
    <w:p w14:paraId="49900730" w14:textId="77777777" w:rsidR="00D52E80" w:rsidRDefault="00C95225" w:rsidP="003210FE">
      <w:pPr>
        <w:spacing w:line="360" w:lineRule="auto"/>
        <w:ind w:firstLine="720"/>
        <w:jc w:val="both"/>
        <w:rPr>
          <w:rFonts w:ascii="Times New Roman" w:hAnsi="Times New Roman" w:cs="Times New Roman"/>
          <w:sz w:val="24"/>
          <w:szCs w:val="24"/>
        </w:rPr>
      </w:pPr>
      <w:r w:rsidRPr="00C95225">
        <w:rPr>
          <w:rFonts w:ascii="Times New Roman" w:hAnsi="Times New Roman" w:cs="Times New Roman"/>
          <w:sz w:val="24"/>
          <w:szCs w:val="24"/>
        </w:rPr>
        <w:t>Tugas pembelajaran mesin biasanya diklasifikasikan ke dalam tiga kategori besar, tergantung pada sifat "sinyal" pembelajaran atau "umpan balik" yang tersedia untuk sistem</w:t>
      </w:r>
      <w:r>
        <w:rPr>
          <w:rFonts w:ascii="Times New Roman" w:hAnsi="Times New Roman" w:cs="Times New Roman"/>
          <w:sz w:val="24"/>
          <w:szCs w:val="24"/>
        </w:rPr>
        <w:t xml:space="preserve"> </w:t>
      </w:r>
      <w:r w:rsidRPr="00C95225">
        <w:rPr>
          <w:rFonts w:ascii="Times New Roman" w:hAnsi="Times New Roman" w:cs="Times New Roman"/>
          <w:sz w:val="24"/>
          <w:szCs w:val="24"/>
        </w:rPr>
        <w:t xml:space="preserve">pembelajaran(Goel and Davies, 2019). </w:t>
      </w:r>
    </w:p>
    <w:p w14:paraId="5D345389" w14:textId="77777777" w:rsidR="00D52E80" w:rsidRDefault="00C95225" w:rsidP="00D52E80">
      <w:pPr>
        <w:pStyle w:val="ListParagraph"/>
        <w:numPr>
          <w:ilvl w:val="0"/>
          <w:numId w:val="59"/>
        </w:numPr>
        <w:spacing w:line="360" w:lineRule="auto"/>
        <w:jc w:val="both"/>
        <w:rPr>
          <w:rFonts w:ascii="Times New Roman" w:hAnsi="Times New Roman" w:cs="Times New Roman"/>
          <w:sz w:val="24"/>
          <w:szCs w:val="24"/>
        </w:rPr>
      </w:pPr>
      <w:r w:rsidRPr="00D52E80">
        <w:rPr>
          <w:rFonts w:ascii="Times New Roman" w:hAnsi="Times New Roman" w:cs="Times New Roman"/>
          <w:sz w:val="24"/>
          <w:szCs w:val="24"/>
        </w:rPr>
        <w:t xml:space="preserve">Pertama adalah Suvervised Learning, yaitu Supervised Learning melibatkan model atau algoritma yang dilatih dengan contoh input-output yang diinginkan untuk mempelajari pola dan hubungan antara keduanya, seperti dalam klasifikasi gambar atau prediksi harga pasar berdasarkan data historis. </w:t>
      </w:r>
    </w:p>
    <w:p w14:paraId="2BB2648C" w14:textId="77777777" w:rsidR="00D52E80" w:rsidRDefault="00C95225" w:rsidP="00D52E80">
      <w:pPr>
        <w:pStyle w:val="ListParagraph"/>
        <w:numPr>
          <w:ilvl w:val="0"/>
          <w:numId w:val="59"/>
        </w:numPr>
        <w:spacing w:line="360" w:lineRule="auto"/>
        <w:jc w:val="both"/>
        <w:rPr>
          <w:rFonts w:ascii="Times New Roman" w:hAnsi="Times New Roman" w:cs="Times New Roman"/>
          <w:sz w:val="24"/>
          <w:szCs w:val="24"/>
        </w:rPr>
      </w:pPr>
      <w:r w:rsidRPr="00D52E80">
        <w:rPr>
          <w:rFonts w:ascii="Times New Roman" w:hAnsi="Times New Roman" w:cs="Times New Roman"/>
          <w:sz w:val="24"/>
          <w:szCs w:val="24"/>
        </w:rPr>
        <w:t xml:space="preserve">Kedua yaitu Unsupervised Learning tidak menggunakan label pada data, membiarkan algoritma menemukan pola secara mandiri untuk mengelompokkan data atau menemukan pola tersembunyi, seperti dalam pengelompokan populasi berdasarkan karakteristik tertentu. </w:t>
      </w:r>
    </w:p>
    <w:p w14:paraId="328E007D" w14:textId="3B75A7C8" w:rsidR="00C95225" w:rsidRPr="00D52E80" w:rsidRDefault="00C95225" w:rsidP="00D52E80">
      <w:pPr>
        <w:pStyle w:val="ListParagraph"/>
        <w:numPr>
          <w:ilvl w:val="0"/>
          <w:numId w:val="59"/>
        </w:numPr>
        <w:spacing w:line="360" w:lineRule="auto"/>
        <w:jc w:val="both"/>
        <w:rPr>
          <w:rFonts w:ascii="Times New Roman" w:hAnsi="Times New Roman" w:cs="Times New Roman"/>
          <w:sz w:val="24"/>
          <w:szCs w:val="24"/>
        </w:rPr>
      </w:pPr>
      <w:r w:rsidRPr="00D52E80">
        <w:rPr>
          <w:rFonts w:ascii="Times New Roman" w:hAnsi="Times New Roman" w:cs="Times New Roman"/>
          <w:sz w:val="24"/>
          <w:szCs w:val="24"/>
        </w:rPr>
        <w:t>Ketiga Reinforcement Learning yaitu memungkinkan agen belajar beradaptasi dengan lingkungan yang dinamis untuk mencapai tujuan tertentu melalui trial and error tanpa panduan eksplisit, seperti mengemudi otomatis atau bermain game melawan lawan.</w:t>
      </w:r>
    </w:p>
    <w:p w14:paraId="2AD46DFA" w14:textId="792576B9" w:rsidR="0031058B" w:rsidRDefault="003E5443" w:rsidP="00812C65">
      <w:pPr>
        <w:pStyle w:val="Heading2"/>
        <w:numPr>
          <w:ilvl w:val="1"/>
          <w:numId w:val="36"/>
        </w:numPr>
        <w:spacing w:before="0" w:line="360" w:lineRule="auto"/>
        <w:ind w:left="284" w:hanging="284"/>
        <w:jc w:val="both"/>
      </w:pPr>
      <w:commentRangeStart w:id="17"/>
      <w:r>
        <w:t>Random Forest Classifier</w:t>
      </w:r>
      <w:commentRangeEnd w:id="17"/>
      <w:r w:rsidR="00B01BB0">
        <w:rPr>
          <w:rStyle w:val="CommentReference"/>
          <w:rFonts w:asciiTheme="minorHAnsi" w:eastAsiaTheme="minorHAnsi" w:hAnsiTheme="minorHAnsi" w:cstheme="minorBidi"/>
          <w:b w:val="0"/>
          <w:bCs w:val="0"/>
        </w:rPr>
        <w:commentReference w:id="17"/>
      </w:r>
    </w:p>
    <w:p w14:paraId="7E505EF7" w14:textId="593BED26" w:rsidR="005F2BC7" w:rsidRPr="005F2BC7" w:rsidRDefault="005F2BC7" w:rsidP="005F2BC7">
      <w:pPr>
        <w:spacing w:line="360" w:lineRule="auto"/>
        <w:ind w:firstLine="720"/>
        <w:jc w:val="both"/>
        <w:rPr>
          <w:rFonts w:ascii="Times New Roman" w:hAnsi="Times New Roman" w:cs="Times New Roman"/>
          <w:sz w:val="24"/>
          <w:szCs w:val="24"/>
        </w:rPr>
      </w:pPr>
      <w:r w:rsidRPr="005F2BC7">
        <w:rPr>
          <w:rFonts w:ascii="Times New Roman" w:hAnsi="Times New Roman" w:cs="Times New Roman"/>
          <w:sz w:val="24"/>
          <w:szCs w:val="24"/>
        </w:rPr>
        <w:t xml:space="preserve">Random forest adalah teknik klasifikasi Supervised yang diperkenalkan oleh Leo Breiman dan Adele Cutler pada tahun 2000. Teknik ini dikembangkan untuk memperbaiki metode decision tree yang sering mengalami overfitting. Saat ini, random forest telah menjadi salah satu metode paling populer yang digunakan untuk membangun model prediktif. Metode ini terdiri dari banyak decision tree, dari pohon pertama hingga pohon ke-n, dimana n mewakili jumlah total pohon dalam algoritma random forest (Sari and Lhaksmana 2022). Kombinasi hasil dari </w:t>
      </w:r>
      <w:r w:rsidRPr="005F2BC7">
        <w:rPr>
          <w:rFonts w:ascii="Times New Roman" w:hAnsi="Times New Roman" w:cs="Times New Roman"/>
          <w:sz w:val="24"/>
          <w:szCs w:val="24"/>
        </w:rPr>
        <w:lastRenderedPageBreak/>
        <w:t>banyak pohon ini menghasilkan prediksi yang lebih akurat dan stabil, serta mengurangi risiko overfitting dibandingkan dengan penggunaan satu decision tree saja.</w:t>
      </w:r>
    </w:p>
    <w:p w14:paraId="0D254963" w14:textId="09FC96F3" w:rsidR="005F2BC7" w:rsidRPr="005F2BC7" w:rsidRDefault="005F2BC7" w:rsidP="005F2BC7">
      <w:pPr>
        <w:spacing w:line="360" w:lineRule="auto"/>
        <w:ind w:firstLine="720"/>
        <w:jc w:val="both"/>
        <w:rPr>
          <w:rFonts w:ascii="Times New Roman" w:hAnsi="Times New Roman" w:cs="Times New Roman"/>
          <w:sz w:val="24"/>
          <w:szCs w:val="24"/>
        </w:rPr>
      </w:pPr>
      <w:r w:rsidRPr="005F2BC7">
        <w:rPr>
          <w:rFonts w:ascii="Times New Roman" w:hAnsi="Times New Roman" w:cs="Times New Roman"/>
          <w:sz w:val="24"/>
          <w:szCs w:val="24"/>
        </w:rPr>
        <w:t>Algoritma Random Forest bekerja dengan menggunakan teknik pembelajaran ensemble, yang menggabungkan beberapa model untuk membuat prediksi yang lebih baik daripada model individual. Salah satu metode utama dalam ensemble adalah Bagging (Bootstrap Aggregating). Bagging membuat subset pelatihan yang berbeda dari data pelatihan asli dengan penggantian, dan hasil akhirnya didasarkan pada voting mayoritas dari semua model. Metode lain adalah Boosting, yang menggabungkan model lemah menjadi model kuat dengan membuat model secara berurutan sehingga model akhir memiliki akurasi tertinggi. Dalam Random Forest, Bagging adalah metode yang lebih sering digunakan.</w:t>
      </w:r>
    </w:p>
    <w:p w14:paraId="58C2AC31" w14:textId="3A37A26C" w:rsidR="005F2BC7" w:rsidRPr="005F2BC7" w:rsidRDefault="005F2BC7" w:rsidP="005F2BC7">
      <w:pPr>
        <w:spacing w:line="360" w:lineRule="auto"/>
        <w:ind w:firstLine="720"/>
        <w:jc w:val="both"/>
        <w:rPr>
          <w:rFonts w:ascii="Times New Roman" w:hAnsi="Times New Roman" w:cs="Times New Roman"/>
          <w:sz w:val="24"/>
          <w:szCs w:val="24"/>
        </w:rPr>
      </w:pPr>
      <w:r w:rsidRPr="005F2BC7">
        <w:rPr>
          <w:rFonts w:ascii="Times New Roman" w:hAnsi="Times New Roman" w:cs="Times New Roman"/>
          <w:sz w:val="24"/>
          <w:szCs w:val="24"/>
        </w:rPr>
        <w:t>Fitur penting dari Random Forest yaitu diversitas, kebal terhadap dimensionalitas, parallelization, dan stabilitas. Diversitas tercapai karena tidak semua fitur dipertimbangkan saat membuat setiap pohon individual, sehingga setiap pohon berbeda satu sama lain. Algoritma ini juga memiliki fitur kebal terhadap dimensionalitas, yaitu hanya mempertimbangkan sebagian fitur dalam setiap pohon, mengurangi ruang fitur yang harus diproses. Parallelization memungkinkan setiap pohon dibuat secara independen, sehingga penggunaan CPU bisa dimaksimalkan untuk membangun Random Forest. Yang terakhir adalah stabilitas, diperoleh karena hasil akhir didasarkan pada voting mayoritas atau averaging dari semua pohon, sehingga lebih tahan terhadap variasi dalam dataset.</w:t>
      </w:r>
    </w:p>
    <w:p w14:paraId="2D8DCA26" w14:textId="035EE147" w:rsidR="005F2BC7" w:rsidRPr="005F2BC7" w:rsidRDefault="005F2BC7" w:rsidP="005F2BC7">
      <w:pPr>
        <w:spacing w:line="360" w:lineRule="auto"/>
        <w:ind w:firstLine="720"/>
        <w:jc w:val="both"/>
        <w:rPr>
          <w:rFonts w:ascii="Times New Roman" w:hAnsi="Times New Roman" w:cs="Times New Roman"/>
          <w:sz w:val="24"/>
          <w:szCs w:val="24"/>
        </w:rPr>
      </w:pPr>
      <w:r w:rsidRPr="005F2BC7">
        <w:rPr>
          <w:rFonts w:ascii="Times New Roman" w:hAnsi="Times New Roman" w:cs="Times New Roman"/>
          <w:sz w:val="24"/>
          <w:szCs w:val="24"/>
        </w:rPr>
        <w:t xml:space="preserve">Random Forest juga memiliki keunggulan dalam mengatasi masalah overfitting. Overfitting terjadi ketika model terlalu tepat mengikuti data pelatihan sehingga tidak bekerja dengan baik pada data baru. Dalam Random Forest, beberapa pohon keputusan dibuat dari subset data dan hasilnya digabungkan, mengurangi risiko overfitting. Hyperparameters yang penting dalam Random Forest mencakup jumlah pohon (n_estimators), jumlah maksimum fitur (max_features), dan metode validasi silang (oob_score). Mengatur </w:t>
      </w:r>
      <w:r w:rsidRPr="005F2BC7">
        <w:rPr>
          <w:rFonts w:ascii="Times New Roman" w:hAnsi="Times New Roman" w:cs="Times New Roman"/>
          <w:sz w:val="24"/>
          <w:szCs w:val="24"/>
        </w:rPr>
        <w:lastRenderedPageBreak/>
        <w:t>hyperparameters ini dengan benar dapat meningkatkan kinerja model dan membuatnya lebih cepat.</w:t>
      </w:r>
    </w:p>
    <w:p w14:paraId="5CD45F58" w14:textId="3390E8B3" w:rsidR="005F2BC7" w:rsidRPr="005F2BC7" w:rsidRDefault="005F2BC7" w:rsidP="005F2BC7">
      <w:pPr>
        <w:spacing w:line="360" w:lineRule="auto"/>
        <w:ind w:firstLine="360"/>
        <w:jc w:val="both"/>
        <w:rPr>
          <w:rFonts w:ascii="Times New Roman" w:hAnsi="Times New Roman" w:cs="Times New Roman"/>
          <w:sz w:val="24"/>
          <w:szCs w:val="24"/>
        </w:rPr>
      </w:pPr>
      <w:r w:rsidRPr="005F2BC7">
        <w:rPr>
          <w:rFonts w:ascii="Times New Roman" w:hAnsi="Times New Roman" w:cs="Times New Roman"/>
          <w:sz w:val="24"/>
          <w:szCs w:val="24"/>
        </w:rPr>
        <w:t>Dengan pemahaman yang lebih mendalam tentang konsep-konsep ini, kita dapat lebih mudah mengimplementasikan dan mengoptimalkan Algoritma Random Forest untuk berbagai aplikasi prediktif. Seperti, aplikasi untuk prediksi churn pelanggan, deteksi penipuan, diagnosis medis, dan masih banyak lagi. Algoritma ini menawarkan solusi yang cepat, sederhana, fleksibel, dan kuat untuk berbagai masalah pembelajaran mesin.</w:t>
      </w:r>
    </w:p>
    <w:p w14:paraId="0794F3AC" w14:textId="2A2E9B49" w:rsidR="008E5352" w:rsidRDefault="00A908F6" w:rsidP="00A908F6">
      <w:pPr>
        <w:pStyle w:val="Heading2"/>
        <w:numPr>
          <w:ilvl w:val="1"/>
          <w:numId w:val="36"/>
        </w:numPr>
        <w:spacing w:before="0" w:line="360" w:lineRule="auto"/>
        <w:jc w:val="both"/>
      </w:pPr>
      <w:r>
        <w:t xml:space="preserve">      </w:t>
      </w:r>
      <w:r w:rsidR="003E5443">
        <w:t xml:space="preserve">Python </w:t>
      </w:r>
    </w:p>
    <w:p w14:paraId="47AB34E3" w14:textId="424AF7E1" w:rsidR="00A4388E" w:rsidRPr="00A4388E" w:rsidRDefault="00A4388E" w:rsidP="009A5A5D">
      <w:pPr>
        <w:spacing w:line="360" w:lineRule="auto"/>
        <w:ind w:firstLine="720"/>
        <w:jc w:val="both"/>
        <w:rPr>
          <w:rFonts w:ascii="Times New Roman" w:hAnsi="Times New Roman" w:cs="Times New Roman"/>
          <w:sz w:val="24"/>
          <w:szCs w:val="24"/>
        </w:rPr>
      </w:pPr>
      <w:r w:rsidRPr="00A4388E">
        <w:rPr>
          <w:rFonts w:ascii="Times New Roman" w:hAnsi="Times New Roman" w:cs="Times New Roman"/>
          <w:sz w:val="24"/>
          <w:szCs w:val="24"/>
        </w:rPr>
        <w:t>Python adalah bahasa pemrograman multifungsi yang dirilis pada tahun 1991 oleh Guido van Rossum. Ia menciptakan Python dengan tujuan agar bahasa ini mudah dibaca dan dimengerti (readable) serta memiliki kemampuan penanganan kesalahan (exception handling). Dengan sifatnya yang fleksibel, Python dapat diterapkan dalam berbagai sektor seperti pembangunan website (server-side), analisis data, dan pembelajaran mesin (machine learning). Salah satu ciri khas Python adalah tidak mewajibkan penggunaan titik koma (;) pada akhir setiap baris kode, sehingga lebih mudah dipahami oleh pemula.</w:t>
      </w:r>
    </w:p>
    <w:p w14:paraId="64453A24" w14:textId="58757A7C" w:rsidR="00A4388E" w:rsidRPr="00A4388E" w:rsidRDefault="00A4388E" w:rsidP="009A5A5D">
      <w:pPr>
        <w:spacing w:line="360" w:lineRule="auto"/>
        <w:ind w:firstLine="720"/>
        <w:jc w:val="both"/>
        <w:rPr>
          <w:rFonts w:ascii="Times New Roman" w:hAnsi="Times New Roman" w:cs="Times New Roman"/>
          <w:sz w:val="24"/>
          <w:szCs w:val="24"/>
        </w:rPr>
      </w:pPr>
      <w:r w:rsidRPr="00A4388E">
        <w:rPr>
          <w:rFonts w:ascii="Times New Roman" w:hAnsi="Times New Roman" w:cs="Times New Roman"/>
          <w:sz w:val="24"/>
          <w:szCs w:val="24"/>
        </w:rPr>
        <w:t>Sejak pertama kali dirilis, Python terus berkembang dengan berbagai fitur baru. Pada tahun 2000, Python versi 2 dirilis dengan fitur seperti garbage collector dan memory management yang membantu mengelola memori secara lebih efisien. Pada tahun 2008, Python versi 3 dirilis dengan perubahan besar yang tidak kompatibel dengan versi sebelumnya, untuk menjaga konsistensi dan meningkatkan kemampuan bahasa ini. Saat ini, versi terbaru adalah Python 3.11, yang menawarkan peningkatan kecepatan signifikan dibandingkan versi sebelumnya.</w:t>
      </w:r>
    </w:p>
    <w:p w14:paraId="63B8B7A4" w14:textId="2DE8C5FC" w:rsidR="00A4388E" w:rsidRPr="00A4388E" w:rsidRDefault="00A4388E" w:rsidP="009A5A5D">
      <w:pPr>
        <w:spacing w:line="360" w:lineRule="auto"/>
        <w:ind w:firstLine="720"/>
        <w:jc w:val="both"/>
        <w:rPr>
          <w:rFonts w:ascii="Times New Roman" w:hAnsi="Times New Roman" w:cs="Times New Roman"/>
          <w:sz w:val="24"/>
          <w:szCs w:val="24"/>
        </w:rPr>
      </w:pPr>
      <w:r w:rsidRPr="00A4388E">
        <w:rPr>
          <w:rFonts w:ascii="Times New Roman" w:hAnsi="Times New Roman" w:cs="Times New Roman"/>
          <w:sz w:val="24"/>
          <w:szCs w:val="24"/>
        </w:rPr>
        <w:t xml:space="preserve">Python didukung oleh sistem seperti Python Software Foundation (PSF) dan Python Enhancement Proposals (PEP). PSF adalah organisasi non-komersial yang berfokus pada pertumbuhan dan pengembangan komunitas Python. Sementara itu, PEP menyediakan panduan dalam pengembangan Python, </w:t>
      </w:r>
      <w:r w:rsidRPr="00A4388E">
        <w:rPr>
          <w:rFonts w:ascii="Times New Roman" w:hAnsi="Times New Roman" w:cs="Times New Roman"/>
          <w:sz w:val="24"/>
          <w:szCs w:val="24"/>
        </w:rPr>
        <w:lastRenderedPageBreak/>
        <w:t>termasuk PEP 20 yang dikenal sebagai Zen of Python. Zen of Python menetapkan prinsip-prinsip seperti keindahan lebih baik daripada keburukan, kejelasan lebih baik daripada implisit, dan keterbacaan sangat penting. Python fleksibel dalam mengakomodasi berbagai gaya pemrograman seperti terstruktur, prosedural, berorientasi objek, dan fungsional. Python digunakan dalam berbagai sektor, termasuk pengembangan web, pengembangan perangkat lunak, ilmu data, pembelajaran mesin, scripting sistem, dan pengembangan Internet of Things (IoT). Dengan fleksibilitas dan kemampuannya yang luas, Python merupakan bahasa pemrograman yang sangat relevan dan berguna, seperti pada bidang pembelajaran mesin dan analisis data. Dengan berbagai pustaka seperti TensorFlow, Keras, PyTorch, dan Pandas. Python mempermudah proses pengembangan model machine learning dan analisis data yang kompleks. Kemampuannya dalam menangani berbagai jenis data dan mendukung berbagai algoritma machine learning membuat Python menjadi pilihan utama bagi para data scientist dan insinyur machine learning</w:t>
      </w:r>
      <w:r>
        <w:rPr>
          <w:rFonts w:ascii="Times New Roman" w:hAnsi="Times New Roman" w:cs="Times New Roman"/>
          <w:sz w:val="24"/>
          <w:szCs w:val="24"/>
        </w:rPr>
        <w:t>.</w:t>
      </w:r>
    </w:p>
    <w:p w14:paraId="7AE4D634" w14:textId="18997445" w:rsidR="00812C65" w:rsidRDefault="008711ED" w:rsidP="008711ED">
      <w:pPr>
        <w:pStyle w:val="Heading2"/>
        <w:numPr>
          <w:ilvl w:val="1"/>
          <w:numId w:val="36"/>
        </w:numPr>
        <w:spacing w:before="0" w:line="360" w:lineRule="auto"/>
        <w:ind w:left="284" w:hanging="284"/>
        <w:jc w:val="both"/>
      </w:pPr>
      <w:r>
        <w:t>Google Colaboratory</w:t>
      </w:r>
    </w:p>
    <w:p w14:paraId="300C528F" w14:textId="5A14BE7B" w:rsidR="009A5A5D" w:rsidRPr="009A5A5D" w:rsidRDefault="009A5A5D" w:rsidP="009A5A5D">
      <w:pPr>
        <w:spacing w:line="360" w:lineRule="auto"/>
        <w:ind w:firstLine="720"/>
        <w:jc w:val="both"/>
        <w:rPr>
          <w:rFonts w:ascii="Times New Roman" w:hAnsi="Times New Roman" w:cs="Times New Roman"/>
          <w:sz w:val="24"/>
          <w:szCs w:val="24"/>
        </w:rPr>
      </w:pPr>
      <w:r w:rsidRPr="009A5A5D">
        <w:rPr>
          <w:rFonts w:ascii="Times New Roman" w:hAnsi="Times New Roman" w:cs="Times New Roman"/>
          <w:sz w:val="24"/>
          <w:szCs w:val="24"/>
        </w:rPr>
        <w:t>Google Collaboratory atau Google Colab adalah platform berbasis cloud untuk menulis, menjalankan, dan berbagi kode Python melalui web browser. Platform ini dirancang untuk para analis, pengembang, peneliti, dan pendidik yang bekerja di bidang data science dan machine learning. Google Colab menyediakan lingkungan komputasi yang fleksibel dan mudah diakses tanpa biaya, memungkinkan pengguna untuk menjalankan Jupyter Notebook langsung dari web browser tanpa perlu konfigurasi tambahan. Salah satu fitur utama Google Colab adalah kemampuannya untuk berkolaborasi secara real-time, mirip dengan berbagi dokumen di Google Docs, dan notebook disimpan di Google Drive, sehingga dapat diakses dari perangkat mana pun dan kapan pun.</w:t>
      </w:r>
    </w:p>
    <w:p w14:paraId="0DEC1DB9" w14:textId="68DC53B1" w:rsidR="009A5A5D" w:rsidRPr="009A5A5D" w:rsidRDefault="009A5A5D" w:rsidP="009A5A5D">
      <w:pPr>
        <w:spacing w:line="360" w:lineRule="auto"/>
        <w:ind w:firstLine="720"/>
        <w:jc w:val="both"/>
        <w:rPr>
          <w:rFonts w:ascii="Times New Roman" w:hAnsi="Times New Roman" w:cs="Times New Roman"/>
          <w:sz w:val="24"/>
          <w:szCs w:val="24"/>
        </w:rPr>
      </w:pPr>
      <w:r w:rsidRPr="009A5A5D">
        <w:rPr>
          <w:rFonts w:ascii="Times New Roman" w:hAnsi="Times New Roman" w:cs="Times New Roman"/>
          <w:sz w:val="24"/>
          <w:szCs w:val="24"/>
        </w:rPr>
        <w:t xml:space="preserve">Google Colab menawarkan banyak manfaat utama, termasuk kemudahan akses ke sumber daya komputasi seperti GPU dan TPU, yang memungkinkan pengguna menjalankan operasi yang membutuhkan daya komputasi tinggi tanpa investasi infrastruktur yang mahal. Platform ini juga tidak memerlukan </w:t>
      </w:r>
      <w:r w:rsidRPr="009A5A5D">
        <w:rPr>
          <w:rFonts w:ascii="Times New Roman" w:hAnsi="Times New Roman" w:cs="Times New Roman"/>
          <w:sz w:val="24"/>
          <w:szCs w:val="24"/>
        </w:rPr>
        <w:lastRenderedPageBreak/>
        <w:t>konfigurasi, sehingga pengguna dapat langsung menulis dan menjalankan kode Python. Google Colab mendukung kolaborasi real-time, memudahkan tim untuk bekerja pada notebook yang sama secara simultan, serta terintegrasi dengan Google Drive dan GitHub untuk penyimpanan dan akses proyek yang mudah. Selain itu, Google Colab hadir dengan banyak library machine learning yang sudah terinstal, seperti TensorFlow dan PyTorch, sehingga pengguna dapat langsung mulai bekerja pada proyek mereka.</w:t>
      </w:r>
    </w:p>
    <w:p w14:paraId="7F89E946" w14:textId="363CEB1E" w:rsidR="009A5A5D" w:rsidRPr="009A5A5D" w:rsidRDefault="009A5A5D" w:rsidP="009A5A5D">
      <w:pPr>
        <w:spacing w:line="360" w:lineRule="auto"/>
        <w:ind w:firstLine="720"/>
        <w:jc w:val="both"/>
        <w:rPr>
          <w:rFonts w:ascii="Times New Roman" w:hAnsi="Times New Roman" w:cs="Times New Roman"/>
          <w:sz w:val="24"/>
          <w:szCs w:val="24"/>
        </w:rPr>
      </w:pPr>
      <w:r w:rsidRPr="009A5A5D">
        <w:rPr>
          <w:rFonts w:ascii="Times New Roman" w:hAnsi="Times New Roman" w:cs="Times New Roman"/>
          <w:sz w:val="24"/>
          <w:szCs w:val="24"/>
        </w:rPr>
        <w:t>Dalam analisis data, Google Colab digunakan untuk berbagai tugas, seperti pengolahan dan analisis data besar dengan memanfaatkan GPU dan TPU untuk mengolah dataset dalam jumlah besar, pengembangan dan pelatihan model machine learning, serta simulasi dan pemodelan statistik menggunakan perpustakaan seperti NumPy dan SciPy. Google Colab juga menggunakan ekstensi file ".ipynb" untuk notebook-nya, yang memfasilitasi berbagi file dan kolaborasi karena pengguna bisa melihat, menjalankan kode, dan membuat perubahan atau komentar dalam dokumen yang sama.</w:t>
      </w:r>
    </w:p>
    <w:p w14:paraId="6948FED0" w14:textId="0CE72F76" w:rsidR="00812C65" w:rsidRDefault="00312CCA" w:rsidP="00B152FB">
      <w:pPr>
        <w:pStyle w:val="Heading2"/>
        <w:numPr>
          <w:ilvl w:val="1"/>
          <w:numId w:val="36"/>
        </w:numPr>
        <w:spacing w:line="360" w:lineRule="auto"/>
      </w:pPr>
      <w:r>
        <w:t xml:space="preserve">      </w:t>
      </w:r>
      <w:r w:rsidR="008711ED">
        <w:t>SEMMA</w:t>
      </w:r>
    </w:p>
    <w:p w14:paraId="6E196F07" w14:textId="77777777" w:rsidR="00B152FB" w:rsidRPr="00B152FB" w:rsidRDefault="00B152FB" w:rsidP="00B152FB">
      <w:pPr>
        <w:spacing w:line="360" w:lineRule="auto"/>
        <w:ind w:firstLine="720"/>
        <w:jc w:val="both"/>
        <w:rPr>
          <w:rFonts w:ascii="Times New Roman" w:hAnsi="Times New Roman" w:cs="Times New Roman"/>
          <w:sz w:val="24"/>
          <w:szCs w:val="24"/>
        </w:rPr>
      </w:pPr>
      <w:r w:rsidRPr="00B152FB">
        <w:rPr>
          <w:rFonts w:ascii="Times New Roman" w:hAnsi="Times New Roman" w:cs="Times New Roman"/>
          <w:sz w:val="24"/>
          <w:szCs w:val="24"/>
        </w:rPr>
        <w:t>SEMMA adalah metode yang dikembangkan oleh SAS Institute untuk memudahkan pengguna dalam proyek data mining. SEMMA terdiri dari lima tahapan: Sample, Explore, Modify, Model, dan Assess. Tahap Sample bertujuan untuk mengumpulkan sampel data yang cukup besar untuk membentuk informasi yang signifikan. Tahap Explore digunakan untuk menganalisis data dan mengidentifikasi tren serta anomali. Pada tahap Modify, data dimodifikasi dan variabel diubah untuk memfokuskan proses pemilihan model. Tahap Model bertujuan untuk mencari kombinasi data yang memprediksi hasil yang diinginkan. Terakhir, tahap Assess digunakan untuk mengevaluasi kegunaan dan keandalan hasil dari proses data mining.</w:t>
      </w:r>
    </w:p>
    <w:p w14:paraId="58FA7639" w14:textId="0BE91750" w:rsidR="008711ED" w:rsidRPr="00B152FB" w:rsidRDefault="00B152FB" w:rsidP="00B152FB">
      <w:pPr>
        <w:spacing w:line="360" w:lineRule="auto"/>
        <w:ind w:firstLine="720"/>
        <w:jc w:val="both"/>
        <w:rPr>
          <w:rFonts w:ascii="Times New Roman" w:hAnsi="Times New Roman" w:cs="Times New Roman"/>
          <w:sz w:val="24"/>
          <w:szCs w:val="24"/>
        </w:rPr>
      </w:pPr>
      <w:r w:rsidRPr="00B152FB">
        <w:rPr>
          <w:rFonts w:ascii="Times New Roman" w:hAnsi="Times New Roman" w:cs="Times New Roman"/>
          <w:sz w:val="24"/>
          <w:szCs w:val="24"/>
        </w:rPr>
        <w:t xml:space="preserve">Proses SEMMA mempermudah pengguna dalam melakukan proyek data mining dengan struktur yang jelas dan mudah dipahami. Setiap tahap dalam SEMMA memastikan bahwa data dianalisis dan dimodelkan secara efisien dan </w:t>
      </w:r>
      <w:r w:rsidRPr="00B152FB">
        <w:rPr>
          <w:rFonts w:ascii="Times New Roman" w:hAnsi="Times New Roman" w:cs="Times New Roman"/>
          <w:sz w:val="24"/>
          <w:szCs w:val="24"/>
        </w:rPr>
        <w:lastRenderedPageBreak/>
        <w:t>akurat, menghasilkan informasi yang berguna untuk pengambilan keputusan bisnis.</w:t>
      </w:r>
    </w:p>
    <w:p w14:paraId="78CCDBA9" w14:textId="77777777" w:rsidR="00812C65" w:rsidRPr="00812C65" w:rsidRDefault="00812C65" w:rsidP="00812C65"/>
    <w:p w14:paraId="2E096F6A" w14:textId="77777777" w:rsidR="00E956C3" w:rsidRPr="00D51166" w:rsidRDefault="00E956C3" w:rsidP="00D51166">
      <w:pPr>
        <w:spacing w:after="0" w:line="360" w:lineRule="auto"/>
        <w:rPr>
          <w:rFonts w:ascii="Times New Roman" w:hAnsi="Times New Roman" w:cs="Times New Roman"/>
        </w:rPr>
        <w:sectPr w:rsidR="00E956C3" w:rsidRPr="00D51166" w:rsidSect="008E407B">
          <w:headerReference w:type="default" r:id="rId20"/>
          <w:footerReference w:type="default" r:id="rId21"/>
          <w:headerReference w:type="first" r:id="rId22"/>
          <w:footerReference w:type="first" r:id="rId23"/>
          <w:type w:val="continuous"/>
          <w:pgSz w:w="11906" w:h="16838"/>
          <w:pgMar w:top="2268" w:right="1701" w:bottom="1701" w:left="2268" w:header="709" w:footer="709" w:gutter="0"/>
          <w:cols w:space="708"/>
          <w:titlePg/>
          <w:docGrid w:linePitch="360"/>
        </w:sectPr>
      </w:pPr>
    </w:p>
    <w:p w14:paraId="3A34D422" w14:textId="4CE2608E" w:rsidR="00E956C3" w:rsidRPr="00D51166" w:rsidRDefault="00E956C3" w:rsidP="009A5A5D">
      <w:pPr>
        <w:pStyle w:val="Heading1"/>
        <w:numPr>
          <w:ilvl w:val="0"/>
          <w:numId w:val="36"/>
        </w:numPr>
        <w:spacing w:before="0" w:line="360" w:lineRule="auto"/>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lastRenderedPageBreak/>
        <w:t>METODOLOGI PENELITIAN</w:t>
      </w:r>
    </w:p>
    <w:p w14:paraId="32C234CF" w14:textId="30ED1578" w:rsidR="00846A63" w:rsidRPr="00CA2F79" w:rsidRDefault="00846A63" w:rsidP="00846A63">
      <w:pPr>
        <w:pStyle w:val="ListParagraph"/>
        <w:numPr>
          <w:ilvl w:val="1"/>
          <w:numId w:val="36"/>
        </w:numPr>
        <w:spacing w:after="0" w:line="360" w:lineRule="auto"/>
        <w:jc w:val="both"/>
        <w:rPr>
          <w:rFonts w:ascii="Times New Roman" w:hAnsi="Times New Roman" w:cs="Times New Roman"/>
          <w:b/>
          <w:bCs/>
          <w:sz w:val="24"/>
          <w:szCs w:val="24"/>
        </w:rPr>
      </w:pPr>
      <w:r w:rsidRPr="00CA2F79">
        <w:rPr>
          <w:rFonts w:ascii="Times New Roman" w:hAnsi="Times New Roman" w:cs="Times New Roman"/>
          <w:b/>
          <w:bCs/>
          <w:sz w:val="24"/>
          <w:szCs w:val="24"/>
        </w:rPr>
        <w:t xml:space="preserve">  Kebutuhan </w:t>
      </w:r>
      <w:r w:rsidR="00503D82">
        <w:rPr>
          <w:rFonts w:ascii="Times New Roman" w:hAnsi="Times New Roman" w:cs="Times New Roman"/>
          <w:b/>
          <w:bCs/>
          <w:sz w:val="24"/>
          <w:szCs w:val="24"/>
        </w:rPr>
        <w:t>Sistem</w:t>
      </w:r>
    </w:p>
    <w:p w14:paraId="1E15BE45" w14:textId="69D6D805"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butuhan Fungsional</w:t>
      </w:r>
    </w:p>
    <w:p w14:paraId="677964BC" w14:textId="6C450B2D" w:rsidR="00410B5B" w:rsidRPr="00410B5B" w:rsidRDefault="00410B5B" w:rsidP="00410B5B">
      <w:pPr>
        <w:spacing w:after="0" w:line="360" w:lineRule="auto"/>
        <w:ind w:left="568" w:firstLine="720"/>
        <w:jc w:val="both"/>
        <w:rPr>
          <w:rFonts w:ascii="Times New Roman" w:hAnsi="Times New Roman" w:cs="Times New Roman"/>
          <w:sz w:val="24"/>
          <w:szCs w:val="24"/>
        </w:rPr>
      </w:pPr>
      <w:r w:rsidRPr="00410B5B">
        <w:rPr>
          <w:rFonts w:ascii="Times New Roman" w:hAnsi="Times New Roman" w:cs="Times New Roman"/>
          <w:sz w:val="24"/>
          <w:szCs w:val="24"/>
        </w:rPr>
        <w:t>Melakukan analisis terhadap data Pegawai perusahaan PLN Indonesia Power guna mengetahui variable yang mempengaruhi kepuasan kerja dan kinerja kerja pegawai, serta pengembangan model machine learning untuk prediksi kepuasan kerja dan kinerja kerja pegawai pada perusahaan PLN Indonesia Power. Proses analisis dan pengembangan model menggunakan bahasa pemrograman Python. Penelitian ini diharapkan dapat memberikan pemahaman yang lebih baik tentang determinan kepuasan dan kinerja kerja pegawai serta menghasilkan alat prediktif yang dapat digunakan untuk mendukung pengambilan keputusan strategis di PLN Indonesia Power.</w:t>
      </w:r>
    </w:p>
    <w:p w14:paraId="3B9A114F" w14:textId="77777777" w:rsidR="00503D82" w:rsidRDefault="00846A63" w:rsidP="00503D82">
      <w:pPr>
        <w:pStyle w:val="ListParagraph"/>
        <w:numPr>
          <w:ilvl w:val="2"/>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butuhan Non-Fungsional</w:t>
      </w:r>
    </w:p>
    <w:p w14:paraId="6307B2A2" w14:textId="3A705689" w:rsidR="00503D82" w:rsidRDefault="00503D82" w:rsidP="00503D82">
      <w:pPr>
        <w:spacing w:after="0" w:line="360" w:lineRule="auto"/>
        <w:ind w:left="568" w:firstLine="720"/>
        <w:jc w:val="both"/>
        <w:rPr>
          <w:rFonts w:ascii="Times New Roman" w:hAnsi="Times New Roman" w:cs="Times New Roman"/>
          <w:sz w:val="24"/>
          <w:szCs w:val="24"/>
        </w:rPr>
      </w:pPr>
      <w:r w:rsidRPr="00503D82">
        <w:rPr>
          <w:rFonts w:ascii="Times New Roman" w:hAnsi="Times New Roman" w:cs="Times New Roman"/>
          <w:sz w:val="24"/>
          <w:szCs w:val="24"/>
        </w:rPr>
        <w:t>Kebutuhan non-fungsional adalah kebutuhan yang berkaitan dengan karakteristik atau perilaku sistem. Kebutuhan ini mencakup kebutuhan perangkat keras (hardware) dan perangkat lunak (software).</w:t>
      </w:r>
      <w:r>
        <w:rPr>
          <w:rFonts w:ascii="Times New Roman" w:hAnsi="Times New Roman" w:cs="Times New Roman"/>
          <w:sz w:val="24"/>
          <w:szCs w:val="24"/>
        </w:rPr>
        <w:t xml:space="preserve"> Berikut merupakan penjabaran dari kebutuhan non-fungsional dalam proses analisis dan pengembangan model machine learning ; </w:t>
      </w:r>
    </w:p>
    <w:p w14:paraId="67646972" w14:textId="4600A693" w:rsidR="00503D82" w:rsidRDefault="00503D82" w:rsidP="00503D82">
      <w:pPr>
        <w:pStyle w:val="ListParagraph"/>
        <w:numPr>
          <w:ilvl w:val="0"/>
          <w:numId w:val="5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Kebutuhan Perangkat Keras (hardware)</w:t>
      </w:r>
    </w:p>
    <w:p w14:paraId="5111CC5C" w14:textId="59738BBF" w:rsidR="00013B1D" w:rsidRDefault="00013B1D" w:rsidP="00013B1D">
      <w:pPr>
        <w:spacing w:after="0" w:line="360" w:lineRule="auto"/>
        <w:ind w:left="1440" w:firstLine="720"/>
        <w:jc w:val="both"/>
        <w:rPr>
          <w:rFonts w:ascii="Times New Roman" w:hAnsi="Times New Roman" w:cs="Times New Roman"/>
          <w:sz w:val="24"/>
          <w:szCs w:val="24"/>
        </w:rPr>
      </w:pPr>
      <w:r w:rsidRPr="00013B1D">
        <w:rPr>
          <w:rFonts w:ascii="Times New Roman" w:hAnsi="Times New Roman" w:cs="Times New Roman"/>
          <w:sz w:val="24"/>
          <w:szCs w:val="24"/>
        </w:rPr>
        <w:t>Dalam proses analisis data dan pengembangan model machine learning, kebutuhan perangkat keras</w:t>
      </w:r>
      <w:r w:rsidR="0045496E">
        <w:rPr>
          <w:rFonts w:ascii="Times New Roman" w:hAnsi="Times New Roman" w:cs="Times New Roman"/>
          <w:sz w:val="24"/>
          <w:szCs w:val="24"/>
        </w:rPr>
        <w:t xml:space="preserve"> yang digunakan</w:t>
      </w:r>
      <w:r w:rsidRPr="00013B1D">
        <w:rPr>
          <w:rFonts w:ascii="Times New Roman" w:hAnsi="Times New Roman" w:cs="Times New Roman"/>
          <w:sz w:val="24"/>
          <w:szCs w:val="24"/>
        </w:rPr>
        <w:t xml:space="preserve"> diantaranya adalah sebagai berikut ; </w:t>
      </w:r>
    </w:p>
    <w:p w14:paraId="60B0F6DB" w14:textId="6E9BCF8B" w:rsidR="00013B1D" w:rsidRDefault="00352686" w:rsidP="00013B1D">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ocessor </w:t>
      </w:r>
      <w:r>
        <w:rPr>
          <w:rFonts w:ascii="Times New Roman" w:hAnsi="Times New Roman" w:cs="Times New Roman"/>
          <w:sz w:val="24"/>
          <w:szCs w:val="24"/>
        </w:rPr>
        <w:t>AMD Ryzen 5000 Series.</w:t>
      </w:r>
    </w:p>
    <w:p w14:paraId="04511269" w14:textId="1E81A4CB" w:rsidR="00352686" w:rsidRDefault="00352686" w:rsidP="00013B1D">
      <w:pPr>
        <w:pStyle w:val="ListParagraph"/>
        <w:numPr>
          <w:ilvl w:val="0"/>
          <w:numId w:val="5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M 16.00 GB.</w:t>
      </w:r>
    </w:p>
    <w:p w14:paraId="49E4B44C" w14:textId="4DE57ACA" w:rsidR="00352686" w:rsidRDefault="00352686" w:rsidP="00013B1D">
      <w:pPr>
        <w:pStyle w:val="ListParagraph"/>
        <w:numPr>
          <w:ilvl w:val="0"/>
          <w:numId w:val="57"/>
        </w:numPr>
        <w:spacing w:after="0" w:line="360" w:lineRule="auto"/>
        <w:jc w:val="both"/>
        <w:rPr>
          <w:rFonts w:ascii="Times New Roman" w:hAnsi="Times New Roman" w:cs="Times New Roman"/>
          <w:sz w:val="24"/>
          <w:szCs w:val="24"/>
        </w:rPr>
      </w:pPr>
      <w:r w:rsidRPr="00352686">
        <w:rPr>
          <w:rFonts w:ascii="Times New Roman" w:hAnsi="Times New Roman" w:cs="Times New Roman"/>
          <w:i/>
          <w:iCs/>
          <w:sz w:val="24"/>
          <w:szCs w:val="24"/>
        </w:rPr>
        <w:t>System</w:t>
      </w:r>
      <w:r>
        <w:rPr>
          <w:rFonts w:ascii="Times New Roman" w:hAnsi="Times New Roman" w:cs="Times New Roman"/>
          <w:sz w:val="24"/>
          <w:szCs w:val="24"/>
        </w:rPr>
        <w:t xml:space="preserve"> Type 64-bit.</w:t>
      </w:r>
    </w:p>
    <w:p w14:paraId="1BB001F0" w14:textId="0A709B17" w:rsidR="00013B1D" w:rsidRPr="00352686" w:rsidRDefault="00352686" w:rsidP="00352686">
      <w:pPr>
        <w:pStyle w:val="ListParagraph"/>
        <w:numPr>
          <w:ilvl w:val="0"/>
          <w:numId w:val="57"/>
        </w:numPr>
        <w:spacing w:after="0" w:line="360" w:lineRule="auto"/>
        <w:jc w:val="both"/>
        <w:rPr>
          <w:rFonts w:ascii="Times New Roman" w:hAnsi="Times New Roman" w:cs="Times New Roman"/>
          <w:sz w:val="24"/>
          <w:szCs w:val="24"/>
        </w:rPr>
      </w:pPr>
      <w:r w:rsidRPr="00352686">
        <w:rPr>
          <w:rFonts w:ascii="Times New Roman" w:hAnsi="Times New Roman" w:cs="Times New Roman"/>
          <w:i/>
          <w:iCs/>
          <w:sz w:val="24"/>
          <w:szCs w:val="24"/>
        </w:rPr>
        <w:t>Keyboard</w:t>
      </w:r>
      <w:r>
        <w:rPr>
          <w:rFonts w:ascii="Times New Roman" w:hAnsi="Times New Roman" w:cs="Times New Roman"/>
          <w:sz w:val="24"/>
          <w:szCs w:val="24"/>
        </w:rPr>
        <w:t xml:space="preserve"> dan </w:t>
      </w:r>
      <w:r>
        <w:rPr>
          <w:rFonts w:ascii="Times New Roman" w:hAnsi="Times New Roman" w:cs="Times New Roman"/>
          <w:i/>
          <w:iCs/>
          <w:sz w:val="24"/>
          <w:szCs w:val="24"/>
        </w:rPr>
        <w:t>mouse.</w:t>
      </w:r>
    </w:p>
    <w:p w14:paraId="083FC27B" w14:textId="77777777" w:rsidR="00352686" w:rsidRDefault="00352686" w:rsidP="00352686">
      <w:pPr>
        <w:spacing w:after="0" w:line="360" w:lineRule="auto"/>
        <w:jc w:val="both"/>
        <w:rPr>
          <w:rFonts w:ascii="Times New Roman" w:hAnsi="Times New Roman" w:cs="Times New Roman"/>
          <w:sz w:val="24"/>
          <w:szCs w:val="24"/>
        </w:rPr>
      </w:pPr>
    </w:p>
    <w:p w14:paraId="470DBED9" w14:textId="77777777" w:rsidR="00352686" w:rsidRDefault="00352686" w:rsidP="00352686">
      <w:pPr>
        <w:spacing w:after="0" w:line="360" w:lineRule="auto"/>
        <w:jc w:val="both"/>
        <w:rPr>
          <w:rFonts w:ascii="Times New Roman" w:hAnsi="Times New Roman" w:cs="Times New Roman"/>
          <w:sz w:val="24"/>
          <w:szCs w:val="24"/>
        </w:rPr>
      </w:pPr>
    </w:p>
    <w:p w14:paraId="65B78266" w14:textId="77777777" w:rsidR="00352686" w:rsidRDefault="00352686" w:rsidP="00352686">
      <w:pPr>
        <w:spacing w:after="0" w:line="360" w:lineRule="auto"/>
        <w:jc w:val="both"/>
        <w:rPr>
          <w:rFonts w:ascii="Times New Roman" w:hAnsi="Times New Roman" w:cs="Times New Roman"/>
          <w:sz w:val="24"/>
          <w:szCs w:val="24"/>
        </w:rPr>
      </w:pPr>
    </w:p>
    <w:p w14:paraId="7A346FD2" w14:textId="77777777" w:rsidR="00352686" w:rsidRPr="00352686" w:rsidRDefault="00352686" w:rsidP="00352686">
      <w:pPr>
        <w:spacing w:after="0" w:line="360" w:lineRule="auto"/>
        <w:jc w:val="both"/>
        <w:rPr>
          <w:rFonts w:ascii="Times New Roman" w:hAnsi="Times New Roman" w:cs="Times New Roman"/>
          <w:sz w:val="24"/>
          <w:szCs w:val="24"/>
        </w:rPr>
      </w:pPr>
    </w:p>
    <w:p w14:paraId="6F075164" w14:textId="459F2B5D" w:rsidR="00503D82" w:rsidRDefault="00503D82" w:rsidP="00503D82">
      <w:pPr>
        <w:pStyle w:val="ListParagraph"/>
        <w:numPr>
          <w:ilvl w:val="0"/>
          <w:numId w:val="5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butuhan Perangkat Lunak (software)</w:t>
      </w:r>
    </w:p>
    <w:p w14:paraId="4F470237" w14:textId="0E8BB993" w:rsidR="00352686" w:rsidRPr="00352686" w:rsidRDefault="00013B1D" w:rsidP="00352686">
      <w:pPr>
        <w:pStyle w:val="ListParagraph"/>
        <w:spacing w:after="0"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Perangkat Lunak yang dibutuhkan dan digunakan selama proses analisis data dan pengembangan model machine learning adalah sebagai berikut ; </w:t>
      </w:r>
    </w:p>
    <w:p w14:paraId="42521EEF" w14:textId="4509A5F0" w:rsidR="00013B1D" w:rsidRDefault="00352686" w:rsidP="00013B1D">
      <w:pPr>
        <w:pStyle w:val="ListParagraph"/>
        <w:numPr>
          <w:ilvl w:val="0"/>
          <w:numId w:val="5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icrosoft Excel.</w:t>
      </w:r>
    </w:p>
    <w:p w14:paraId="299AD390" w14:textId="710D17D9" w:rsidR="00352686" w:rsidRDefault="00352686" w:rsidP="00013B1D">
      <w:pPr>
        <w:pStyle w:val="ListParagraph"/>
        <w:numPr>
          <w:ilvl w:val="0"/>
          <w:numId w:val="5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oogle Chrome.</w:t>
      </w:r>
    </w:p>
    <w:p w14:paraId="55EBE4A4" w14:textId="1E58C19E" w:rsidR="00352686" w:rsidRDefault="00352686" w:rsidP="00013B1D">
      <w:pPr>
        <w:pStyle w:val="ListParagraph"/>
        <w:numPr>
          <w:ilvl w:val="0"/>
          <w:numId w:val="5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Google Colaboratory.</w:t>
      </w:r>
    </w:p>
    <w:p w14:paraId="37110934" w14:textId="40C2B4D8" w:rsidR="00352686" w:rsidRPr="00503D82" w:rsidRDefault="00352686" w:rsidP="00013B1D">
      <w:pPr>
        <w:pStyle w:val="ListParagraph"/>
        <w:numPr>
          <w:ilvl w:val="0"/>
          <w:numId w:val="5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istem operasi windows 11.</w:t>
      </w:r>
    </w:p>
    <w:p w14:paraId="7C4F8615" w14:textId="6D7E973B" w:rsidR="009C6A79" w:rsidRDefault="00846A63" w:rsidP="00846A63">
      <w:pPr>
        <w:pStyle w:val="ListParagraph"/>
        <w:numPr>
          <w:ilvl w:val="1"/>
          <w:numId w:val="36"/>
        </w:numPr>
        <w:spacing w:after="0" w:line="360" w:lineRule="auto"/>
        <w:jc w:val="both"/>
        <w:rPr>
          <w:rFonts w:ascii="Times New Roman" w:hAnsi="Times New Roman" w:cs="Times New Roman"/>
          <w:b/>
          <w:bCs/>
          <w:sz w:val="24"/>
          <w:szCs w:val="24"/>
        </w:rPr>
      </w:pPr>
      <w:r w:rsidRPr="00CA2F79">
        <w:rPr>
          <w:rFonts w:ascii="Times New Roman" w:hAnsi="Times New Roman" w:cs="Times New Roman"/>
          <w:b/>
          <w:bCs/>
          <w:sz w:val="24"/>
          <w:szCs w:val="24"/>
        </w:rPr>
        <w:t xml:space="preserve"> </w:t>
      </w:r>
      <w:r w:rsidR="00111B3C">
        <w:rPr>
          <w:rFonts w:ascii="Times New Roman" w:hAnsi="Times New Roman" w:cs="Times New Roman"/>
          <w:b/>
          <w:bCs/>
          <w:sz w:val="24"/>
          <w:szCs w:val="24"/>
        </w:rPr>
        <w:t xml:space="preserve">Langkah Peneltian </w:t>
      </w:r>
    </w:p>
    <w:p w14:paraId="1600A435" w14:textId="50204D67" w:rsidR="00352686" w:rsidRDefault="00111B3C" w:rsidP="00111B3C">
      <w:pPr>
        <w:pStyle w:val="ListParagraph"/>
        <w:spacing w:after="0" w:line="360" w:lineRule="auto"/>
        <w:ind w:left="0" w:firstLine="568"/>
        <w:jc w:val="both"/>
        <w:rPr>
          <w:rFonts w:ascii="Times New Roman" w:hAnsi="Times New Roman" w:cs="Times New Roman"/>
          <w:sz w:val="24"/>
          <w:szCs w:val="24"/>
        </w:rPr>
      </w:pPr>
      <w:r>
        <w:rPr>
          <w:rFonts w:ascii="Times New Roman" w:hAnsi="Times New Roman" w:cs="Times New Roman"/>
          <w:sz w:val="24"/>
          <w:szCs w:val="24"/>
        </w:rPr>
        <w:t xml:space="preserve">Pada penelitian ini, penulis akan melakukan analisis terhadap data pegawai Perusahaan PLN Indonesia Power dan mengembangkan model machine learning untuk prediksi terhadap kepuasan kerja dan kinerja kerja pegawai di Perusahaan PLN Indonesia Power. Metodologi yang </w:t>
      </w:r>
      <w:r w:rsidRPr="004866D2">
        <w:rPr>
          <w:rFonts w:ascii="Times New Roman" w:hAnsi="Times New Roman" w:cs="Times New Roman"/>
          <w:strike/>
          <w:color w:val="FF0000"/>
          <w:sz w:val="24"/>
          <w:szCs w:val="24"/>
        </w:rPr>
        <w:t>penulis</w:t>
      </w:r>
      <w:r>
        <w:rPr>
          <w:rFonts w:ascii="Times New Roman" w:hAnsi="Times New Roman" w:cs="Times New Roman"/>
          <w:sz w:val="24"/>
          <w:szCs w:val="24"/>
        </w:rPr>
        <w:t xml:space="preserve"> gunakan adalah SEMMA atau kepanjangannya adalah terdiri dari beberapa tahap yang saling berurutan yaitu sample, explore, modify, model, dan assess. </w:t>
      </w:r>
    </w:p>
    <w:p w14:paraId="239618A1" w14:textId="254C135A" w:rsidR="00967BCE" w:rsidRDefault="00967BCE" w:rsidP="00967BCE">
      <w:pPr>
        <w:pStyle w:val="ListParagraph"/>
        <w:spacing w:after="0" w:line="360" w:lineRule="auto"/>
        <w:ind w:left="0" w:firstLine="568"/>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8F33DE" wp14:editId="757C7C6D">
            <wp:extent cx="1102360" cy="2906512"/>
            <wp:effectExtent l="0" t="0" r="0" b="0"/>
            <wp:docPr id="103971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7147" name="Picture 1039714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113338" cy="2935457"/>
                    </a:xfrm>
                    <a:prstGeom prst="rect">
                      <a:avLst/>
                    </a:prstGeom>
                  </pic:spPr>
                </pic:pic>
              </a:graphicData>
            </a:graphic>
          </wp:inline>
        </w:drawing>
      </w:r>
    </w:p>
    <w:p w14:paraId="2C7BC095" w14:textId="63185D77" w:rsidR="00111B3C" w:rsidRDefault="00967BCE" w:rsidP="009A6578">
      <w:pPr>
        <w:pStyle w:val="ListParagraph"/>
        <w:spacing w:after="0" w:line="360" w:lineRule="auto"/>
        <w:ind w:left="0" w:firstLine="568"/>
        <w:jc w:val="both"/>
        <w:rPr>
          <w:rFonts w:ascii="Times New Roman" w:hAnsi="Times New Roman" w:cs="Times New Roman"/>
          <w:sz w:val="24"/>
          <w:szCs w:val="24"/>
        </w:rPr>
      </w:pPr>
      <w:r>
        <w:rPr>
          <w:rFonts w:ascii="Times New Roman" w:hAnsi="Times New Roman" w:cs="Times New Roman"/>
          <w:sz w:val="24"/>
          <w:szCs w:val="24"/>
        </w:rPr>
        <w:t xml:space="preserve">Gambar … merupakan proses metodologi SEMMA yang terstruktur untuk menjaga kejelasan dan keselarasan dalam memproses sebuah data. </w:t>
      </w:r>
      <w:r w:rsidR="00E20162" w:rsidRPr="004866D2">
        <w:rPr>
          <w:rFonts w:ascii="Times New Roman" w:hAnsi="Times New Roman" w:cs="Times New Roman"/>
          <w:strike/>
          <w:sz w:val="24"/>
          <w:szCs w:val="24"/>
        </w:rPr>
        <w:t>Pengertian</w:t>
      </w:r>
      <w:r w:rsidR="00E20162">
        <w:rPr>
          <w:rFonts w:ascii="Times New Roman" w:hAnsi="Times New Roman" w:cs="Times New Roman"/>
          <w:sz w:val="24"/>
          <w:szCs w:val="24"/>
        </w:rPr>
        <w:t xml:space="preserve"> </w:t>
      </w:r>
      <w:r>
        <w:rPr>
          <w:rFonts w:ascii="Times New Roman" w:hAnsi="Times New Roman" w:cs="Times New Roman"/>
          <w:sz w:val="24"/>
          <w:szCs w:val="24"/>
        </w:rPr>
        <w:t xml:space="preserve">SEMMA </w:t>
      </w:r>
      <w:r w:rsidRPr="004866D2">
        <w:rPr>
          <w:rFonts w:ascii="Times New Roman" w:hAnsi="Times New Roman" w:cs="Times New Roman"/>
          <w:strike/>
          <w:sz w:val="24"/>
          <w:szCs w:val="24"/>
        </w:rPr>
        <w:t>itu sendiri</w:t>
      </w:r>
      <w:r>
        <w:rPr>
          <w:rFonts w:ascii="Times New Roman" w:hAnsi="Times New Roman" w:cs="Times New Roman"/>
          <w:sz w:val="24"/>
          <w:szCs w:val="24"/>
        </w:rPr>
        <w:t xml:space="preserve"> adalah metode penelitian yang digunakan untuk mempermudah dalam memproses data besar</w:t>
      </w:r>
      <w:r w:rsidR="00E20162">
        <w:rPr>
          <w:rFonts w:ascii="Times New Roman" w:hAnsi="Times New Roman" w:cs="Times New Roman"/>
          <w:sz w:val="24"/>
          <w:szCs w:val="24"/>
        </w:rPr>
        <w:t xml:space="preserve"> agar terstruktur dan mudah dipahami. SEMMA </w:t>
      </w:r>
      <w:r w:rsidR="00097885">
        <w:rPr>
          <w:rFonts w:ascii="Times New Roman" w:hAnsi="Times New Roman" w:cs="Times New Roman"/>
          <w:sz w:val="24"/>
          <w:szCs w:val="24"/>
        </w:rPr>
        <w:t xml:space="preserve">sendiri </w:t>
      </w:r>
      <w:r w:rsidR="00E20162">
        <w:rPr>
          <w:rFonts w:ascii="Times New Roman" w:hAnsi="Times New Roman" w:cs="Times New Roman"/>
          <w:sz w:val="24"/>
          <w:szCs w:val="24"/>
        </w:rPr>
        <w:t xml:space="preserve">terdiri dari beberapa proses </w:t>
      </w:r>
      <w:r w:rsidR="004866D2">
        <w:rPr>
          <w:rFonts w:ascii="Times New Roman" w:hAnsi="Times New Roman" w:cs="Times New Roman"/>
          <w:sz w:val="24"/>
          <w:szCs w:val="24"/>
        </w:rPr>
        <w:t>yaitu</w:t>
      </w:r>
      <w:r w:rsidR="00E20162">
        <w:rPr>
          <w:rFonts w:ascii="Times New Roman" w:hAnsi="Times New Roman" w:cs="Times New Roman"/>
          <w:sz w:val="24"/>
          <w:szCs w:val="24"/>
        </w:rPr>
        <w:t xml:space="preserve">. Sample, yaitu mengumpulkan </w:t>
      </w:r>
      <w:r w:rsidR="00E20162">
        <w:rPr>
          <w:rFonts w:ascii="Times New Roman" w:hAnsi="Times New Roman" w:cs="Times New Roman"/>
          <w:sz w:val="24"/>
          <w:szCs w:val="24"/>
        </w:rPr>
        <w:lastRenderedPageBreak/>
        <w:t xml:space="preserve">data yang akan digunakan untuk proses analisis dan pengembangan model machine learning. </w:t>
      </w:r>
      <w:r w:rsidR="00E20162" w:rsidRPr="004866D2">
        <w:rPr>
          <w:rFonts w:ascii="Times New Roman" w:hAnsi="Times New Roman" w:cs="Times New Roman"/>
          <w:color w:val="FF0000"/>
          <w:sz w:val="24"/>
          <w:szCs w:val="24"/>
        </w:rPr>
        <w:t>Selanjutnya</w:t>
      </w:r>
      <w:r w:rsidR="00E20162">
        <w:rPr>
          <w:rFonts w:ascii="Times New Roman" w:hAnsi="Times New Roman" w:cs="Times New Roman"/>
          <w:sz w:val="24"/>
          <w:szCs w:val="24"/>
        </w:rPr>
        <w:t xml:space="preserve"> adalah Explore, yaitu proses pendalaman terhadap data, menemukan anomali atau </w:t>
      </w:r>
      <w:r w:rsidR="00D57752">
        <w:rPr>
          <w:rFonts w:ascii="Times New Roman" w:hAnsi="Times New Roman" w:cs="Times New Roman"/>
          <w:sz w:val="24"/>
          <w:szCs w:val="24"/>
        </w:rPr>
        <w:t>variabel</w:t>
      </w:r>
      <w:r w:rsidR="00E20162">
        <w:rPr>
          <w:rFonts w:ascii="Times New Roman" w:hAnsi="Times New Roman" w:cs="Times New Roman"/>
          <w:sz w:val="24"/>
          <w:szCs w:val="24"/>
        </w:rPr>
        <w:t xml:space="preserve"> yang saling berhubungan. </w:t>
      </w:r>
      <w:r w:rsidR="00D57752" w:rsidRPr="004866D2">
        <w:rPr>
          <w:rFonts w:ascii="Times New Roman" w:hAnsi="Times New Roman" w:cs="Times New Roman"/>
          <w:color w:val="FF0000"/>
          <w:sz w:val="24"/>
          <w:szCs w:val="24"/>
        </w:rPr>
        <w:t>Selanjutnya</w:t>
      </w:r>
      <w:r w:rsidR="00D57752">
        <w:rPr>
          <w:rFonts w:ascii="Times New Roman" w:hAnsi="Times New Roman" w:cs="Times New Roman"/>
          <w:sz w:val="24"/>
          <w:szCs w:val="24"/>
        </w:rPr>
        <w:t xml:space="preserve"> tahap </w:t>
      </w:r>
      <w:r w:rsidR="00E20162">
        <w:rPr>
          <w:rFonts w:ascii="Times New Roman" w:hAnsi="Times New Roman" w:cs="Times New Roman"/>
          <w:sz w:val="24"/>
          <w:szCs w:val="24"/>
        </w:rPr>
        <w:t xml:space="preserve">Modify, merupakan proses </w:t>
      </w:r>
      <w:r w:rsidR="00D57752">
        <w:rPr>
          <w:rFonts w:ascii="Times New Roman" w:hAnsi="Times New Roman" w:cs="Times New Roman"/>
          <w:sz w:val="24"/>
          <w:szCs w:val="24"/>
        </w:rPr>
        <w:t xml:space="preserve">memodifikasi data yang digunakan untuk proses </w:t>
      </w:r>
      <w:r w:rsidR="00D57752" w:rsidRPr="004866D2">
        <w:rPr>
          <w:rFonts w:ascii="Times New Roman" w:hAnsi="Times New Roman" w:cs="Times New Roman"/>
          <w:color w:val="FF0000"/>
          <w:sz w:val="24"/>
          <w:szCs w:val="24"/>
        </w:rPr>
        <w:t>selanjutnya</w:t>
      </w:r>
      <w:r w:rsidR="00D57752">
        <w:rPr>
          <w:rFonts w:ascii="Times New Roman" w:hAnsi="Times New Roman" w:cs="Times New Roman"/>
          <w:sz w:val="24"/>
          <w:szCs w:val="24"/>
        </w:rPr>
        <w:t xml:space="preserve"> yaitu model. Proses Model adalah proses memodelkan machine learning dari data data atau variabel yang mempengaruhi kondisi tertentu yaitu kepuasan kerja dan kinerja kerja. Dan terakhir adalah proses Assess, yaitu melakukan evaluasi dan kegunaan terhadap data yang sudah dianalisis dan dimodelkan.</w:t>
      </w:r>
    </w:p>
    <w:p w14:paraId="4C668BE7" w14:textId="77777777" w:rsidR="009A6578" w:rsidRPr="009A6578" w:rsidRDefault="009A6578" w:rsidP="009A6578">
      <w:pPr>
        <w:pStyle w:val="ListParagraph"/>
        <w:spacing w:after="0" w:line="360" w:lineRule="auto"/>
        <w:ind w:left="0" w:firstLine="568"/>
        <w:rPr>
          <w:rFonts w:ascii="Times New Roman" w:hAnsi="Times New Roman" w:cs="Times New Roman"/>
          <w:sz w:val="24"/>
          <w:szCs w:val="24"/>
        </w:rPr>
      </w:pPr>
    </w:p>
    <w:p w14:paraId="008412CD" w14:textId="1D0F43A0"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commentRangeStart w:id="18"/>
      <w:r w:rsidRPr="00846A63">
        <w:rPr>
          <w:rFonts w:ascii="Times New Roman" w:hAnsi="Times New Roman" w:cs="Times New Roman"/>
          <w:sz w:val="24"/>
          <w:szCs w:val="24"/>
        </w:rPr>
        <w:t>Sampling</w:t>
      </w:r>
      <w:commentRangeEnd w:id="18"/>
      <w:r w:rsidR="00B01BB0">
        <w:rPr>
          <w:rStyle w:val="CommentReference"/>
        </w:rPr>
        <w:commentReference w:id="18"/>
      </w:r>
      <w:r w:rsidRPr="00846A63">
        <w:rPr>
          <w:rFonts w:ascii="Times New Roman" w:hAnsi="Times New Roman" w:cs="Times New Roman"/>
          <w:sz w:val="24"/>
          <w:szCs w:val="24"/>
        </w:rPr>
        <w:t xml:space="preserve"> </w:t>
      </w:r>
      <w:r w:rsidR="00111B3C">
        <w:rPr>
          <w:rFonts w:ascii="Times New Roman" w:hAnsi="Times New Roman" w:cs="Times New Roman"/>
          <w:sz w:val="24"/>
          <w:szCs w:val="24"/>
        </w:rPr>
        <w:t>(Sample)</w:t>
      </w:r>
    </w:p>
    <w:p w14:paraId="1443EBC1" w14:textId="70EE7C84" w:rsidR="00AA7E57" w:rsidRDefault="00AA7E57" w:rsidP="00AA7E57">
      <w:pPr>
        <w:pStyle w:val="ListParagraph"/>
        <w:numPr>
          <w:ilvl w:val="0"/>
          <w:numId w:val="5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skripsi Data</w:t>
      </w:r>
    </w:p>
    <w:p w14:paraId="12A5293B" w14:textId="0B6B4981" w:rsidR="00AA7E57" w:rsidRPr="00846A63" w:rsidRDefault="00AA7E57" w:rsidP="00AA7E57">
      <w:pPr>
        <w:pStyle w:val="ListParagraph"/>
        <w:numPr>
          <w:ilvl w:val="0"/>
          <w:numId w:val="5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leksi Data</w:t>
      </w:r>
    </w:p>
    <w:p w14:paraId="0F530CB7" w14:textId="420645E8"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ksplorasi Data</w:t>
      </w:r>
      <w:r w:rsidR="00111B3C">
        <w:rPr>
          <w:rFonts w:ascii="Times New Roman" w:hAnsi="Times New Roman" w:cs="Times New Roman"/>
          <w:sz w:val="24"/>
          <w:szCs w:val="24"/>
        </w:rPr>
        <w:t xml:space="preserve"> (Explore)</w:t>
      </w:r>
    </w:p>
    <w:p w14:paraId="5D50F16F" w14:textId="7E093BC1" w:rsidR="00AA7E57" w:rsidRDefault="00AA7E57" w:rsidP="00AA7E57">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tatistik Deskriptif</w:t>
      </w:r>
    </w:p>
    <w:p w14:paraId="7C9D2A95" w14:textId="5EBFA221" w:rsidR="00AA7E57" w:rsidRDefault="00AA7E57" w:rsidP="00AA7E57">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isualisasi Data</w:t>
      </w:r>
    </w:p>
    <w:p w14:paraId="78881ADB" w14:textId="5BCB16C0"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odifikasi Data</w:t>
      </w:r>
      <w:r w:rsidR="00111B3C">
        <w:rPr>
          <w:rFonts w:ascii="Times New Roman" w:hAnsi="Times New Roman" w:cs="Times New Roman"/>
          <w:sz w:val="24"/>
          <w:szCs w:val="24"/>
        </w:rPr>
        <w:t xml:space="preserve"> (Modify)</w:t>
      </w:r>
    </w:p>
    <w:p w14:paraId="53EC2FA2" w14:textId="38983553" w:rsidR="00AA7E57" w:rsidRDefault="00AA7E57" w:rsidP="00AA7E57">
      <w:pPr>
        <w:pStyle w:val="ListParagraph"/>
        <w:numPr>
          <w:ilvl w:val="0"/>
          <w:numId w:val="5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mbersihan Data</w:t>
      </w:r>
    </w:p>
    <w:p w14:paraId="0BE6DA74" w14:textId="4273CB50" w:rsidR="00AA7E57" w:rsidRDefault="00AA7E57" w:rsidP="00AA7E57">
      <w:pPr>
        <w:pStyle w:val="ListParagraph"/>
        <w:numPr>
          <w:ilvl w:val="0"/>
          <w:numId w:val="5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ransformasi Data</w:t>
      </w:r>
    </w:p>
    <w:p w14:paraId="052D76D8" w14:textId="02A1FEE2"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modelan</w:t>
      </w:r>
      <w:r w:rsidR="00AA7E57">
        <w:rPr>
          <w:rFonts w:ascii="Times New Roman" w:hAnsi="Times New Roman" w:cs="Times New Roman"/>
          <w:sz w:val="24"/>
          <w:szCs w:val="24"/>
        </w:rPr>
        <w:t xml:space="preserve"> Data</w:t>
      </w:r>
      <w:r w:rsidR="00111B3C">
        <w:rPr>
          <w:rFonts w:ascii="Times New Roman" w:hAnsi="Times New Roman" w:cs="Times New Roman"/>
          <w:sz w:val="24"/>
          <w:szCs w:val="24"/>
        </w:rPr>
        <w:t xml:space="preserve"> (Model)</w:t>
      </w:r>
    </w:p>
    <w:p w14:paraId="3EB1D3E5" w14:textId="485D6699" w:rsidR="00AA7E57" w:rsidRDefault="00AA7E57" w:rsidP="00AA7E57">
      <w:pPr>
        <w:pStyle w:val="ListParagraph"/>
        <w:numPr>
          <w:ilvl w:val="0"/>
          <w:numId w:val="5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onfigurasi Model </w:t>
      </w:r>
    </w:p>
    <w:p w14:paraId="28CD44F0" w14:textId="0BA4F990" w:rsidR="00AA7E57" w:rsidRDefault="00AA7E57" w:rsidP="00AA7E57">
      <w:pPr>
        <w:pStyle w:val="ListParagraph"/>
        <w:numPr>
          <w:ilvl w:val="0"/>
          <w:numId w:val="5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latihan Model</w:t>
      </w:r>
    </w:p>
    <w:p w14:paraId="086B60EE" w14:textId="3AA7BD92" w:rsidR="00846A63" w:rsidRDefault="00846A63" w:rsidP="00846A63">
      <w:pPr>
        <w:pStyle w:val="ListParagraph"/>
        <w:numPr>
          <w:ilvl w:val="2"/>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 Model</w:t>
      </w:r>
      <w:r w:rsidR="00111B3C">
        <w:rPr>
          <w:rFonts w:ascii="Times New Roman" w:hAnsi="Times New Roman" w:cs="Times New Roman"/>
          <w:sz w:val="24"/>
          <w:szCs w:val="24"/>
        </w:rPr>
        <w:t xml:space="preserve"> (Assess)</w:t>
      </w:r>
    </w:p>
    <w:p w14:paraId="42661B7F" w14:textId="02206423" w:rsidR="00AA7E57" w:rsidRDefault="00AA7E57" w:rsidP="00AA7E57">
      <w:pPr>
        <w:pStyle w:val="ListParagraph"/>
        <w:numPr>
          <w:ilvl w:val="0"/>
          <w:numId w:val="5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trik Evaluasi</w:t>
      </w:r>
    </w:p>
    <w:p w14:paraId="4B014066" w14:textId="092FA413" w:rsidR="00AA7E57" w:rsidRPr="00846A63" w:rsidRDefault="00AA7E57" w:rsidP="00AA7E57">
      <w:pPr>
        <w:pStyle w:val="ListParagraph"/>
        <w:numPr>
          <w:ilvl w:val="0"/>
          <w:numId w:val="5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Analisis Hasil</w:t>
      </w:r>
    </w:p>
    <w:p w14:paraId="2F4816DB" w14:textId="7BA18F78" w:rsidR="00E956C3" w:rsidRPr="00BD461C" w:rsidRDefault="00E956C3" w:rsidP="00BD461C">
      <w:pPr>
        <w:spacing w:after="0" w:line="360" w:lineRule="auto"/>
        <w:jc w:val="both"/>
        <w:rPr>
          <w:rFonts w:ascii="Times New Roman" w:hAnsi="Times New Roman" w:cs="Times New Roman"/>
          <w:sz w:val="24"/>
          <w:szCs w:val="24"/>
        </w:rPr>
      </w:pPr>
    </w:p>
    <w:p w14:paraId="0009EC7A" w14:textId="17C1BDCB" w:rsidR="00E956C3" w:rsidRPr="00BD461C" w:rsidRDefault="00E956C3" w:rsidP="00BD461C">
      <w:pPr>
        <w:spacing w:after="0" w:line="360" w:lineRule="auto"/>
        <w:jc w:val="both"/>
        <w:rPr>
          <w:rFonts w:ascii="Times New Roman" w:hAnsi="Times New Roman" w:cs="Times New Roman"/>
          <w:sz w:val="24"/>
          <w:szCs w:val="24"/>
        </w:rPr>
      </w:pPr>
    </w:p>
    <w:p w14:paraId="7E9AD46F" w14:textId="14D49CF5" w:rsidR="00E956C3" w:rsidRPr="00BD461C" w:rsidRDefault="00E956C3" w:rsidP="00BD461C">
      <w:pPr>
        <w:spacing w:after="0" w:line="360" w:lineRule="auto"/>
        <w:jc w:val="both"/>
        <w:rPr>
          <w:rFonts w:ascii="Times New Roman" w:hAnsi="Times New Roman" w:cs="Times New Roman"/>
          <w:sz w:val="24"/>
          <w:szCs w:val="24"/>
        </w:rPr>
      </w:pPr>
    </w:p>
    <w:p w14:paraId="3B96235E" w14:textId="09D7A81D" w:rsidR="00E956C3" w:rsidRPr="00BD461C" w:rsidRDefault="00E956C3" w:rsidP="00BD461C">
      <w:pPr>
        <w:spacing w:after="0" w:line="360" w:lineRule="auto"/>
        <w:jc w:val="both"/>
        <w:rPr>
          <w:rFonts w:ascii="Times New Roman" w:hAnsi="Times New Roman" w:cs="Times New Roman"/>
          <w:sz w:val="24"/>
          <w:szCs w:val="24"/>
        </w:rPr>
      </w:pPr>
    </w:p>
    <w:p w14:paraId="315927A5" w14:textId="4452A6E1" w:rsidR="00E956C3" w:rsidRPr="00BD461C" w:rsidRDefault="00E956C3" w:rsidP="00BD461C">
      <w:pPr>
        <w:spacing w:after="0" w:line="360" w:lineRule="auto"/>
        <w:jc w:val="both"/>
        <w:rPr>
          <w:rFonts w:ascii="Times New Roman" w:hAnsi="Times New Roman" w:cs="Times New Roman"/>
          <w:sz w:val="24"/>
          <w:szCs w:val="24"/>
        </w:rPr>
      </w:pPr>
    </w:p>
    <w:p w14:paraId="31D8D996" w14:textId="67200CC8" w:rsidR="00E956C3" w:rsidRPr="00BD461C" w:rsidRDefault="00E956C3" w:rsidP="00BD461C">
      <w:pPr>
        <w:spacing w:after="0" w:line="360" w:lineRule="auto"/>
        <w:jc w:val="both"/>
        <w:rPr>
          <w:rFonts w:ascii="Times New Roman" w:hAnsi="Times New Roman" w:cs="Times New Roman"/>
          <w:sz w:val="24"/>
          <w:szCs w:val="24"/>
        </w:rPr>
      </w:pPr>
    </w:p>
    <w:p w14:paraId="539744D3" w14:textId="6D382944" w:rsidR="00E956C3" w:rsidRPr="00BD461C" w:rsidRDefault="00E956C3" w:rsidP="00BD461C">
      <w:pPr>
        <w:spacing w:after="0" w:line="360" w:lineRule="auto"/>
        <w:jc w:val="both"/>
        <w:rPr>
          <w:rFonts w:ascii="Times New Roman" w:hAnsi="Times New Roman" w:cs="Times New Roman"/>
          <w:sz w:val="24"/>
          <w:szCs w:val="24"/>
        </w:rPr>
      </w:pPr>
    </w:p>
    <w:p w14:paraId="1E941502" w14:textId="31F6B895" w:rsidR="00E956C3" w:rsidRPr="00BD461C" w:rsidRDefault="00E956C3" w:rsidP="00BD461C">
      <w:pPr>
        <w:spacing w:after="0" w:line="360" w:lineRule="auto"/>
        <w:jc w:val="both"/>
        <w:rPr>
          <w:rFonts w:ascii="Times New Roman" w:hAnsi="Times New Roman" w:cs="Times New Roman"/>
          <w:sz w:val="24"/>
          <w:szCs w:val="24"/>
        </w:rPr>
      </w:pPr>
    </w:p>
    <w:p w14:paraId="6113F136" w14:textId="55199097" w:rsidR="00E956C3" w:rsidRPr="00BD461C" w:rsidRDefault="00E956C3" w:rsidP="00BD461C">
      <w:pPr>
        <w:spacing w:after="0" w:line="360" w:lineRule="auto"/>
        <w:jc w:val="both"/>
        <w:rPr>
          <w:rFonts w:ascii="Times New Roman" w:hAnsi="Times New Roman" w:cs="Times New Roman"/>
          <w:sz w:val="24"/>
          <w:szCs w:val="24"/>
        </w:rPr>
      </w:pPr>
    </w:p>
    <w:p w14:paraId="50CCC0E1" w14:textId="5A105147" w:rsidR="00E956C3" w:rsidRPr="00BD461C" w:rsidRDefault="00E956C3" w:rsidP="00BD461C">
      <w:pPr>
        <w:spacing w:after="0" w:line="360" w:lineRule="auto"/>
        <w:jc w:val="both"/>
        <w:rPr>
          <w:rFonts w:ascii="Times New Roman" w:hAnsi="Times New Roman" w:cs="Times New Roman"/>
          <w:sz w:val="24"/>
          <w:szCs w:val="24"/>
        </w:rPr>
      </w:pPr>
    </w:p>
    <w:p w14:paraId="3F0AECF5" w14:textId="21313684" w:rsidR="00E956C3" w:rsidRPr="00BD461C" w:rsidRDefault="00E956C3" w:rsidP="00BD461C">
      <w:pPr>
        <w:spacing w:after="0" w:line="360" w:lineRule="auto"/>
        <w:jc w:val="both"/>
        <w:rPr>
          <w:rFonts w:ascii="Times New Roman" w:hAnsi="Times New Roman" w:cs="Times New Roman"/>
          <w:sz w:val="24"/>
          <w:szCs w:val="24"/>
        </w:rPr>
      </w:pPr>
    </w:p>
    <w:p w14:paraId="780532AD" w14:textId="7A76170C" w:rsidR="00E956C3" w:rsidRPr="00BD461C" w:rsidRDefault="00E956C3" w:rsidP="00BD461C">
      <w:pPr>
        <w:spacing w:after="0" w:line="360" w:lineRule="auto"/>
        <w:jc w:val="both"/>
        <w:rPr>
          <w:rFonts w:ascii="Times New Roman" w:hAnsi="Times New Roman" w:cs="Times New Roman"/>
          <w:sz w:val="24"/>
          <w:szCs w:val="24"/>
        </w:rPr>
      </w:pPr>
    </w:p>
    <w:p w14:paraId="1F5F1F79" w14:textId="1F471F07" w:rsidR="00E956C3" w:rsidRPr="00BD461C" w:rsidRDefault="00E956C3" w:rsidP="00BD461C">
      <w:pPr>
        <w:spacing w:after="0" w:line="360" w:lineRule="auto"/>
        <w:jc w:val="both"/>
        <w:rPr>
          <w:rFonts w:ascii="Times New Roman" w:hAnsi="Times New Roman" w:cs="Times New Roman"/>
          <w:sz w:val="24"/>
          <w:szCs w:val="24"/>
        </w:rPr>
      </w:pPr>
    </w:p>
    <w:p w14:paraId="067E209F" w14:textId="2FB61568" w:rsidR="00E956C3" w:rsidRPr="00BD461C" w:rsidRDefault="00E956C3" w:rsidP="00BD461C">
      <w:pPr>
        <w:spacing w:after="0" w:line="360" w:lineRule="auto"/>
        <w:jc w:val="both"/>
        <w:rPr>
          <w:rFonts w:ascii="Times New Roman" w:hAnsi="Times New Roman" w:cs="Times New Roman"/>
          <w:sz w:val="24"/>
          <w:szCs w:val="24"/>
        </w:rPr>
      </w:pPr>
    </w:p>
    <w:p w14:paraId="775FFF9C" w14:textId="38DDF2CB" w:rsidR="00E956C3" w:rsidRPr="00BD461C" w:rsidRDefault="00E956C3" w:rsidP="00BD461C">
      <w:pPr>
        <w:spacing w:after="0" w:line="360" w:lineRule="auto"/>
        <w:jc w:val="both"/>
        <w:rPr>
          <w:rFonts w:ascii="Times New Roman" w:hAnsi="Times New Roman" w:cs="Times New Roman"/>
          <w:sz w:val="24"/>
          <w:szCs w:val="24"/>
        </w:rPr>
      </w:pPr>
    </w:p>
    <w:p w14:paraId="35B8179C" w14:textId="726E888C" w:rsidR="00E956C3" w:rsidRPr="00BD461C" w:rsidRDefault="00E956C3" w:rsidP="00BD461C">
      <w:pPr>
        <w:spacing w:after="0" w:line="360" w:lineRule="auto"/>
        <w:jc w:val="both"/>
        <w:rPr>
          <w:rFonts w:ascii="Times New Roman" w:hAnsi="Times New Roman" w:cs="Times New Roman"/>
          <w:sz w:val="24"/>
          <w:szCs w:val="24"/>
        </w:rPr>
      </w:pPr>
    </w:p>
    <w:p w14:paraId="15794AA3" w14:textId="693118B8" w:rsidR="00E956C3" w:rsidRPr="00BD461C" w:rsidRDefault="00E956C3" w:rsidP="00BD461C">
      <w:pPr>
        <w:spacing w:after="0" w:line="360" w:lineRule="auto"/>
        <w:jc w:val="both"/>
        <w:rPr>
          <w:rFonts w:ascii="Times New Roman" w:hAnsi="Times New Roman" w:cs="Times New Roman"/>
          <w:sz w:val="24"/>
          <w:szCs w:val="24"/>
        </w:rPr>
      </w:pPr>
    </w:p>
    <w:p w14:paraId="1B8E2BF4" w14:textId="3838F2B4" w:rsidR="00E956C3" w:rsidRPr="00BD461C" w:rsidRDefault="00E956C3" w:rsidP="00BD461C">
      <w:pPr>
        <w:spacing w:after="0" w:line="360" w:lineRule="auto"/>
        <w:jc w:val="both"/>
        <w:rPr>
          <w:rFonts w:ascii="Times New Roman" w:hAnsi="Times New Roman" w:cs="Times New Roman"/>
          <w:sz w:val="24"/>
          <w:szCs w:val="24"/>
        </w:rPr>
      </w:pPr>
    </w:p>
    <w:p w14:paraId="7BC3ACAB" w14:textId="1CC40EB0" w:rsidR="00E956C3" w:rsidRPr="00BD461C" w:rsidRDefault="00E956C3" w:rsidP="00BD461C">
      <w:pPr>
        <w:spacing w:after="0" w:line="360" w:lineRule="auto"/>
        <w:jc w:val="both"/>
        <w:rPr>
          <w:rFonts w:ascii="Times New Roman" w:hAnsi="Times New Roman" w:cs="Times New Roman"/>
          <w:sz w:val="24"/>
          <w:szCs w:val="24"/>
        </w:rPr>
      </w:pPr>
    </w:p>
    <w:p w14:paraId="28744570" w14:textId="0F98A8D1" w:rsidR="00E956C3" w:rsidRPr="00BD461C" w:rsidRDefault="00E956C3" w:rsidP="00BD461C">
      <w:pPr>
        <w:spacing w:after="0" w:line="360" w:lineRule="auto"/>
        <w:jc w:val="both"/>
        <w:rPr>
          <w:rFonts w:ascii="Times New Roman" w:hAnsi="Times New Roman" w:cs="Times New Roman"/>
          <w:sz w:val="24"/>
          <w:szCs w:val="24"/>
        </w:rPr>
      </w:pPr>
    </w:p>
    <w:p w14:paraId="6E910635" w14:textId="4CA80681" w:rsidR="00E956C3" w:rsidRPr="00BD461C" w:rsidRDefault="00E956C3" w:rsidP="00BD461C">
      <w:pPr>
        <w:spacing w:after="0" w:line="360" w:lineRule="auto"/>
        <w:jc w:val="both"/>
        <w:rPr>
          <w:rFonts w:ascii="Times New Roman" w:hAnsi="Times New Roman" w:cs="Times New Roman"/>
          <w:sz w:val="24"/>
          <w:szCs w:val="24"/>
        </w:rPr>
      </w:pPr>
    </w:p>
    <w:p w14:paraId="650E6864" w14:textId="74C7A2E2" w:rsidR="00E956C3" w:rsidRPr="00BD461C" w:rsidRDefault="00E956C3" w:rsidP="00BD461C">
      <w:pPr>
        <w:spacing w:after="0" w:line="360" w:lineRule="auto"/>
        <w:jc w:val="both"/>
        <w:rPr>
          <w:rFonts w:ascii="Times New Roman" w:hAnsi="Times New Roman" w:cs="Times New Roman"/>
          <w:sz w:val="24"/>
          <w:szCs w:val="24"/>
        </w:rPr>
      </w:pPr>
    </w:p>
    <w:p w14:paraId="29C0C126" w14:textId="62BE8AD2" w:rsidR="00E956C3" w:rsidRPr="00BD461C" w:rsidRDefault="00E956C3" w:rsidP="00BD461C">
      <w:pPr>
        <w:spacing w:after="0" w:line="360" w:lineRule="auto"/>
        <w:jc w:val="both"/>
        <w:rPr>
          <w:rFonts w:ascii="Times New Roman" w:hAnsi="Times New Roman" w:cs="Times New Roman"/>
          <w:sz w:val="24"/>
          <w:szCs w:val="24"/>
        </w:rPr>
      </w:pPr>
    </w:p>
    <w:p w14:paraId="42E08716" w14:textId="3AAB26F1" w:rsidR="00E956C3" w:rsidRPr="00BD461C" w:rsidRDefault="00E956C3" w:rsidP="00BD461C">
      <w:pPr>
        <w:spacing w:after="0" w:line="360" w:lineRule="auto"/>
        <w:jc w:val="both"/>
        <w:rPr>
          <w:rFonts w:ascii="Times New Roman" w:hAnsi="Times New Roman" w:cs="Times New Roman"/>
          <w:sz w:val="24"/>
          <w:szCs w:val="24"/>
        </w:rPr>
      </w:pPr>
    </w:p>
    <w:p w14:paraId="5301BE1F" w14:textId="04E78B8C" w:rsidR="00E956C3" w:rsidRPr="00BD461C" w:rsidRDefault="00E956C3" w:rsidP="00BD461C">
      <w:pPr>
        <w:spacing w:after="0" w:line="360" w:lineRule="auto"/>
        <w:jc w:val="both"/>
        <w:rPr>
          <w:rFonts w:ascii="Times New Roman" w:hAnsi="Times New Roman" w:cs="Times New Roman"/>
          <w:sz w:val="24"/>
          <w:szCs w:val="24"/>
        </w:rPr>
      </w:pPr>
    </w:p>
    <w:p w14:paraId="41E13CFF" w14:textId="78EDD2E2" w:rsidR="00E956C3" w:rsidRPr="00BD461C" w:rsidRDefault="00E956C3" w:rsidP="00BD461C">
      <w:pPr>
        <w:spacing w:after="0" w:line="360" w:lineRule="auto"/>
        <w:jc w:val="both"/>
        <w:rPr>
          <w:rFonts w:ascii="Times New Roman" w:hAnsi="Times New Roman" w:cs="Times New Roman"/>
          <w:sz w:val="24"/>
          <w:szCs w:val="24"/>
        </w:rPr>
      </w:pPr>
    </w:p>
    <w:p w14:paraId="56C0168B" w14:textId="722C8AF1" w:rsidR="00E956C3" w:rsidRPr="00BD461C" w:rsidRDefault="00E956C3" w:rsidP="00BD461C">
      <w:pPr>
        <w:spacing w:after="0" w:line="360" w:lineRule="auto"/>
        <w:jc w:val="both"/>
        <w:rPr>
          <w:rFonts w:ascii="Times New Roman" w:hAnsi="Times New Roman" w:cs="Times New Roman"/>
          <w:sz w:val="24"/>
          <w:szCs w:val="24"/>
        </w:rPr>
      </w:pPr>
    </w:p>
    <w:p w14:paraId="0CB010CB" w14:textId="5981040D" w:rsidR="00E956C3" w:rsidRPr="00BD461C" w:rsidRDefault="00E956C3" w:rsidP="00BD461C">
      <w:pPr>
        <w:spacing w:after="0" w:line="360" w:lineRule="auto"/>
        <w:jc w:val="both"/>
        <w:rPr>
          <w:rFonts w:ascii="Times New Roman" w:hAnsi="Times New Roman" w:cs="Times New Roman"/>
          <w:sz w:val="24"/>
          <w:szCs w:val="24"/>
        </w:rPr>
      </w:pPr>
    </w:p>
    <w:p w14:paraId="3D708815" w14:textId="77777777" w:rsidR="00E956C3" w:rsidRPr="00D51166" w:rsidRDefault="00E956C3" w:rsidP="00D51166">
      <w:pPr>
        <w:spacing w:after="0" w:line="360" w:lineRule="auto"/>
        <w:rPr>
          <w:rFonts w:ascii="Times New Roman" w:hAnsi="Times New Roman" w:cs="Times New Roman"/>
        </w:rPr>
        <w:sectPr w:rsidR="00E956C3" w:rsidRPr="00D51166" w:rsidSect="008E407B">
          <w:pgSz w:w="11906" w:h="16838"/>
          <w:pgMar w:top="2268" w:right="1701" w:bottom="1701" w:left="2268" w:header="709" w:footer="709" w:gutter="0"/>
          <w:cols w:space="708"/>
          <w:titlePg/>
          <w:docGrid w:linePitch="360"/>
        </w:sectPr>
      </w:pPr>
    </w:p>
    <w:p w14:paraId="45854B6D" w14:textId="7897AFAF" w:rsidR="00E956C3" w:rsidRPr="00D51166" w:rsidRDefault="00BC3FF2" w:rsidP="009A5A5D">
      <w:pPr>
        <w:pStyle w:val="Heading1"/>
        <w:numPr>
          <w:ilvl w:val="0"/>
          <w:numId w:val="36"/>
        </w:numPr>
        <w:spacing w:before="0" w:line="360" w:lineRule="auto"/>
        <w:ind w:left="567" w:hanging="283"/>
        <w:jc w:val="center"/>
        <w:rPr>
          <w:rFonts w:ascii="Times New Roman" w:hAnsi="Times New Roman" w:cs="Times New Roman"/>
          <w:b/>
          <w:bCs/>
          <w:color w:val="auto"/>
          <w:sz w:val="28"/>
          <w:szCs w:val="28"/>
        </w:rPr>
      </w:pPr>
      <w:commentRangeStart w:id="19"/>
      <w:r w:rsidRPr="00D51166">
        <w:rPr>
          <w:rFonts w:ascii="Times New Roman" w:hAnsi="Times New Roman" w:cs="Times New Roman"/>
          <w:b/>
          <w:bCs/>
          <w:color w:val="auto"/>
          <w:sz w:val="28"/>
          <w:szCs w:val="28"/>
        </w:rPr>
        <w:lastRenderedPageBreak/>
        <w:t>IMPLEMENTASI DAN UJI COBA</w:t>
      </w:r>
      <w:commentRangeEnd w:id="19"/>
      <w:r w:rsidR="00B01BB0">
        <w:rPr>
          <w:rStyle w:val="CommentReference"/>
          <w:rFonts w:asciiTheme="minorHAnsi" w:eastAsiaTheme="minorHAnsi" w:hAnsiTheme="minorHAnsi" w:cstheme="minorBidi"/>
          <w:color w:val="auto"/>
        </w:rPr>
        <w:commentReference w:id="19"/>
      </w:r>
    </w:p>
    <w:p w14:paraId="6E3BC701" w14:textId="064E6A14" w:rsidR="00BC3FF2" w:rsidRPr="00BD461C" w:rsidRDefault="00BC3FF2" w:rsidP="00BD461C">
      <w:pPr>
        <w:spacing w:after="0" w:line="360" w:lineRule="auto"/>
        <w:jc w:val="both"/>
        <w:rPr>
          <w:rFonts w:ascii="Times New Roman" w:hAnsi="Times New Roman" w:cs="Times New Roman"/>
          <w:sz w:val="24"/>
          <w:szCs w:val="24"/>
        </w:rPr>
      </w:pPr>
    </w:p>
    <w:p w14:paraId="0948265C" w14:textId="4CCB61DF" w:rsidR="00BC3FF2" w:rsidRPr="00BD461C" w:rsidRDefault="00BC3FF2" w:rsidP="00BD461C">
      <w:pPr>
        <w:spacing w:after="0" w:line="360" w:lineRule="auto"/>
        <w:jc w:val="both"/>
        <w:rPr>
          <w:rFonts w:ascii="Times New Roman" w:hAnsi="Times New Roman" w:cs="Times New Roman"/>
          <w:sz w:val="24"/>
          <w:szCs w:val="24"/>
        </w:rPr>
      </w:pPr>
      <w:r w:rsidRPr="00BD461C">
        <w:rPr>
          <w:rFonts w:ascii="Times New Roman" w:hAnsi="Times New Roman" w:cs="Times New Roman"/>
          <w:sz w:val="24"/>
          <w:szCs w:val="24"/>
        </w:rPr>
        <w:t xml:space="preserve">BERISI IMPLEMENTASI </w:t>
      </w:r>
    </w:p>
    <w:p w14:paraId="718CB186" w14:textId="3D834389" w:rsidR="00BC3FF2" w:rsidRPr="00BD461C" w:rsidRDefault="00BC3FF2" w:rsidP="00BD461C">
      <w:pPr>
        <w:spacing w:after="0" w:line="360" w:lineRule="auto"/>
        <w:jc w:val="both"/>
        <w:rPr>
          <w:rFonts w:ascii="Times New Roman" w:hAnsi="Times New Roman" w:cs="Times New Roman"/>
          <w:sz w:val="24"/>
          <w:szCs w:val="24"/>
        </w:rPr>
      </w:pPr>
    </w:p>
    <w:p w14:paraId="6FC2C14C" w14:textId="1D7E7B58" w:rsidR="00BC3FF2" w:rsidRPr="00BD461C" w:rsidRDefault="00BC3FF2" w:rsidP="00BD461C">
      <w:pPr>
        <w:spacing w:after="0" w:line="360" w:lineRule="auto"/>
        <w:jc w:val="both"/>
        <w:rPr>
          <w:rFonts w:ascii="Times New Roman" w:hAnsi="Times New Roman" w:cs="Times New Roman"/>
          <w:sz w:val="24"/>
          <w:szCs w:val="24"/>
        </w:rPr>
      </w:pPr>
    </w:p>
    <w:p w14:paraId="184EA6D4" w14:textId="1C62CDE9" w:rsidR="00BC3FF2" w:rsidRPr="00BD461C" w:rsidRDefault="00BC3FF2" w:rsidP="00BD461C">
      <w:pPr>
        <w:spacing w:after="0" w:line="360" w:lineRule="auto"/>
        <w:jc w:val="both"/>
        <w:rPr>
          <w:rFonts w:ascii="Times New Roman" w:hAnsi="Times New Roman" w:cs="Times New Roman"/>
          <w:sz w:val="24"/>
          <w:szCs w:val="24"/>
        </w:rPr>
      </w:pPr>
    </w:p>
    <w:p w14:paraId="158234A5" w14:textId="3F2A5EFB" w:rsidR="00BC3FF2" w:rsidRPr="00BD461C" w:rsidRDefault="00BC3FF2" w:rsidP="00BD461C">
      <w:pPr>
        <w:spacing w:after="0" w:line="360" w:lineRule="auto"/>
        <w:jc w:val="both"/>
        <w:rPr>
          <w:rFonts w:ascii="Times New Roman" w:hAnsi="Times New Roman" w:cs="Times New Roman"/>
          <w:sz w:val="24"/>
          <w:szCs w:val="24"/>
        </w:rPr>
      </w:pPr>
    </w:p>
    <w:p w14:paraId="578A9022" w14:textId="79C85718" w:rsidR="00BC3FF2" w:rsidRPr="00BD461C" w:rsidRDefault="00BC3FF2" w:rsidP="00BD461C">
      <w:pPr>
        <w:spacing w:after="0" w:line="360" w:lineRule="auto"/>
        <w:jc w:val="both"/>
        <w:rPr>
          <w:rFonts w:ascii="Times New Roman" w:hAnsi="Times New Roman" w:cs="Times New Roman"/>
          <w:sz w:val="24"/>
          <w:szCs w:val="24"/>
        </w:rPr>
      </w:pPr>
    </w:p>
    <w:p w14:paraId="15C21F65" w14:textId="533B19EA" w:rsidR="00BC3FF2" w:rsidRPr="00BD461C" w:rsidRDefault="00BC3FF2" w:rsidP="00BD461C">
      <w:pPr>
        <w:spacing w:after="0" w:line="360" w:lineRule="auto"/>
        <w:jc w:val="both"/>
        <w:rPr>
          <w:rFonts w:ascii="Times New Roman" w:hAnsi="Times New Roman" w:cs="Times New Roman"/>
          <w:sz w:val="24"/>
          <w:szCs w:val="24"/>
        </w:rPr>
      </w:pPr>
    </w:p>
    <w:p w14:paraId="1D5E1701" w14:textId="3DA5318B" w:rsidR="00BC3FF2" w:rsidRPr="00BD461C" w:rsidRDefault="00BC3FF2" w:rsidP="00BD461C">
      <w:pPr>
        <w:spacing w:after="0" w:line="360" w:lineRule="auto"/>
        <w:jc w:val="both"/>
        <w:rPr>
          <w:rFonts w:ascii="Times New Roman" w:hAnsi="Times New Roman" w:cs="Times New Roman"/>
          <w:sz w:val="24"/>
          <w:szCs w:val="24"/>
        </w:rPr>
      </w:pPr>
    </w:p>
    <w:p w14:paraId="056A7379" w14:textId="5FDC917E" w:rsidR="00BC3FF2" w:rsidRPr="00BD461C" w:rsidRDefault="00BC3FF2" w:rsidP="00BD461C">
      <w:pPr>
        <w:spacing w:after="0" w:line="360" w:lineRule="auto"/>
        <w:jc w:val="both"/>
        <w:rPr>
          <w:rFonts w:ascii="Times New Roman" w:hAnsi="Times New Roman" w:cs="Times New Roman"/>
          <w:sz w:val="24"/>
          <w:szCs w:val="24"/>
        </w:rPr>
      </w:pPr>
    </w:p>
    <w:p w14:paraId="2BC672E1" w14:textId="7731EEFC" w:rsidR="00BC3FF2" w:rsidRPr="00BD461C" w:rsidRDefault="00BC3FF2" w:rsidP="00BD461C">
      <w:pPr>
        <w:spacing w:after="0" w:line="360" w:lineRule="auto"/>
        <w:jc w:val="both"/>
        <w:rPr>
          <w:rFonts w:ascii="Times New Roman" w:hAnsi="Times New Roman" w:cs="Times New Roman"/>
          <w:sz w:val="24"/>
          <w:szCs w:val="24"/>
        </w:rPr>
      </w:pPr>
    </w:p>
    <w:p w14:paraId="51AA442A" w14:textId="0C05DA99" w:rsidR="00BC3FF2" w:rsidRPr="00BD461C" w:rsidRDefault="00BC3FF2" w:rsidP="00BD461C">
      <w:pPr>
        <w:spacing w:after="0" w:line="360" w:lineRule="auto"/>
        <w:jc w:val="both"/>
        <w:rPr>
          <w:rFonts w:ascii="Times New Roman" w:hAnsi="Times New Roman" w:cs="Times New Roman"/>
          <w:sz w:val="24"/>
          <w:szCs w:val="24"/>
        </w:rPr>
      </w:pPr>
    </w:p>
    <w:p w14:paraId="579FE32B" w14:textId="2BDABC51" w:rsidR="00BC3FF2" w:rsidRPr="00BD461C" w:rsidRDefault="00BC3FF2" w:rsidP="00BD461C">
      <w:pPr>
        <w:spacing w:after="0" w:line="360" w:lineRule="auto"/>
        <w:jc w:val="both"/>
        <w:rPr>
          <w:rFonts w:ascii="Times New Roman" w:hAnsi="Times New Roman" w:cs="Times New Roman"/>
          <w:sz w:val="24"/>
          <w:szCs w:val="24"/>
        </w:rPr>
      </w:pPr>
    </w:p>
    <w:p w14:paraId="01774526" w14:textId="57A46E7D" w:rsidR="00BC3FF2" w:rsidRPr="00BD461C" w:rsidRDefault="00BC3FF2" w:rsidP="00BD461C">
      <w:pPr>
        <w:spacing w:after="0" w:line="360" w:lineRule="auto"/>
        <w:jc w:val="both"/>
        <w:rPr>
          <w:rFonts w:ascii="Times New Roman" w:hAnsi="Times New Roman" w:cs="Times New Roman"/>
          <w:sz w:val="24"/>
          <w:szCs w:val="24"/>
        </w:rPr>
      </w:pPr>
    </w:p>
    <w:p w14:paraId="5A2F8747" w14:textId="6C659A3D" w:rsidR="00BC3FF2" w:rsidRPr="00BD461C" w:rsidRDefault="00BC3FF2" w:rsidP="00BD461C">
      <w:pPr>
        <w:spacing w:after="0" w:line="360" w:lineRule="auto"/>
        <w:jc w:val="both"/>
        <w:rPr>
          <w:rFonts w:ascii="Times New Roman" w:hAnsi="Times New Roman" w:cs="Times New Roman"/>
          <w:sz w:val="24"/>
          <w:szCs w:val="24"/>
        </w:rPr>
      </w:pPr>
    </w:p>
    <w:p w14:paraId="10DB0223" w14:textId="3CEDA273" w:rsidR="00BC3FF2" w:rsidRPr="00BD461C" w:rsidRDefault="00BC3FF2" w:rsidP="00BD461C">
      <w:pPr>
        <w:spacing w:after="0" w:line="360" w:lineRule="auto"/>
        <w:jc w:val="both"/>
        <w:rPr>
          <w:rFonts w:ascii="Times New Roman" w:hAnsi="Times New Roman" w:cs="Times New Roman"/>
          <w:sz w:val="24"/>
          <w:szCs w:val="24"/>
        </w:rPr>
      </w:pPr>
    </w:p>
    <w:p w14:paraId="037DF64A" w14:textId="125E2690" w:rsidR="00BC3FF2" w:rsidRPr="00BD461C" w:rsidRDefault="00BC3FF2" w:rsidP="00BD461C">
      <w:pPr>
        <w:spacing w:after="0" w:line="360" w:lineRule="auto"/>
        <w:jc w:val="both"/>
        <w:rPr>
          <w:rFonts w:ascii="Times New Roman" w:hAnsi="Times New Roman" w:cs="Times New Roman"/>
          <w:sz w:val="24"/>
          <w:szCs w:val="24"/>
        </w:rPr>
      </w:pPr>
    </w:p>
    <w:p w14:paraId="40FA2633" w14:textId="57983BBB" w:rsidR="00BC3FF2" w:rsidRPr="00BD461C" w:rsidRDefault="00BC3FF2" w:rsidP="00BD461C">
      <w:pPr>
        <w:spacing w:after="0" w:line="360" w:lineRule="auto"/>
        <w:jc w:val="both"/>
        <w:rPr>
          <w:rFonts w:ascii="Times New Roman" w:hAnsi="Times New Roman" w:cs="Times New Roman"/>
          <w:sz w:val="24"/>
          <w:szCs w:val="24"/>
        </w:rPr>
      </w:pPr>
    </w:p>
    <w:p w14:paraId="06386089" w14:textId="3BDC14F4" w:rsidR="00BC3FF2" w:rsidRPr="00BD461C" w:rsidRDefault="00BC3FF2" w:rsidP="00BD461C">
      <w:pPr>
        <w:spacing w:after="0" w:line="360" w:lineRule="auto"/>
        <w:jc w:val="both"/>
        <w:rPr>
          <w:rFonts w:ascii="Times New Roman" w:hAnsi="Times New Roman" w:cs="Times New Roman"/>
          <w:sz w:val="24"/>
          <w:szCs w:val="24"/>
        </w:rPr>
      </w:pPr>
    </w:p>
    <w:p w14:paraId="051C9C6D" w14:textId="35A9B586" w:rsidR="00BC3FF2" w:rsidRPr="00BD461C" w:rsidRDefault="00BC3FF2" w:rsidP="00BD461C">
      <w:pPr>
        <w:spacing w:after="0" w:line="360" w:lineRule="auto"/>
        <w:jc w:val="both"/>
        <w:rPr>
          <w:rFonts w:ascii="Times New Roman" w:hAnsi="Times New Roman" w:cs="Times New Roman"/>
          <w:sz w:val="24"/>
          <w:szCs w:val="24"/>
        </w:rPr>
      </w:pPr>
    </w:p>
    <w:p w14:paraId="4AA5AACC" w14:textId="50963B23" w:rsidR="00BC3FF2" w:rsidRPr="00BD461C" w:rsidRDefault="00BC3FF2" w:rsidP="00BD461C">
      <w:pPr>
        <w:spacing w:after="0" w:line="360" w:lineRule="auto"/>
        <w:jc w:val="both"/>
        <w:rPr>
          <w:rFonts w:ascii="Times New Roman" w:hAnsi="Times New Roman" w:cs="Times New Roman"/>
          <w:sz w:val="24"/>
          <w:szCs w:val="24"/>
        </w:rPr>
      </w:pPr>
    </w:p>
    <w:p w14:paraId="2E677E30" w14:textId="5360D46C" w:rsidR="00BC3FF2" w:rsidRPr="00BD461C" w:rsidRDefault="00BC3FF2" w:rsidP="00BD461C">
      <w:pPr>
        <w:spacing w:after="0" w:line="360" w:lineRule="auto"/>
        <w:jc w:val="both"/>
        <w:rPr>
          <w:rFonts w:ascii="Times New Roman" w:hAnsi="Times New Roman" w:cs="Times New Roman"/>
          <w:sz w:val="24"/>
          <w:szCs w:val="24"/>
        </w:rPr>
      </w:pPr>
    </w:p>
    <w:p w14:paraId="44C21D08" w14:textId="65E0A807" w:rsidR="00BC3FF2" w:rsidRPr="00BD461C" w:rsidRDefault="00BC3FF2" w:rsidP="00BD461C">
      <w:pPr>
        <w:spacing w:after="0" w:line="360" w:lineRule="auto"/>
        <w:jc w:val="both"/>
        <w:rPr>
          <w:rFonts w:ascii="Times New Roman" w:hAnsi="Times New Roman" w:cs="Times New Roman"/>
          <w:sz w:val="24"/>
          <w:szCs w:val="24"/>
        </w:rPr>
      </w:pPr>
    </w:p>
    <w:p w14:paraId="769AF280" w14:textId="31561029" w:rsidR="00BC3FF2" w:rsidRPr="00BD461C" w:rsidRDefault="00BC3FF2" w:rsidP="00BD461C">
      <w:pPr>
        <w:spacing w:after="0" w:line="360" w:lineRule="auto"/>
        <w:jc w:val="both"/>
        <w:rPr>
          <w:rFonts w:ascii="Times New Roman" w:hAnsi="Times New Roman" w:cs="Times New Roman"/>
          <w:sz w:val="24"/>
          <w:szCs w:val="24"/>
        </w:rPr>
      </w:pPr>
    </w:p>
    <w:p w14:paraId="4DB6D1E1" w14:textId="799E8E89" w:rsidR="00BC3FF2" w:rsidRPr="00BD461C" w:rsidRDefault="00BC3FF2" w:rsidP="00BD461C">
      <w:pPr>
        <w:spacing w:after="0" w:line="360" w:lineRule="auto"/>
        <w:jc w:val="both"/>
        <w:rPr>
          <w:rFonts w:ascii="Times New Roman" w:hAnsi="Times New Roman" w:cs="Times New Roman"/>
          <w:sz w:val="24"/>
          <w:szCs w:val="24"/>
        </w:rPr>
      </w:pPr>
    </w:p>
    <w:p w14:paraId="52CF09E4" w14:textId="6BBB4DDC" w:rsidR="00BC3FF2" w:rsidRPr="00BD461C" w:rsidRDefault="00BC3FF2" w:rsidP="00BD461C">
      <w:pPr>
        <w:spacing w:after="0" w:line="360" w:lineRule="auto"/>
        <w:jc w:val="both"/>
        <w:rPr>
          <w:rFonts w:ascii="Times New Roman" w:hAnsi="Times New Roman" w:cs="Times New Roman"/>
          <w:sz w:val="24"/>
          <w:szCs w:val="24"/>
        </w:rPr>
      </w:pPr>
    </w:p>
    <w:p w14:paraId="0BA6EF8E" w14:textId="1E40CD2A" w:rsidR="00BC3FF2" w:rsidRPr="00BD461C" w:rsidRDefault="00BC3FF2" w:rsidP="00BD461C">
      <w:pPr>
        <w:spacing w:after="0" w:line="360" w:lineRule="auto"/>
        <w:jc w:val="both"/>
        <w:rPr>
          <w:rFonts w:ascii="Times New Roman" w:hAnsi="Times New Roman" w:cs="Times New Roman"/>
          <w:sz w:val="24"/>
          <w:szCs w:val="24"/>
        </w:rPr>
      </w:pPr>
    </w:p>
    <w:p w14:paraId="0CF54B44" w14:textId="77777777" w:rsidR="00BC3FF2" w:rsidRPr="00D51166" w:rsidRDefault="00BC3FF2" w:rsidP="00D51166">
      <w:pPr>
        <w:spacing w:after="0" w:line="360" w:lineRule="auto"/>
        <w:rPr>
          <w:rFonts w:ascii="Times New Roman" w:hAnsi="Times New Roman" w:cs="Times New Roman"/>
        </w:rPr>
        <w:sectPr w:rsidR="00BC3FF2" w:rsidRPr="00D51166" w:rsidSect="008E407B">
          <w:pgSz w:w="11906" w:h="16838"/>
          <w:pgMar w:top="2268" w:right="1701" w:bottom="1701" w:left="2268" w:header="709" w:footer="709" w:gutter="0"/>
          <w:cols w:space="708"/>
          <w:titlePg/>
          <w:docGrid w:linePitch="360"/>
        </w:sectPr>
      </w:pPr>
    </w:p>
    <w:p w14:paraId="31A0E404" w14:textId="1BEA063E" w:rsidR="00BC3FF2" w:rsidRPr="00D51166" w:rsidRDefault="00BC3FF2" w:rsidP="009A5A5D">
      <w:pPr>
        <w:pStyle w:val="Heading1"/>
        <w:numPr>
          <w:ilvl w:val="0"/>
          <w:numId w:val="36"/>
        </w:numPr>
        <w:spacing w:before="0" w:line="360" w:lineRule="auto"/>
        <w:ind w:left="567" w:hanging="283"/>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lastRenderedPageBreak/>
        <w:t>PENUTUP</w:t>
      </w:r>
    </w:p>
    <w:p w14:paraId="7BFE4313" w14:textId="00CD16D8" w:rsidR="00BC3FF2" w:rsidRPr="00D51166" w:rsidRDefault="00BC3FF2" w:rsidP="00D51166">
      <w:pPr>
        <w:spacing w:after="0" w:line="360" w:lineRule="auto"/>
        <w:rPr>
          <w:rFonts w:ascii="Times New Roman" w:hAnsi="Times New Roman" w:cs="Times New Roman"/>
        </w:rPr>
      </w:pPr>
    </w:p>
    <w:p w14:paraId="56F21C88" w14:textId="182F34DA" w:rsidR="00BC3FF2" w:rsidRPr="00BD461C" w:rsidRDefault="00BC3FF2" w:rsidP="00D51166">
      <w:pPr>
        <w:spacing w:after="0" w:line="360" w:lineRule="auto"/>
        <w:rPr>
          <w:rFonts w:ascii="Times New Roman" w:hAnsi="Times New Roman" w:cs="Times New Roman"/>
          <w:sz w:val="24"/>
          <w:szCs w:val="24"/>
        </w:rPr>
      </w:pPr>
      <w:r w:rsidRPr="00BD461C">
        <w:rPr>
          <w:rFonts w:ascii="Times New Roman" w:hAnsi="Times New Roman" w:cs="Times New Roman"/>
          <w:sz w:val="24"/>
          <w:szCs w:val="24"/>
        </w:rPr>
        <w:t>BERISI PENUTUP</w:t>
      </w:r>
    </w:p>
    <w:p w14:paraId="660B49A3" w14:textId="5A14E621" w:rsidR="00BC3FF2" w:rsidRPr="00BD461C" w:rsidRDefault="00BC3FF2" w:rsidP="00D51166">
      <w:pPr>
        <w:spacing w:after="0" w:line="360" w:lineRule="auto"/>
        <w:rPr>
          <w:rFonts w:ascii="Times New Roman" w:hAnsi="Times New Roman" w:cs="Times New Roman"/>
          <w:sz w:val="24"/>
          <w:szCs w:val="24"/>
        </w:rPr>
      </w:pPr>
    </w:p>
    <w:p w14:paraId="6ECD59C0" w14:textId="56F90BD1" w:rsidR="00BC3FF2" w:rsidRPr="00BD461C" w:rsidRDefault="00BC3FF2" w:rsidP="00D51166">
      <w:pPr>
        <w:spacing w:after="0" w:line="360" w:lineRule="auto"/>
        <w:rPr>
          <w:rFonts w:ascii="Times New Roman" w:hAnsi="Times New Roman" w:cs="Times New Roman"/>
          <w:sz w:val="24"/>
          <w:szCs w:val="24"/>
        </w:rPr>
      </w:pPr>
    </w:p>
    <w:p w14:paraId="2B472E83" w14:textId="64D02C68" w:rsidR="00BC3FF2" w:rsidRPr="00BD461C" w:rsidRDefault="00BC3FF2" w:rsidP="00D51166">
      <w:pPr>
        <w:spacing w:after="0" w:line="360" w:lineRule="auto"/>
        <w:rPr>
          <w:rFonts w:ascii="Times New Roman" w:hAnsi="Times New Roman" w:cs="Times New Roman"/>
          <w:sz w:val="24"/>
          <w:szCs w:val="24"/>
        </w:rPr>
      </w:pPr>
    </w:p>
    <w:p w14:paraId="2144834D" w14:textId="5C6DDB91" w:rsidR="00BC3FF2" w:rsidRPr="00BD461C" w:rsidRDefault="00BC3FF2" w:rsidP="00D51166">
      <w:pPr>
        <w:spacing w:after="0" w:line="360" w:lineRule="auto"/>
        <w:rPr>
          <w:rFonts w:ascii="Times New Roman" w:hAnsi="Times New Roman" w:cs="Times New Roman"/>
          <w:sz w:val="24"/>
          <w:szCs w:val="24"/>
        </w:rPr>
      </w:pPr>
    </w:p>
    <w:p w14:paraId="7D8D2529" w14:textId="2AD78DC8" w:rsidR="00BC3FF2" w:rsidRPr="00BD461C" w:rsidRDefault="00BC3FF2" w:rsidP="00D51166">
      <w:pPr>
        <w:spacing w:after="0" w:line="360" w:lineRule="auto"/>
        <w:rPr>
          <w:rFonts w:ascii="Times New Roman" w:hAnsi="Times New Roman" w:cs="Times New Roman"/>
          <w:sz w:val="24"/>
          <w:szCs w:val="24"/>
        </w:rPr>
      </w:pPr>
    </w:p>
    <w:p w14:paraId="2A66FD1C" w14:textId="4C08F1A4" w:rsidR="00BC3FF2" w:rsidRPr="00BD461C" w:rsidRDefault="00BC3FF2" w:rsidP="00D51166">
      <w:pPr>
        <w:spacing w:after="0" w:line="360" w:lineRule="auto"/>
        <w:rPr>
          <w:rFonts w:ascii="Times New Roman" w:hAnsi="Times New Roman" w:cs="Times New Roman"/>
          <w:sz w:val="24"/>
          <w:szCs w:val="24"/>
        </w:rPr>
      </w:pPr>
    </w:p>
    <w:p w14:paraId="0E2AEB96" w14:textId="1F9C8627" w:rsidR="00BC3FF2" w:rsidRPr="00BD461C" w:rsidRDefault="00BC3FF2" w:rsidP="00D51166">
      <w:pPr>
        <w:spacing w:after="0" w:line="360" w:lineRule="auto"/>
        <w:rPr>
          <w:rFonts w:ascii="Times New Roman" w:hAnsi="Times New Roman" w:cs="Times New Roman"/>
          <w:sz w:val="24"/>
          <w:szCs w:val="24"/>
        </w:rPr>
      </w:pPr>
    </w:p>
    <w:p w14:paraId="52D34389" w14:textId="0DD2AF8C" w:rsidR="00BC3FF2" w:rsidRPr="00BD461C" w:rsidRDefault="00BC3FF2" w:rsidP="00D51166">
      <w:pPr>
        <w:spacing w:after="0" w:line="360" w:lineRule="auto"/>
        <w:rPr>
          <w:rFonts w:ascii="Times New Roman" w:hAnsi="Times New Roman" w:cs="Times New Roman"/>
          <w:sz w:val="24"/>
          <w:szCs w:val="24"/>
        </w:rPr>
      </w:pPr>
    </w:p>
    <w:p w14:paraId="66A539FD" w14:textId="6BAE9E96" w:rsidR="00BC3FF2" w:rsidRPr="00BD461C" w:rsidRDefault="00BC3FF2" w:rsidP="00D51166">
      <w:pPr>
        <w:spacing w:after="0" w:line="360" w:lineRule="auto"/>
        <w:rPr>
          <w:rFonts w:ascii="Times New Roman" w:hAnsi="Times New Roman" w:cs="Times New Roman"/>
          <w:sz w:val="24"/>
          <w:szCs w:val="24"/>
        </w:rPr>
      </w:pPr>
    </w:p>
    <w:p w14:paraId="2506CE1D" w14:textId="111DFE7D" w:rsidR="00BC3FF2" w:rsidRPr="00BD461C" w:rsidRDefault="00BC3FF2" w:rsidP="00D51166">
      <w:pPr>
        <w:spacing w:after="0" w:line="360" w:lineRule="auto"/>
        <w:rPr>
          <w:rFonts w:ascii="Times New Roman" w:hAnsi="Times New Roman" w:cs="Times New Roman"/>
          <w:sz w:val="24"/>
          <w:szCs w:val="24"/>
        </w:rPr>
      </w:pPr>
    </w:p>
    <w:p w14:paraId="46B8AD9E" w14:textId="35E966AF" w:rsidR="00BC3FF2" w:rsidRPr="00BD461C" w:rsidRDefault="00BC3FF2" w:rsidP="00D51166">
      <w:pPr>
        <w:spacing w:after="0" w:line="360" w:lineRule="auto"/>
        <w:rPr>
          <w:rFonts w:ascii="Times New Roman" w:hAnsi="Times New Roman" w:cs="Times New Roman"/>
          <w:sz w:val="24"/>
          <w:szCs w:val="24"/>
        </w:rPr>
      </w:pPr>
    </w:p>
    <w:p w14:paraId="56150AB5" w14:textId="0048B85F" w:rsidR="00BC3FF2" w:rsidRPr="00BD461C" w:rsidRDefault="00BC3FF2" w:rsidP="00D51166">
      <w:pPr>
        <w:spacing w:after="0" w:line="360" w:lineRule="auto"/>
        <w:rPr>
          <w:rFonts w:ascii="Times New Roman" w:hAnsi="Times New Roman" w:cs="Times New Roman"/>
          <w:sz w:val="24"/>
          <w:szCs w:val="24"/>
        </w:rPr>
      </w:pPr>
    </w:p>
    <w:p w14:paraId="00D5B63C" w14:textId="21BCC53C" w:rsidR="00BC3FF2" w:rsidRPr="00BD461C" w:rsidRDefault="00BC3FF2" w:rsidP="00D51166">
      <w:pPr>
        <w:spacing w:after="0" w:line="360" w:lineRule="auto"/>
        <w:rPr>
          <w:rFonts w:ascii="Times New Roman" w:hAnsi="Times New Roman" w:cs="Times New Roman"/>
          <w:sz w:val="24"/>
          <w:szCs w:val="24"/>
        </w:rPr>
      </w:pPr>
    </w:p>
    <w:p w14:paraId="61E761CE" w14:textId="049FF42E" w:rsidR="00BC3FF2" w:rsidRPr="00BD461C" w:rsidRDefault="00BC3FF2" w:rsidP="00D51166">
      <w:pPr>
        <w:spacing w:after="0" w:line="360" w:lineRule="auto"/>
        <w:rPr>
          <w:rFonts w:ascii="Times New Roman" w:hAnsi="Times New Roman" w:cs="Times New Roman"/>
          <w:sz w:val="24"/>
          <w:szCs w:val="24"/>
        </w:rPr>
      </w:pPr>
    </w:p>
    <w:p w14:paraId="0767421C" w14:textId="1F5FE4E5" w:rsidR="00BC3FF2" w:rsidRPr="00BD461C" w:rsidRDefault="00BC3FF2" w:rsidP="00D51166">
      <w:pPr>
        <w:spacing w:after="0" w:line="360" w:lineRule="auto"/>
        <w:rPr>
          <w:rFonts w:ascii="Times New Roman" w:hAnsi="Times New Roman" w:cs="Times New Roman"/>
          <w:sz w:val="24"/>
          <w:szCs w:val="24"/>
        </w:rPr>
      </w:pPr>
    </w:p>
    <w:p w14:paraId="3CDCEBED" w14:textId="0253A88F" w:rsidR="00BC3FF2" w:rsidRPr="00BD461C" w:rsidRDefault="00BC3FF2" w:rsidP="00D51166">
      <w:pPr>
        <w:spacing w:after="0" w:line="360" w:lineRule="auto"/>
        <w:rPr>
          <w:rFonts w:ascii="Times New Roman" w:hAnsi="Times New Roman" w:cs="Times New Roman"/>
          <w:sz w:val="24"/>
          <w:szCs w:val="24"/>
        </w:rPr>
      </w:pPr>
    </w:p>
    <w:p w14:paraId="5E763809" w14:textId="7850930D" w:rsidR="00BC3FF2" w:rsidRPr="00BD461C" w:rsidRDefault="00BC3FF2" w:rsidP="00D51166">
      <w:pPr>
        <w:spacing w:after="0" w:line="360" w:lineRule="auto"/>
        <w:rPr>
          <w:rFonts w:ascii="Times New Roman" w:hAnsi="Times New Roman" w:cs="Times New Roman"/>
          <w:sz w:val="24"/>
          <w:szCs w:val="24"/>
        </w:rPr>
      </w:pPr>
    </w:p>
    <w:p w14:paraId="46264C23" w14:textId="4643C2A4" w:rsidR="00BC3FF2" w:rsidRPr="00BD461C" w:rsidRDefault="00BC3FF2" w:rsidP="00D51166">
      <w:pPr>
        <w:spacing w:after="0" w:line="360" w:lineRule="auto"/>
        <w:rPr>
          <w:rFonts w:ascii="Times New Roman" w:hAnsi="Times New Roman" w:cs="Times New Roman"/>
          <w:sz w:val="24"/>
          <w:szCs w:val="24"/>
        </w:rPr>
      </w:pPr>
    </w:p>
    <w:p w14:paraId="308EE4F2" w14:textId="74F1E9CF" w:rsidR="00BC3FF2" w:rsidRPr="00BD461C" w:rsidRDefault="00BC3FF2" w:rsidP="00D51166">
      <w:pPr>
        <w:spacing w:after="0" w:line="360" w:lineRule="auto"/>
        <w:rPr>
          <w:rFonts w:ascii="Times New Roman" w:hAnsi="Times New Roman" w:cs="Times New Roman"/>
          <w:sz w:val="24"/>
          <w:szCs w:val="24"/>
        </w:rPr>
      </w:pPr>
    </w:p>
    <w:p w14:paraId="7FA3987D" w14:textId="421E0200" w:rsidR="00BC3FF2" w:rsidRPr="00BD461C" w:rsidRDefault="00BC3FF2" w:rsidP="00D51166">
      <w:pPr>
        <w:spacing w:after="0" w:line="360" w:lineRule="auto"/>
        <w:rPr>
          <w:rFonts w:ascii="Times New Roman" w:hAnsi="Times New Roman" w:cs="Times New Roman"/>
          <w:sz w:val="24"/>
          <w:szCs w:val="24"/>
        </w:rPr>
      </w:pPr>
    </w:p>
    <w:p w14:paraId="143F86F4" w14:textId="64290705" w:rsidR="00BC3FF2" w:rsidRPr="00BD461C" w:rsidRDefault="00BC3FF2" w:rsidP="00D51166">
      <w:pPr>
        <w:spacing w:after="0" w:line="360" w:lineRule="auto"/>
        <w:rPr>
          <w:rFonts w:ascii="Times New Roman" w:hAnsi="Times New Roman" w:cs="Times New Roman"/>
          <w:sz w:val="24"/>
          <w:szCs w:val="24"/>
        </w:rPr>
      </w:pPr>
    </w:p>
    <w:p w14:paraId="14FF367E" w14:textId="1DDA33ED" w:rsidR="00BC3FF2" w:rsidRPr="00D51166" w:rsidRDefault="00BC3FF2" w:rsidP="00D51166">
      <w:pPr>
        <w:spacing w:after="0" w:line="360" w:lineRule="auto"/>
        <w:rPr>
          <w:rFonts w:ascii="Times New Roman" w:hAnsi="Times New Roman" w:cs="Times New Roman"/>
        </w:rPr>
      </w:pPr>
    </w:p>
    <w:p w14:paraId="7A6F42E7" w14:textId="77777777" w:rsidR="00BC3FF2" w:rsidRPr="00D51166" w:rsidRDefault="00BC3FF2" w:rsidP="00D51166">
      <w:pPr>
        <w:spacing w:after="0" w:line="360" w:lineRule="auto"/>
        <w:rPr>
          <w:rFonts w:ascii="Times New Roman" w:hAnsi="Times New Roman" w:cs="Times New Roman"/>
        </w:rPr>
        <w:sectPr w:rsidR="00BC3FF2" w:rsidRPr="00D51166" w:rsidSect="008E407B">
          <w:pgSz w:w="11906" w:h="16838"/>
          <w:pgMar w:top="2268" w:right="1701" w:bottom="1701" w:left="2268" w:header="709" w:footer="709" w:gutter="0"/>
          <w:cols w:space="708"/>
          <w:titlePg/>
          <w:docGrid w:linePitch="360"/>
        </w:sectPr>
      </w:pPr>
    </w:p>
    <w:p w14:paraId="5706CEC2" w14:textId="5B9ADCE3" w:rsidR="00BC3FF2" w:rsidRPr="00D51166" w:rsidRDefault="00BC3FF2" w:rsidP="00D51166">
      <w:pPr>
        <w:pStyle w:val="Heading1"/>
        <w:spacing w:before="0" w:line="360" w:lineRule="auto"/>
        <w:jc w:val="center"/>
        <w:rPr>
          <w:rFonts w:ascii="Times New Roman" w:hAnsi="Times New Roman" w:cs="Times New Roman"/>
          <w:b/>
          <w:bCs/>
          <w:color w:val="auto"/>
          <w:sz w:val="28"/>
          <w:szCs w:val="28"/>
        </w:rPr>
      </w:pPr>
      <w:r w:rsidRPr="00D51166">
        <w:rPr>
          <w:rFonts w:ascii="Times New Roman" w:hAnsi="Times New Roman" w:cs="Times New Roman"/>
          <w:b/>
          <w:bCs/>
          <w:color w:val="auto"/>
          <w:sz w:val="28"/>
          <w:szCs w:val="28"/>
        </w:rPr>
        <w:lastRenderedPageBreak/>
        <w:t>DAFTAR PUSTAKA</w:t>
      </w:r>
    </w:p>
    <w:p w14:paraId="756DA52C" w14:textId="7EC8F15D" w:rsidR="00F014A2" w:rsidRPr="00F014A2" w:rsidRDefault="002F072B"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F014A2" w:rsidRPr="00F014A2">
        <w:rPr>
          <w:rFonts w:ascii="Times New Roman" w:hAnsi="Times New Roman" w:cs="Times New Roman"/>
          <w:noProof/>
          <w:kern w:val="0"/>
          <w:szCs w:val="24"/>
        </w:rPr>
        <w:t xml:space="preserve">Choi, Youngkeun, and Jae Choi. 2022. “Job Satisfaction Prediction and Machine Learning Technique.” </w:t>
      </w:r>
      <w:r w:rsidR="00F014A2" w:rsidRPr="00F014A2">
        <w:rPr>
          <w:rFonts w:ascii="Times New Roman" w:hAnsi="Times New Roman" w:cs="Times New Roman"/>
          <w:i/>
          <w:iCs/>
          <w:noProof/>
          <w:kern w:val="0"/>
          <w:szCs w:val="24"/>
        </w:rPr>
        <w:t>Research Square</w:t>
      </w:r>
      <w:r w:rsidR="00F014A2" w:rsidRPr="00F014A2">
        <w:rPr>
          <w:rFonts w:ascii="Times New Roman" w:hAnsi="Times New Roman" w:cs="Times New Roman"/>
          <w:noProof/>
          <w:kern w:val="0"/>
          <w:szCs w:val="24"/>
        </w:rPr>
        <w:t>, no. May, 18. https://www.researchsquare.com/article/rs-1683972/v1.</w:t>
      </w:r>
    </w:p>
    <w:p w14:paraId="0A667C87"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Febriana, Novita, Firly Fadzira, Mamok Andri Senubekti, and Ririn Suharsih. 2024. “Prediksi Penilaian Kinerja Hakim Dengan Penerapan Machine Learning Menggunakan Tools Python.” </w:t>
      </w:r>
      <w:r w:rsidRPr="00F014A2">
        <w:rPr>
          <w:rFonts w:ascii="Times New Roman" w:hAnsi="Times New Roman" w:cs="Times New Roman"/>
          <w:i/>
          <w:iCs/>
          <w:noProof/>
          <w:kern w:val="0"/>
          <w:szCs w:val="24"/>
        </w:rPr>
        <w:t>TEKNO : Jurnal Penelitian Teknologi Dan Peradilan</w:t>
      </w:r>
      <w:r w:rsidRPr="00F014A2">
        <w:rPr>
          <w:rFonts w:ascii="Times New Roman" w:hAnsi="Times New Roman" w:cs="Times New Roman"/>
          <w:noProof/>
          <w:kern w:val="0"/>
          <w:szCs w:val="24"/>
        </w:rPr>
        <w:t xml:space="preserve"> 2 (1): 44–51. https://doi.org/10.62565/tekno.v2i1.23.</w:t>
      </w:r>
    </w:p>
    <w:p w14:paraId="18C3FE1E"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Huseno, Tun. 2016. “KINERJA PEGAWAI Tinjauan Dari Dimensi KKepemimpinan, Misi Organisasi, Budaya Organisasi Dan Kepuasan Kerja.” </w:t>
      </w:r>
      <w:r w:rsidRPr="00F014A2">
        <w:rPr>
          <w:rFonts w:ascii="Times New Roman" w:hAnsi="Times New Roman" w:cs="Times New Roman"/>
          <w:i/>
          <w:iCs/>
          <w:noProof/>
          <w:kern w:val="0"/>
          <w:szCs w:val="24"/>
        </w:rPr>
        <w:t>Media Nusa Creative</w:t>
      </w:r>
      <w:r w:rsidRPr="00F014A2">
        <w:rPr>
          <w:rFonts w:ascii="Times New Roman" w:hAnsi="Times New Roman" w:cs="Times New Roman"/>
          <w:noProof/>
          <w:kern w:val="0"/>
          <w:szCs w:val="24"/>
        </w:rPr>
        <w:t>.</w:t>
      </w:r>
    </w:p>
    <w:p w14:paraId="31F88BC8"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Manurung, Daniel, Fachran Sandi, Fajar Akinardipura, Hashfi AShfahan, and Desta Prasvirta. 2021. “Prediksi Pengunduran Diri Karyawan Perusahaan ‘Y’ Menggunakan.” </w:t>
      </w:r>
      <w:r w:rsidRPr="00F014A2">
        <w:rPr>
          <w:rFonts w:ascii="Times New Roman" w:hAnsi="Times New Roman" w:cs="Times New Roman"/>
          <w:i/>
          <w:iCs/>
          <w:noProof/>
          <w:kern w:val="0"/>
          <w:szCs w:val="24"/>
        </w:rPr>
        <w:t>SeminarJurnal Nasional Mahasiswa Imu Komputer Dan Aplikasinya (SENAMIKA)</w:t>
      </w:r>
      <w:r w:rsidRPr="00F014A2">
        <w:rPr>
          <w:rFonts w:ascii="Times New Roman" w:hAnsi="Times New Roman" w:cs="Times New Roman"/>
          <w:noProof/>
          <w:kern w:val="0"/>
          <w:szCs w:val="24"/>
        </w:rPr>
        <w:t xml:space="preserve"> 2 (2): 202–13.</w:t>
      </w:r>
    </w:p>
    <w:p w14:paraId="27174B0E"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Nurhindarto, Aris, Esa Wahyu Andriansyah, Farrikh Alzami, Purwanto Purwanto, Moch Arief Soeleman, and Dwi Puji Prabowo. 2021. “Employee Attrition and Performance Prediction Using Univariate ROC Feature Selection and Random Forest.” </w:t>
      </w:r>
      <w:r w:rsidRPr="00F014A2">
        <w:rPr>
          <w:rFonts w:ascii="Times New Roman" w:hAnsi="Times New Roman" w:cs="Times New Roman"/>
          <w:i/>
          <w:iCs/>
          <w:noProof/>
          <w:kern w:val="0"/>
          <w:szCs w:val="24"/>
        </w:rPr>
        <w:t>Kinetik: Game Technology, Information System, Computer Network, Computing, Electronics, and Control</w:t>
      </w:r>
      <w:r w:rsidRPr="00F014A2">
        <w:rPr>
          <w:rFonts w:ascii="Times New Roman" w:hAnsi="Times New Roman" w:cs="Times New Roman"/>
          <w:noProof/>
          <w:kern w:val="0"/>
          <w:szCs w:val="24"/>
        </w:rPr>
        <w:t xml:space="preserve"> 4. https://doi.org/10.22219/kinetik.v6i4.1345.</w:t>
      </w:r>
    </w:p>
    <w:p w14:paraId="43A711EE"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kern w:val="0"/>
          <w:szCs w:val="24"/>
        </w:rPr>
      </w:pPr>
      <w:r w:rsidRPr="00F014A2">
        <w:rPr>
          <w:rFonts w:ascii="Times New Roman" w:hAnsi="Times New Roman" w:cs="Times New Roman"/>
          <w:noProof/>
          <w:kern w:val="0"/>
          <w:szCs w:val="24"/>
        </w:rPr>
        <w:t xml:space="preserve">Pemmaraju Satya Prem. 2024. “Machine Learning in Employee Performance Evaluation: A HRM Perspective.” </w:t>
      </w:r>
      <w:r w:rsidRPr="00F014A2">
        <w:rPr>
          <w:rFonts w:ascii="Times New Roman" w:hAnsi="Times New Roman" w:cs="Times New Roman"/>
          <w:i/>
          <w:iCs/>
          <w:noProof/>
          <w:kern w:val="0"/>
          <w:szCs w:val="24"/>
        </w:rPr>
        <w:t>International Journal of Science and Research Archive</w:t>
      </w:r>
      <w:r w:rsidRPr="00F014A2">
        <w:rPr>
          <w:rFonts w:ascii="Times New Roman" w:hAnsi="Times New Roman" w:cs="Times New Roman"/>
          <w:noProof/>
          <w:kern w:val="0"/>
          <w:szCs w:val="24"/>
        </w:rPr>
        <w:t xml:space="preserve"> 11 (1): 1573–85. https://doi.org/10.30574/ijsra.2024.11.1.0193.</w:t>
      </w:r>
    </w:p>
    <w:p w14:paraId="7B67B9FD" w14:textId="77777777" w:rsidR="00F014A2" w:rsidRPr="00F014A2" w:rsidRDefault="00F014A2" w:rsidP="00F014A2">
      <w:pPr>
        <w:widowControl w:val="0"/>
        <w:autoSpaceDE w:val="0"/>
        <w:autoSpaceDN w:val="0"/>
        <w:adjustRightInd w:val="0"/>
        <w:spacing w:after="0" w:line="360" w:lineRule="auto"/>
        <w:ind w:left="480" w:hanging="480"/>
        <w:rPr>
          <w:rFonts w:ascii="Times New Roman" w:hAnsi="Times New Roman" w:cs="Times New Roman"/>
          <w:noProof/>
        </w:rPr>
      </w:pPr>
      <w:r w:rsidRPr="00F014A2">
        <w:rPr>
          <w:rFonts w:ascii="Times New Roman" w:hAnsi="Times New Roman" w:cs="Times New Roman"/>
          <w:noProof/>
          <w:kern w:val="0"/>
          <w:szCs w:val="24"/>
        </w:rPr>
        <w:t xml:space="preserve">Sari, Sindi Fatika, and Kemas Muslim Lhaksmana. 2022. “Employee Attrition Prediction Using Feature Selection with Information Gain and Random Forest Classification.” </w:t>
      </w:r>
      <w:r w:rsidRPr="00F014A2">
        <w:rPr>
          <w:rFonts w:ascii="Times New Roman" w:hAnsi="Times New Roman" w:cs="Times New Roman"/>
          <w:i/>
          <w:iCs/>
          <w:noProof/>
          <w:kern w:val="0"/>
          <w:szCs w:val="24"/>
        </w:rPr>
        <w:t>Journal of Computer System and Informatics (JoSYC)</w:t>
      </w:r>
      <w:r w:rsidRPr="00F014A2">
        <w:rPr>
          <w:rFonts w:ascii="Times New Roman" w:hAnsi="Times New Roman" w:cs="Times New Roman"/>
          <w:noProof/>
          <w:kern w:val="0"/>
          <w:szCs w:val="24"/>
        </w:rPr>
        <w:t xml:space="preserve"> 3 (4): 410–19. https://doi.org/10.47065/josyc.v3i4.2099.</w:t>
      </w:r>
    </w:p>
    <w:p w14:paraId="52DDB19E" w14:textId="77777777" w:rsidR="00C95225" w:rsidRDefault="002F072B" w:rsidP="002F0D81">
      <w:pPr>
        <w:spacing w:after="0" w:line="360" w:lineRule="auto"/>
        <w:rPr>
          <w:rFonts w:ascii="Times New Roman" w:hAnsi="Times New Roman" w:cs="Times New Roman"/>
          <w:noProof/>
          <w:kern w:val="0"/>
          <w:szCs w:val="24"/>
        </w:rPr>
      </w:pPr>
      <w:r>
        <w:rPr>
          <w:rFonts w:ascii="Times New Roman" w:hAnsi="Times New Roman" w:cs="Times New Roman"/>
        </w:rPr>
        <w:fldChar w:fldCharType="end"/>
      </w:r>
      <w:r w:rsidR="006E078E" w:rsidRPr="006E078E">
        <w:rPr>
          <w:rFonts w:ascii="Times New Roman" w:hAnsi="Times New Roman" w:cs="Times New Roman"/>
          <w:noProof/>
          <w:kern w:val="0"/>
          <w:szCs w:val="24"/>
        </w:rPr>
        <w:t xml:space="preserve"> T. Huseno, “KINERJA PEGAWAI Tinjauan dari Dimensi KKepemimpinan, Misi</w:t>
      </w:r>
      <w:r w:rsidR="00C95225">
        <w:rPr>
          <w:rFonts w:ascii="Times New Roman" w:hAnsi="Times New Roman" w:cs="Times New Roman"/>
          <w:noProof/>
          <w:kern w:val="0"/>
          <w:szCs w:val="24"/>
        </w:rPr>
        <w:t xml:space="preserve"> </w:t>
      </w:r>
    </w:p>
    <w:p w14:paraId="5C8732E0" w14:textId="77777777" w:rsidR="00C95225" w:rsidRDefault="006E078E" w:rsidP="00C95225">
      <w:pPr>
        <w:spacing w:after="0" w:line="360" w:lineRule="auto"/>
        <w:ind w:left="720"/>
        <w:rPr>
          <w:rFonts w:ascii="Times New Roman" w:hAnsi="Times New Roman" w:cs="Times New Roman"/>
          <w:noProof/>
          <w:kern w:val="0"/>
          <w:szCs w:val="24"/>
        </w:rPr>
      </w:pPr>
      <w:r w:rsidRPr="006E078E">
        <w:rPr>
          <w:rFonts w:ascii="Times New Roman" w:hAnsi="Times New Roman" w:cs="Times New Roman"/>
          <w:noProof/>
          <w:kern w:val="0"/>
          <w:szCs w:val="24"/>
        </w:rPr>
        <w:t xml:space="preserve">Organisasi, Budaya Organisasi dan Kepuasan Kerja,” </w:t>
      </w:r>
      <w:r w:rsidRPr="006E078E">
        <w:rPr>
          <w:rFonts w:ascii="Times New Roman" w:hAnsi="Times New Roman" w:cs="Times New Roman"/>
          <w:i/>
          <w:iCs/>
          <w:noProof/>
          <w:kern w:val="0"/>
          <w:szCs w:val="24"/>
        </w:rPr>
        <w:t>Media Nusa Creative</w:t>
      </w:r>
      <w:r w:rsidRPr="006E078E">
        <w:rPr>
          <w:rFonts w:ascii="Times New Roman" w:hAnsi="Times New Roman" w:cs="Times New Roman"/>
          <w:noProof/>
          <w:kern w:val="0"/>
          <w:szCs w:val="24"/>
        </w:rPr>
        <w:t>., 2016.</w:t>
      </w:r>
      <w:r w:rsidR="00EB39AE">
        <w:rPr>
          <w:rFonts w:ascii="Times New Roman" w:hAnsi="Times New Roman" w:cs="Times New Roman"/>
          <w:noProof/>
          <w:kern w:val="0"/>
          <w:szCs w:val="24"/>
        </w:rPr>
        <w:tab/>
      </w:r>
    </w:p>
    <w:p w14:paraId="18A418AB" w14:textId="29C207F8" w:rsidR="00EB39AE" w:rsidRDefault="00EB39AE" w:rsidP="00C95225">
      <w:pPr>
        <w:spacing w:after="0" w:line="360" w:lineRule="auto"/>
        <w:rPr>
          <w:rFonts w:ascii="Times New Roman" w:hAnsi="Times New Roman" w:cs="Times New Roman"/>
        </w:rPr>
      </w:pPr>
      <w:r w:rsidRPr="00EB39AE">
        <w:rPr>
          <w:rFonts w:ascii="Times New Roman" w:hAnsi="Times New Roman" w:cs="Times New Roman"/>
        </w:rPr>
        <w:t xml:space="preserve">Permana, Angga Aditya, Wahyuddin S., Leo Willyanto Santoso, Gentur Wahyu Nyipto </w:t>
      </w:r>
      <w:r w:rsidR="00C95225">
        <w:rPr>
          <w:rFonts w:ascii="Times New Roman" w:hAnsi="Times New Roman" w:cs="Times New Roman"/>
        </w:rPr>
        <w:t xml:space="preserve"> </w:t>
      </w:r>
    </w:p>
    <w:p w14:paraId="2542B2B2" w14:textId="513C3067" w:rsidR="00C95225" w:rsidRDefault="00C95225" w:rsidP="00C95225">
      <w:pPr>
        <w:spacing w:after="0" w:line="360" w:lineRule="auto"/>
        <w:ind w:left="720"/>
        <w:rPr>
          <w:rFonts w:ascii="Times New Roman" w:hAnsi="Times New Roman" w:cs="Times New Roman"/>
        </w:rPr>
      </w:pPr>
      <w:r w:rsidRPr="00EB39AE">
        <w:rPr>
          <w:rFonts w:ascii="Times New Roman" w:hAnsi="Times New Roman" w:cs="Times New Roman"/>
        </w:rPr>
        <w:t>Wibowo, Anindya Khrisna Wardhani, Ahmad Jurnaid Wahidin, Rahmaddeni, Gusti Eka Yuliastuti, Elisawati, Rima Rizqi Wijayanti, and Abdurraasyid. 2022. Machine Learning. PT Global Eksekutif Teknologi.</w:t>
      </w:r>
    </w:p>
    <w:p w14:paraId="25EB3335" w14:textId="7C1D8BC7" w:rsidR="009156AC" w:rsidRDefault="009156AC" w:rsidP="009156AC">
      <w:pPr>
        <w:spacing w:after="0" w:line="360" w:lineRule="auto"/>
        <w:rPr>
          <w:rFonts w:ascii="Times New Roman" w:hAnsi="Times New Roman" w:cs="Times New Roman"/>
          <w:noProof/>
          <w:kern w:val="0"/>
          <w:szCs w:val="24"/>
        </w:rPr>
      </w:pPr>
      <w:r w:rsidRPr="009156AC">
        <w:rPr>
          <w:rFonts w:ascii="Times New Roman" w:hAnsi="Times New Roman" w:cs="Times New Roman"/>
          <w:noProof/>
          <w:kern w:val="0"/>
          <w:szCs w:val="24"/>
        </w:rPr>
        <w:lastRenderedPageBreak/>
        <w:t>Raharjo, Budi. Pembelajaran Mesin (Machine Learning). Yayasan Prima Agus Teknik, n.d.</w:t>
      </w:r>
    </w:p>
    <w:p w14:paraId="16B33E5B" w14:textId="00E2F169" w:rsidR="00225296" w:rsidRDefault="00225296" w:rsidP="009156AC">
      <w:pPr>
        <w:spacing w:after="0" w:line="360" w:lineRule="auto"/>
        <w:rPr>
          <w:rFonts w:ascii="Times New Roman" w:hAnsi="Times New Roman" w:cs="Times New Roman"/>
          <w:noProof/>
          <w:kern w:val="0"/>
          <w:szCs w:val="24"/>
        </w:rPr>
      </w:pPr>
      <w:r w:rsidRPr="00225296">
        <w:rPr>
          <w:rFonts w:ascii="Times New Roman" w:hAnsi="Times New Roman" w:cs="Times New Roman"/>
          <w:noProof/>
          <w:kern w:val="0"/>
          <w:szCs w:val="24"/>
        </w:rPr>
        <w:t xml:space="preserve">Permana, T., et al. (2022). Google Collaboratory. RevoU. Diakses dari </w:t>
      </w:r>
      <w:hyperlink r:id="rId25" w:anchor=":~:text=Google%20Collaboratory%20atau%20Google%20Colab,kode%20Python%20melalui%20web%20browser" w:history="1">
        <w:r w:rsidRPr="005C6D01">
          <w:rPr>
            <w:rStyle w:val="Hyperlink"/>
            <w:rFonts w:ascii="Times New Roman" w:hAnsi="Times New Roman" w:cs="Times New Roman"/>
            <w:noProof/>
            <w:kern w:val="0"/>
            <w:szCs w:val="24"/>
          </w:rPr>
          <w:t>https://revou.co/kosakata/googlecolab#:~:text=Google%20Collaboratory%20atau%20Google%20Colab,kode%20Python%20melalui%20web%20browser</w:t>
        </w:r>
      </w:hyperlink>
      <w:r w:rsidRPr="00225296">
        <w:rPr>
          <w:rFonts w:ascii="Times New Roman" w:hAnsi="Times New Roman" w:cs="Times New Roman"/>
          <w:noProof/>
          <w:kern w:val="0"/>
          <w:szCs w:val="24"/>
        </w:rPr>
        <w:t>.</w:t>
      </w:r>
    </w:p>
    <w:p w14:paraId="7A553BFE" w14:textId="2BEBD432" w:rsidR="00225296" w:rsidRDefault="00225296" w:rsidP="009156AC">
      <w:pPr>
        <w:spacing w:after="0" w:line="360" w:lineRule="auto"/>
        <w:rPr>
          <w:rFonts w:ascii="Times New Roman" w:hAnsi="Times New Roman" w:cs="Times New Roman"/>
          <w:noProof/>
          <w:kern w:val="0"/>
          <w:szCs w:val="24"/>
        </w:rPr>
      </w:pPr>
      <w:r w:rsidRPr="00225296">
        <w:rPr>
          <w:rFonts w:ascii="Times New Roman" w:hAnsi="Times New Roman" w:cs="Times New Roman"/>
          <w:noProof/>
          <w:kern w:val="0"/>
          <w:szCs w:val="24"/>
        </w:rPr>
        <w:t xml:space="preserve">Bharadwaj, H., Prakash, A., &amp; Kanagachidambaresan, G. (2021). SAS | SEMMA. Southern Methodist University. Diakses dari </w:t>
      </w:r>
      <w:hyperlink r:id="rId26" w:history="1">
        <w:r w:rsidRPr="005C6D01">
          <w:rPr>
            <w:rStyle w:val="Hyperlink"/>
            <w:rFonts w:ascii="Times New Roman" w:hAnsi="Times New Roman" w:cs="Times New Roman"/>
            <w:noProof/>
            <w:kern w:val="0"/>
            <w:szCs w:val="24"/>
          </w:rPr>
          <w:t>https://s2.smu.edu/tfomby/eco5385_eco6380/data/SPSS/SAS%20_%20SEMMA.pdf</w:t>
        </w:r>
      </w:hyperlink>
      <w:r w:rsidRPr="00225296">
        <w:rPr>
          <w:rFonts w:ascii="Times New Roman" w:hAnsi="Times New Roman" w:cs="Times New Roman"/>
          <w:noProof/>
          <w:kern w:val="0"/>
          <w:szCs w:val="24"/>
        </w:rPr>
        <w:t>.</w:t>
      </w:r>
    </w:p>
    <w:p w14:paraId="64B1DB53" w14:textId="44BC435C" w:rsidR="00225296" w:rsidRDefault="00225296" w:rsidP="009156AC">
      <w:pPr>
        <w:spacing w:after="0" w:line="360" w:lineRule="auto"/>
        <w:rPr>
          <w:rFonts w:ascii="Times New Roman" w:hAnsi="Times New Roman" w:cs="Times New Roman"/>
          <w:noProof/>
          <w:kern w:val="0"/>
          <w:szCs w:val="24"/>
        </w:rPr>
      </w:pPr>
      <w:r w:rsidRPr="00225296">
        <w:rPr>
          <w:rFonts w:ascii="Times New Roman" w:hAnsi="Times New Roman" w:cs="Times New Roman"/>
          <w:noProof/>
          <w:kern w:val="0"/>
          <w:szCs w:val="24"/>
        </w:rPr>
        <w:t xml:space="preserve">Analytics Vidhya. (2021). Understanding Random Forest. Diakses dari </w:t>
      </w:r>
      <w:hyperlink r:id="rId27" w:history="1">
        <w:r w:rsidRPr="005C6D01">
          <w:rPr>
            <w:rStyle w:val="Hyperlink"/>
            <w:rFonts w:ascii="Times New Roman" w:hAnsi="Times New Roman" w:cs="Times New Roman"/>
            <w:noProof/>
            <w:kern w:val="0"/>
            <w:szCs w:val="24"/>
          </w:rPr>
          <w:t>https://www.analyticsvidhya.com/blog/2021/06/understanding-random-forest/</w:t>
        </w:r>
      </w:hyperlink>
      <w:r w:rsidRPr="00225296">
        <w:rPr>
          <w:rFonts w:ascii="Times New Roman" w:hAnsi="Times New Roman" w:cs="Times New Roman"/>
          <w:noProof/>
          <w:kern w:val="0"/>
          <w:szCs w:val="24"/>
        </w:rPr>
        <w:t>.</w:t>
      </w:r>
    </w:p>
    <w:p w14:paraId="6B8EA52F" w14:textId="77777777" w:rsidR="00225296" w:rsidRPr="00C95225" w:rsidRDefault="00225296" w:rsidP="009156AC">
      <w:pPr>
        <w:spacing w:after="0" w:line="360" w:lineRule="auto"/>
        <w:rPr>
          <w:rFonts w:ascii="Times New Roman" w:hAnsi="Times New Roman" w:cs="Times New Roman"/>
          <w:noProof/>
          <w:kern w:val="0"/>
          <w:szCs w:val="24"/>
        </w:rPr>
      </w:pPr>
    </w:p>
    <w:sectPr w:rsidR="00225296" w:rsidRPr="00C95225" w:rsidSect="008E407B">
      <w:pgSz w:w="11906" w:h="16838"/>
      <w:pgMar w:top="2268" w:right="1701" w:bottom="1701" w:left="226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6" w:author="Hafidzurrohman Saifullah" w:date="2024-06-14T14:59:00Z" w:initials="HS">
    <w:p w14:paraId="658DF48C" w14:textId="77777777" w:rsidR="00B01BB0" w:rsidRDefault="00B01BB0" w:rsidP="00B01BB0">
      <w:pPr>
        <w:pStyle w:val="CommentText"/>
      </w:pPr>
      <w:r>
        <w:rPr>
          <w:rStyle w:val="CommentReference"/>
        </w:rPr>
        <w:annotationRef/>
      </w:r>
      <w:r>
        <w:t>Kebawah tarik ke bab 1</w:t>
      </w:r>
    </w:p>
  </w:comment>
  <w:comment w:id="17" w:author="Hafidzurrohman Saifullah" w:date="2024-06-14T14:57:00Z" w:initials="HS">
    <w:p w14:paraId="58A3EA05" w14:textId="05D5879B" w:rsidR="00B01BB0" w:rsidRDefault="00B01BB0" w:rsidP="00B01BB0">
      <w:pPr>
        <w:pStyle w:val="CommentText"/>
      </w:pPr>
      <w:r>
        <w:rPr>
          <w:rStyle w:val="CommentReference"/>
        </w:rPr>
        <w:annotationRef/>
      </w:r>
      <w:r>
        <w:t>Tambah gambar</w:t>
      </w:r>
    </w:p>
  </w:comment>
  <w:comment w:id="18" w:author="Hafidzurrohman Saifullah" w:date="2024-06-14T14:57:00Z" w:initials="HS">
    <w:p w14:paraId="1A13DC56" w14:textId="77777777" w:rsidR="00B01BB0" w:rsidRDefault="00B01BB0" w:rsidP="00B01BB0">
      <w:pPr>
        <w:pStyle w:val="CommentText"/>
      </w:pPr>
      <w:r>
        <w:rPr>
          <w:rStyle w:val="CommentReference"/>
        </w:rPr>
        <w:annotationRef/>
      </w:r>
      <w:r>
        <w:t>Jadi 3.3 dst</w:t>
      </w:r>
    </w:p>
  </w:comment>
  <w:comment w:id="19" w:author="Hafidzurrohman Saifullah" w:date="2024-06-14T14:58:00Z" w:initials="HS">
    <w:p w14:paraId="658402D9" w14:textId="77777777" w:rsidR="00B01BB0" w:rsidRDefault="00B01BB0" w:rsidP="00B01BB0">
      <w:pPr>
        <w:pStyle w:val="CommentText"/>
      </w:pPr>
      <w:r>
        <w:rPr>
          <w:rStyle w:val="CommentReference"/>
        </w:rPr>
        <w:annotationRef/>
      </w:r>
      <w:r>
        <w:t xml:space="preserve">Hanya hasi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58DF48C" w15:done="0"/>
  <w15:commentEx w15:paraId="58A3EA05" w15:done="0"/>
  <w15:commentEx w15:paraId="1A13DC56" w15:done="0"/>
  <w15:commentEx w15:paraId="658402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EF9F7E" w16cex:dateUtc="2024-06-14T07:59:00Z"/>
  <w16cex:commentExtensible w16cex:durableId="5BF8E9C4" w16cex:dateUtc="2024-06-14T07:57:00Z"/>
  <w16cex:commentExtensible w16cex:durableId="1AA77E23" w16cex:dateUtc="2024-06-14T07:57:00Z"/>
  <w16cex:commentExtensible w16cex:durableId="22E65E77" w16cex:dateUtc="2024-06-14T0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58DF48C" w16cid:durableId="0FEF9F7E"/>
  <w16cid:commentId w16cid:paraId="58A3EA05" w16cid:durableId="5BF8E9C4"/>
  <w16cid:commentId w16cid:paraId="1A13DC56" w16cid:durableId="1AA77E23"/>
  <w16cid:commentId w16cid:paraId="658402D9" w16cid:durableId="22E65E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A01C85" w14:textId="77777777" w:rsidR="0065037F" w:rsidRDefault="0065037F" w:rsidP="00E472CA">
      <w:pPr>
        <w:spacing w:after="0" w:line="240" w:lineRule="auto"/>
      </w:pPr>
      <w:r>
        <w:separator/>
      </w:r>
    </w:p>
  </w:endnote>
  <w:endnote w:type="continuationSeparator" w:id="0">
    <w:p w14:paraId="4BFE66F6" w14:textId="77777777" w:rsidR="0065037F" w:rsidRDefault="0065037F" w:rsidP="00E47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vanish/>
        <w:highlight w:val="yellow"/>
      </w:rPr>
      <w:id w:val="-148358733"/>
      <w:docPartObj>
        <w:docPartGallery w:val="Page Numbers (Bottom of Page)"/>
        <w:docPartUnique/>
      </w:docPartObj>
    </w:sdtPr>
    <w:sdtEndPr>
      <w:rPr>
        <w:noProof/>
      </w:rPr>
    </w:sdtEndPr>
    <w:sdtContent>
      <w:p w14:paraId="67CD0FDF" w14:textId="09C8E8BB" w:rsidR="00AA3C2E" w:rsidRDefault="00AA3C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B119EB" w14:textId="77777777" w:rsidR="008661DD" w:rsidRDefault="008661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3D0198" w14:textId="77777777" w:rsidR="00AA3C2E" w:rsidRDefault="00AA3C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vanish/>
        <w:highlight w:val="yellow"/>
      </w:rPr>
      <w:id w:val="1790859583"/>
      <w:docPartObj>
        <w:docPartGallery w:val="Page Numbers (Bottom of Page)"/>
        <w:docPartUnique/>
      </w:docPartObj>
    </w:sdtPr>
    <w:sdtEndPr>
      <w:rPr>
        <w:noProof/>
      </w:rPr>
    </w:sdtEndPr>
    <w:sdtContent>
      <w:p w14:paraId="4152DED5" w14:textId="39C0D2B0" w:rsidR="001A3538" w:rsidRDefault="001A35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2D9BF8" w14:textId="77777777" w:rsidR="00AA3C2E" w:rsidRDefault="00AA3C2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5B3E9D" w14:textId="77777777" w:rsidR="001A3538" w:rsidRDefault="001A353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84300F" w14:textId="77777777" w:rsidR="00221512" w:rsidRPr="00221512" w:rsidRDefault="00221512">
    <w:pPr>
      <w:pStyle w:val="Footer"/>
      <w:jc w:val="center"/>
      <w:rPr>
        <w:caps/>
        <w:noProof/>
      </w:rPr>
    </w:pPr>
    <w:r w:rsidRPr="00221512">
      <w:rPr>
        <w:caps/>
      </w:rPr>
      <w:fldChar w:fldCharType="begin"/>
    </w:r>
    <w:r w:rsidRPr="00221512">
      <w:rPr>
        <w:caps/>
      </w:rPr>
      <w:instrText xml:space="preserve"> PAGE   \* MERGEFORMAT </w:instrText>
    </w:r>
    <w:r w:rsidRPr="00221512">
      <w:rPr>
        <w:caps/>
      </w:rPr>
      <w:fldChar w:fldCharType="separate"/>
    </w:r>
    <w:r w:rsidRPr="00221512">
      <w:rPr>
        <w:caps/>
        <w:noProof/>
      </w:rPr>
      <w:t>2</w:t>
    </w:r>
    <w:r w:rsidRPr="00221512">
      <w:rPr>
        <w:caps/>
        <w:noProof/>
      </w:rPr>
      <w:fldChar w:fldCharType="end"/>
    </w:r>
  </w:p>
  <w:p w14:paraId="18E02BC9" w14:textId="329D16BC" w:rsidR="00AA3C2E" w:rsidRDefault="00AA3C2E" w:rsidP="00296B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275031" w14:textId="77777777" w:rsidR="0065037F" w:rsidRDefault="0065037F" w:rsidP="00E472CA">
      <w:pPr>
        <w:spacing w:after="0" w:line="240" w:lineRule="auto"/>
      </w:pPr>
      <w:r>
        <w:separator/>
      </w:r>
    </w:p>
  </w:footnote>
  <w:footnote w:type="continuationSeparator" w:id="0">
    <w:p w14:paraId="6F2A9CB0" w14:textId="77777777" w:rsidR="0065037F" w:rsidRDefault="0065037F" w:rsidP="00E472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595F41" w14:textId="5F8A6813" w:rsidR="008661DD" w:rsidRDefault="008661DD" w:rsidP="0040458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vanish/>
        <w:highlight w:val="yellow"/>
      </w:rPr>
      <w:id w:val="877899225"/>
      <w:docPartObj>
        <w:docPartGallery w:val="Page Numbers (Top of Page)"/>
        <w:docPartUnique/>
      </w:docPartObj>
    </w:sdtPr>
    <w:sdtEndPr>
      <w:rPr>
        <w:noProof/>
      </w:rPr>
    </w:sdtEndPr>
    <w:sdtContent>
      <w:p w14:paraId="5AABD5FC" w14:textId="7C92789C" w:rsidR="001A3538" w:rsidRDefault="001A35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DB54B4F" w14:textId="77777777" w:rsidR="00404580" w:rsidRDefault="00404580" w:rsidP="0040458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5BC406" w14:textId="77777777" w:rsidR="00AA3C2E" w:rsidRDefault="00AA3C2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vanish/>
        <w:highlight w:val="yellow"/>
      </w:rPr>
      <w:id w:val="1348130628"/>
      <w:docPartObj>
        <w:docPartGallery w:val="Page Numbers (Top of Page)"/>
        <w:docPartUnique/>
      </w:docPartObj>
    </w:sdtPr>
    <w:sdtEndPr>
      <w:rPr>
        <w:noProof/>
      </w:rPr>
    </w:sdtEndPr>
    <w:sdtContent>
      <w:p w14:paraId="4891FB6F" w14:textId="5A8E8265" w:rsidR="001A3538" w:rsidRDefault="001A353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A6244D" w14:textId="77777777" w:rsidR="001A3538" w:rsidRDefault="001A3538" w:rsidP="00404580">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2C335" w14:textId="77777777" w:rsidR="00AA3C2E" w:rsidRDefault="00AA3C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15DF5"/>
    <w:multiLevelType w:val="hybridMultilevel"/>
    <w:tmpl w:val="1F14968A"/>
    <w:lvl w:ilvl="0" w:tplc="3809000F">
      <w:start w:val="1"/>
      <w:numFmt w:val="decimal"/>
      <w:lvlText w:val="%1."/>
      <w:lvlJc w:val="left"/>
      <w:pPr>
        <w:ind w:left="1070" w:hanging="360"/>
      </w:pPr>
      <w:rPr>
        <w:rFonts w:hint="default"/>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 w15:restartNumberingAfterBreak="0">
    <w:nsid w:val="06727666"/>
    <w:multiLevelType w:val="hybridMultilevel"/>
    <w:tmpl w:val="EB3859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1C20AC"/>
    <w:multiLevelType w:val="hybridMultilevel"/>
    <w:tmpl w:val="0EE85CB0"/>
    <w:lvl w:ilvl="0" w:tplc="5C385FA8">
      <w:start w:val="1"/>
      <w:numFmt w:val="lowerLetter"/>
      <w:lvlText w:val="%1."/>
      <w:lvlJc w:val="left"/>
      <w:pPr>
        <w:ind w:left="360" w:hanging="360"/>
      </w:pPr>
      <w:rPr>
        <w:rFonts w:ascii="Times New Roman" w:eastAsiaTheme="minorHAnsi" w:hAnsi="Times New Roman" w:cs="Times New Roman"/>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DD67CED"/>
    <w:multiLevelType w:val="hybridMultilevel"/>
    <w:tmpl w:val="2D347E3E"/>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0F252B29"/>
    <w:multiLevelType w:val="hybridMultilevel"/>
    <w:tmpl w:val="FD264296"/>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0F4C0F2D"/>
    <w:multiLevelType w:val="hybridMultilevel"/>
    <w:tmpl w:val="B24A33E0"/>
    <w:lvl w:ilvl="0" w:tplc="876EFB52">
      <w:start w:val="1"/>
      <w:numFmt w:val="decimal"/>
      <w:lvlText w:val="2.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BD2447"/>
    <w:multiLevelType w:val="hybridMultilevel"/>
    <w:tmpl w:val="D968F62C"/>
    <w:lvl w:ilvl="0" w:tplc="38090019">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133F1261"/>
    <w:multiLevelType w:val="hybridMultilevel"/>
    <w:tmpl w:val="902444AC"/>
    <w:lvl w:ilvl="0" w:tplc="D454451A">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40C45FD"/>
    <w:multiLevelType w:val="hybridMultilevel"/>
    <w:tmpl w:val="1E14599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17722CCB"/>
    <w:multiLevelType w:val="hybridMultilevel"/>
    <w:tmpl w:val="D4C4FCE8"/>
    <w:lvl w:ilvl="0" w:tplc="B02289A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220B4649"/>
    <w:multiLevelType w:val="hybridMultilevel"/>
    <w:tmpl w:val="F7B6BFF8"/>
    <w:lvl w:ilvl="0" w:tplc="5E5C4712">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1" w15:restartNumberingAfterBreak="0">
    <w:nsid w:val="244E6D6A"/>
    <w:multiLevelType w:val="multilevel"/>
    <w:tmpl w:val="B6AC94E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4B605FB"/>
    <w:multiLevelType w:val="multilevel"/>
    <w:tmpl w:val="0F5A49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507475C"/>
    <w:multiLevelType w:val="hybridMultilevel"/>
    <w:tmpl w:val="7D106B66"/>
    <w:lvl w:ilvl="0" w:tplc="4E9E5C5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25630836"/>
    <w:multiLevelType w:val="hybridMultilevel"/>
    <w:tmpl w:val="59BAB6DE"/>
    <w:lvl w:ilvl="0" w:tplc="BD2CD9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26540C5D"/>
    <w:multiLevelType w:val="hybridMultilevel"/>
    <w:tmpl w:val="129A1F68"/>
    <w:lvl w:ilvl="0" w:tplc="06B48BA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266413BC"/>
    <w:multiLevelType w:val="hybridMultilevel"/>
    <w:tmpl w:val="3B2446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9EF6B51"/>
    <w:multiLevelType w:val="hybridMultilevel"/>
    <w:tmpl w:val="FC087ED4"/>
    <w:lvl w:ilvl="0" w:tplc="E0107CFC">
      <w:start w:val="1"/>
      <w:numFmt w:val="decimal"/>
      <w:lvlText w:val="2.2.%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BD2511C"/>
    <w:multiLevelType w:val="hybridMultilevel"/>
    <w:tmpl w:val="013EEF14"/>
    <w:lvl w:ilvl="0" w:tplc="22741D72">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C6840AF"/>
    <w:multiLevelType w:val="hybridMultilevel"/>
    <w:tmpl w:val="DD5A750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2C6D0B5E"/>
    <w:multiLevelType w:val="hybridMultilevel"/>
    <w:tmpl w:val="467EC96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2CD94B18"/>
    <w:multiLevelType w:val="multilevel"/>
    <w:tmpl w:val="0F5A49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EF951A4"/>
    <w:multiLevelType w:val="hybridMultilevel"/>
    <w:tmpl w:val="EAA693C0"/>
    <w:lvl w:ilvl="0" w:tplc="41445D12">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339B7A51"/>
    <w:multiLevelType w:val="hybridMultilevel"/>
    <w:tmpl w:val="222A2DD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4FD7C30"/>
    <w:multiLevelType w:val="hybridMultilevel"/>
    <w:tmpl w:val="AE6026C0"/>
    <w:lvl w:ilvl="0" w:tplc="4BC89716">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36727EA6"/>
    <w:multiLevelType w:val="hybridMultilevel"/>
    <w:tmpl w:val="E4AE6E26"/>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6" w15:restartNumberingAfterBreak="0">
    <w:nsid w:val="3D576FF7"/>
    <w:multiLevelType w:val="hybridMultilevel"/>
    <w:tmpl w:val="4CA4B452"/>
    <w:lvl w:ilvl="0" w:tplc="1E46C68A">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3E8D575E"/>
    <w:multiLevelType w:val="hybridMultilevel"/>
    <w:tmpl w:val="D49E6D88"/>
    <w:lvl w:ilvl="0" w:tplc="7632E1A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3A97A9B"/>
    <w:multiLevelType w:val="hybridMultilevel"/>
    <w:tmpl w:val="261ED644"/>
    <w:lvl w:ilvl="0" w:tplc="8A90390E">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9" w15:restartNumberingAfterBreak="0">
    <w:nsid w:val="45807B8E"/>
    <w:multiLevelType w:val="multilevel"/>
    <w:tmpl w:val="A5DA2A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288"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B07091C"/>
    <w:multiLevelType w:val="hybridMultilevel"/>
    <w:tmpl w:val="29BEBC1C"/>
    <w:lvl w:ilvl="0" w:tplc="552E420C">
      <w:start w:val="1"/>
      <w:numFmt w:val="decimal"/>
      <w:lvlText w:val="%1."/>
      <w:lvlJc w:val="left"/>
      <w:pPr>
        <w:ind w:left="2520" w:hanging="360"/>
      </w:pPr>
      <w:rPr>
        <w:rFonts w:hint="default"/>
      </w:rPr>
    </w:lvl>
    <w:lvl w:ilvl="1" w:tplc="38090019">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1" w15:restartNumberingAfterBreak="0">
    <w:nsid w:val="4B8568B5"/>
    <w:multiLevelType w:val="hybridMultilevel"/>
    <w:tmpl w:val="7286E068"/>
    <w:lvl w:ilvl="0" w:tplc="9956EFF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2" w15:restartNumberingAfterBreak="0">
    <w:nsid w:val="4EF438CC"/>
    <w:multiLevelType w:val="hybridMultilevel"/>
    <w:tmpl w:val="2B5240A6"/>
    <w:lvl w:ilvl="0" w:tplc="089802A0">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4FBF1116"/>
    <w:multiLevelType w:val="multilevel"/>
    <w:tmpl w:val="C9F444EC"/>
    <w:lvl w:ilvl="0">
      <w:start w:val="1"/>
      <w:numFmt w:val="decimal"/>
      <w:lvlText w:val="%1."/>
      <w:lvlJc w:val="left"/>
      <w:pPr>
        <w:ind w:left="720" w:hanging="360"/>
      </w:pPr>
      <w:rPr>
        <w:rFonts w:hint="default"/>
      </w:rPr>
    </w:lvl>
    <w:lvl w:ilvl="1">
      <w:start w:val="8"/>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2F54D89"/>
    <w:multiLevelType w:val="hybridMultilevel"/>
    <w:tmpl w:val="EFD8DC8E"/>
    <w:lvl w:ilvl="0" w:tplc="7658949C">
      <w:start w:val="1"/>
      <w:numFmt w:val="decimal"/>
      <w:lvlText w:val="2.2.%1"/>
      <w:lvlJc w:val="left"/>
      <w:pPr>
        <w:ind w:left="644" w:hanging="360"/>
      </w:pPr>
      <w:rPr>
        <w:rFonts w:hint="default"/>
      </w:rPr>
    </w:lvl>
    <w:lvl w:ilvl="1" w:tplc="B09A7A62">
      <w:start w:val="1"/>
      <w:numFmt w:val="decimal"/>
      <w:lvlText w:val="2.2.%2"/>
      <w:lvlJc w:val="left"/>
      <w:pPr>
        <w:ind w:left="644" w:hanging="360"/>
      </w:pPr>
      <w:rPr>
        <w:rFonts w:hint="default"/>
        <w:b/>
        <w:bCs/>
      </w:rPr>
    </w:lvl>
    <w:lvl w:ilvl="2" w:tplc="3809001B" w:tentative="1">
      <w:start w:val="1"/>
      <w:numFmt w:val="lowerRoman"/>
      <w:lvlText w:val="%3."/>
      <w:lvlJc w:val="right"/>
      <w:pPr>
        <w:ind w:left="1364" w:hanging="180"/>
      </w:pPr>
    </w:lvl>
    <w:lvl w:ilvl="3" w:tplc="3809000F" w:tentative="1">
      <w:start w:val="1"/>
      <w:numFmt w:val="decimal"/>
      <w:lvlText w:val="%4."/>
      <w:lvlJc w:val="left"/>
      <w:pPr>
        <w:ind w:left="2084" w:hanging="360"/>
      </w:pPr>
    </w:lvl>
    <w:lvl w:ilvl="4" w:tplc="38090019" w:tentative="1">
      <w:start w:val="1"/>
      <w:numFmt w:val="lowerLetter"/>
      <w:lvlText w:val="%5."/>
      <w:lvlJc w:val="left"/>
      <w:pPr>
        <w:ind w:left="2804" w:hanging="360"/>
      </w:pPr>
    </w:lvl>
    <w:lvl w:ilvl="5" w:tplc="3809001B" w:tentative="1">
      <w:start w:val="1"/>
      <w:numFmt w:val="lowerRoman"/>
      <w:lvlText w:val="%6."/>
      <w:lvlJc w:val="right"/>
      <w:pPr>
        <w:ind w:left="3524" w:hanging="180"/>
      </w:pPr>
    </w:lvl>
    <w:lvl w:ilvl="6" w:tplc="3809000F" w:tentative="1">
      <w:start w:val="1"/>
      <w:numFmt w:val="decimal"/>
      <w:lvlText w:val="%7."/>
      <w:lvlJc w:val="left"/>
      <w:pPr>
        <w:ind w:left="4244" w:hanging="360"/>
      </w:pPr>
    </w:lvl>
    <w:lvl w:ilvl="7" w:tplc="38090019" w:tentative="1">
      <w:start w:val="1"/>
      <w:numFmt w:val="lowerLetter"/>
      <w:lvlText w:val="%8."/>
      <w:lvlJc w:val="left"/>
      <w:pPr>
        <w:ind w:left="4964" w:hanging="360"/>
      </w:pPr>
    </w:lvl>
    <w:lvl w:ilvl="8" w:tplc="3809001B" w:tentative="1">
      <w:start w:val="1"/>
      <w:numFmt w:val="lowerRoman"/>
      <w:lvlText w:val="%9."/>
      <w:lvlJc w:val="right"/>
      <w:pPr>
        <w:ind w:left="5684" w:hanging="180"/>
      </w:pPr>
    </w:lvl>
  </w:abstractNum>
  <w:abstractNum w:abstractNumId="35" w15:restartNumberingAfterBreak="0">
    <w:nsid w:val="53187885"/>
    <w:multiLevelType w:val="hybridMultilevel"/>
    <w:tmpl w:val="B7F24DC2"/>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54021309"/>
    <w:multiLevelType w:val="hybridMultilevel"/>
    <w:tmpl w:val="7206ED88"/>
    <w:lvl w:ilvl="0" w:tplc="CDA23DC8">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7" w15:restartNumberingAfterBreak="0">
    <w:nsid w:val="5463172E"/>
    <w:multiLevelType w:val="multilevel"/>
    <w:tmpl w:val="006681A6"/>
    <w:lvl w:ilvl="0">
      <w:start w:val="1"/>
      <w:numFmt w:val="decimal"/>
      <w:lvlText w:val="%1."/>
      <w:lvlJc w:val="left"/>
      <w:pPr>
        <w:ind w:left="1080" w:hanging="360"/>
      </w:pPr>
      <w:rPr>
        <w:rFonts w:hint="default"/>
      </w:rPr>
    </w:lvl>
    <w:lvl w:ilvl="1">
      <w:start w:val="1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560B25C0"/>
    <w:multiLevelType w:val="hybridMultilevel"/>
    <w:tmpl w:val="FA4025B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56C167A2"/>
    <w:multiLevelType w:val="hybridMultilevel"/>
    <w:tmpl w:val="F02C88C0"/>
    <w:lvl w:ilvl="0" w:tplc="020CF57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5A497604"/>
    <w:multiLevelType w:val="hybridMultilevel"/>
    <w:tmpl w:val="1CAC46A6"/>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3216" w:hanging="360"/>
      </w:pPr>
      <w:rPr>
        <w:rFonts w:ascii="Courier New" w:hAnsi="Courier New" w:cs="Courier New" w:hint="default"/>
      </w:rPr>
    </w:lvl>
    <w:lvl w:ilvl="2" w:tplc="38090005">
      <w:start w:val="1"/>
      <w:numFmt w:val="bullet"/>
      <w:lvlText w:val=""/>
      <w:lvlJc w:val="left"/>
      <w:pPr>
        <w:ind w:left="3936" w:hanging="360"/>
      </w:pPr>
      <w:rPr>
        <w:rFonts w:ascii="Wingdings" w:hAnsi="Wingdings" w:hint="default"/>
      </w:rPr>
    </w:lvl>
    <w:lvl w:ilvl="3" w:tplc="38090001" w:tentative="1">
      <w:start w:val="1"/>
      <w:numFmt w:val="bullet"/>
      <w:lvlText w:val=""/>
      <w:lvlJc w:val="left"/>
      <w:pPr>
        <w:ind w:left="4656" w:hanging="360"/>
      </w:pPr>
      <w:rPr>
        <w:rFonts w:ascii="Symbol" w:hAnsi="Symbol" w:hint="default"/>
      </w:rPr>
    </w:lvl>
    <w:lvl w:ilvl="4" w:tplc="38090003" w:tentative="1">
      <w:start w:val="1"/>
      <w:numFmt w:val="bullet"/>
      <w:lvlText w:val="o"/>
      <w:lvlJc w:val="left"/>
      <w:pPr>
        <w:ind w:left="5376" w:hanging="360"/>
      </w:pPr>
      <w:rPr>
        <w:rFonts w:ascii="Courier New" w:hAnsi="Courier New" w:cs="Courier New" w:hint="default"/>
      </w:rPr>
    </w:lvl>
    <w:lvl w:ilvl="5" w:tplc="38090005" w:tentative="1">
      <w:start w:val="1"/>
      <w:numFmt w:val="bullet"/>
      <w:lvlText w:val=""/>
      <w:lvlJc w:val="left"/>
      <w:pPr>
        <w:ind w:left="6096" w:hanging="360"/>
      </w:pPr>
      <w:rPr>
        <w:rFonts w:ascii="Wingdings" w:hAnsi="Wingdings" w:hint="default"/>
      </w:rPr>
    </w:lvl>
    <w:lvl w:ilvl="6" w:tplc="38090001" w:tentative="1">
      <w:start w:val="1"/>
      <w:numFmt w:val="bullet"/>
      <w:lvlText w:val=""/>
      <w:lvlJc w:val="left"/>
      <w:pPr>
        <w:ind w:left="6816" w:hanging="360"/>
      </w:pPr>
      <w:rPr>
        <w:rFonts w:ascii="Symbol" w:hAnsi="Symbol" w:hint="default"/>
      </w:rPr>
    </w:lvl>
    <w:lvl w:ilvl="7" w:tplc="38090003" w:tentative="1">
      <w:start w:val="1"/>
      <w:numFmt w:val="bullet"/>
      <w:lvlText w:val="o"/>
      <w:lvlJc w:val="left"/>
      <w:pPr>
        <w:ind w:left="7536" w:hanging="360"/>
      </w:pPr>
      <w:rPr>
        <w:rFonts w:ascii="Courier New" w:hAnsi="Courier New" w:cs="Courier New" w:hint="default"/>
      </w:rPr>
    </w:lvl>
    <w:lvl w:ilvl="8" w:tplc="38090005" w:tentative="1">
      <w:start w:val="1"/>
      <w:numFmt w:val="bullet"/>
      <w:lvlText w:val=""/>
      <w:lvlJc w:val="left"/>
      <w:pPr>
        <w:ind w:left="8256" w:hanging="360"/>
      </w:pPr>
      <w:rPr>
        <w:rFonts w:ascii="Wingdings" w:hAnsi="Wingdings" w:hint="default"/>
      </w:rPr>
    </w:lvl>
  </w:abstractNum>
  <w:abstractNum w:abstractNumId="41" w15:restartNumberingAfterBreak="0">
    <w:nsid w:val="5D83279A"/>
    <w:multiLevelType w:val="hybridMultilevel"/>
    <w:tmpl w:val="C01452C0"/>
    <w:lvl w:ilvl="0" w:tplc="21C632D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5E8027D9"/>
    <w:multiLevelType w:val="hybridMultilevel"/>
    <w:tmpl w:val="2C76254A"/>
    <w:lvl w:ilvl="0" w:tplc="7A3E1CB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5FA915AC"/>
    <w:multiLevelType w:val="hybridMultilevel"/>
    <w:tmpl w:val="D9C27008"/>
    <w:lvl w:ilvl="0" w:tplc="B9440AA0">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15:restartNumberingAfterBreak="0">
    <w:nsid w:val="61F41A1B"/>
    <w:multiLevelType w:val="hybridMultilevel"/>
    <w:tmpl w:val="808A96C8"/>
    <w:lvl w:ilvl="0" w:tplc="C0A6454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62383713"/>
    <w:multiLevelType w:val="hybridMultilevel"/>
    <w:tmpl w:val="0ABE8FB4"/>
    <w:lvl w:ilvl="0" w:tplc="D5603DBE">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62CC7F77"/>
    <w:multiLevelType w:val="hybridMultilevel"/>
    <w:tmpl w:val="BB2E7CDA"/>
    <w:lvl w:ilvl="0" w:tplc="ABA6AF18">
      <w:numFmt w:val="bullet"/>
      <w:lvlText w:val="-"/>
      <w:lvlJc w:val="left"/>
      <w:pPr>
        <w:ind w:left="108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47" w15:restartNumberingAfterBreak="0">
    <w:nsid w:val="62DD0BE5"/>
    <w:multiLevelType w:val="hybridMultilevel"/>
    <w:tmpl w:val="6B96ECDA"/>
    <w:lvl w:ilvl="0" w:tplc="7B5E683E">
      <w:start w:val="1"/>
      <w:numFmt w:val="lowerLetter"/>
      <w:lvlText w:val="%1."/>
      <w:lvlJc w:val="left"/>
      <w:pPr>
        <w:ind w:left="360" w:hanging="360"/>
      </w:pPr>
      <w:rPr>
        <w:rFonts w:eastAsiaTheme="minorHAnsi" w:hint="default"/>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8" w15:restartNumberingAfterBreak="0">
    <w:nsid w:val="67BA04D2"/>
    <w:multiLevelType w:val="hybridMultilevel"/>
    <w:tmpl w:val="46A21D64"/>
    <w:lvl w:ilvl="0" w:tplc="A94C5BB2">
      <w:start w:val="1"/>
      <w:numFmt w:val="lowerLetter"/>
      <w:lvlText w:val="%1."/>
      <w:lvlJc w:val="left"/>
      <w:pPr>
        <w:ind w:left="360" w:hanging="360"/>
      </w:pPr>
      <w:rPr>
        <w:rFonts w:hint="default"/>
        <w:i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9" w15:restartNumberingAfterBreak="0">
    <w:nsid w:val="67DA62CF"/>
    <w:multiLevelType w:val="hybridMultilevel"/>
    <w:tmpl w:val="51023446"/>
    <w:lvl w:ilvl="0" w:tplc="17EE6C1E">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68E31118"/>
    <w:multiLevelType w:val="hybridMultilevel"/>
    <w:tmpl w:val="0AF23D68"/>
    <w:lvl w:ilvl="0" w:tplc="74DC7918">
      <w:start w:val="1"/>
      <w:numFmt w:val="low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DCF68E2"/>
    <w:multiLevelType w:val="hybridMultilevel"/>
    <w:tmpl w:val="C6CACC1C"/>
    <w:lvl w:ilvl="0" w:tplc="D454451A">
      <w:start w:val="1"/>
      <w:numFmt w:val="decimal"/>
      <w:lvlText w:val="3.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6FA85970"/>
    <w:multiLevelType w:val="hybridMultilevel"/>
    <w:tmpl w:val="EA72D9CA"/>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3" w15:restartNumberingAfterBreak="0">
    <w:nsid w:val="70681B2A"/>
    <w:multiLevelType w:val="hybridMultilevel"/>
    <w:tmpl w:val="A04E6906"/>
    <w:lvl w:ilvl="0" w:tplc="F7064828">
      <w:start w:val="1"/>
      <w:numFmt w:val="lowerLetter"/>
      <w:lvlText w:val="%1."/>
      <w:lvlJc w:val="left"/>
      <w:pPr>
        <w:ind w:left="360" w:hanging="360"/>
      </w:pPr>
      <w:rPr>
        <w:rFonts w:eastAsiaTheme="minorHAnsi" w:hint="default"/>
        <w:color w:val="auto"/>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15:restartNumberingAfterBreak="0">
    <w:nsid w:val="73682748"/>
    <w:multiLevelType w:val="hybridMultilevel"/>
    <w:tmpl w:val="9FFAAC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94B16CE"/>
    <w:multiLevelType w:val="hybridMultilevel"/>
    <w:tmpl w:val="423ECC74"/>
    <w:lvl w:ilvl="0" w:tplc="53D8111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6" w15:restartNumberingAfterBreak="0">
    <w:nsid w:val="79CA1D66"/>
    <w:multiLevelType w:val="hybridMultilevel"/>
    <w:tmpl w:val="40C8AF40"/>
    <w:lvl w:ilvl="0" w:tplc="0C742D2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7" w15:restartNumberingAfterBreak="0">
    <w:nsid w:val="7B2A3F35"/>
    <w:multiLevelType w:val="hybridMultilevel"/>
    <w:tmpl w:val="F65E188E"/>
    <w:lvl w:ilvl="0" w:tplc="34365F28">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8" w15:restartNumberingAfterBreak="0">
    <w:nsid w:val="7F55419B"/>
    <w:multiLevelType w:val="multilevel"/>
    <w:tmpl w:val="0F5A49E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05372697">
    <w:abstractNumId w:val="3"/>
  </w:num>
  <w:num w:numId="2" w16cid:durableId="538054446">
    <w:abstractNumId w:val="35"/>
  </w:num>
  <w:num w:numId="3" w16cid:durableId="2048406139">
    <w:abstractNumId w:val="40"/>
  </w:num>
  <w:num w:numId="4" w16cid:durableId="2114746313">
    <w:abstractNumId w:val="46"/>
  </w:num>
  <w:num w:numId="5" w16cid:durableId="1537232088">
    <w:abstractNumId w:val="2"/>
  </w:num>
  <w:num w:numId="6" w16cid:durableId="924647479">
    <w:abstractNumId w:val="48"/>
  </w:num>
  <w:num w:numId="7" w16cid:durableId="198512252">
    <w:abstractNumId w:val="15"/>
  </w:num>
  <w:num w:numId="8" w16cid:durableId="28261199">
    <w:abstractNumId w:val="25"/>
  </w:num>
  <w:num w:numId="9" w16cid:durableId="1977490067">
    <w:abstractNumId w:val="49"/>
  </w:num>
  <w:num w:numId="10" w16cid:durableId="169487334">
    <w:abstractNumId w:val="50"/>
  </w:num>
  <w:num w:numId="11" w16cid:durableId="432483340">
    <w:abstractNumId w:val="52"/>
  </w:num>
  <w:num w:numId="12" w16cid:durableId="1270553493">
    <w:abstractNumId w:val="33"/>
  </w:num>
  <w:num w:numId="13" w16cid:durableId="251546693">
    <w:abstractNumId w:val="53"/>
  </w:num>
  <w:num w:numId="14" w16cid:durableId="876546931">
    <w:abstractNumId w:val="47"/>
  </w:num>
  <w:num w:numId="15" w16cid:durableId="1546480488">
    <w:abstractNumId w:val="22"/>
  </w:num>
  <w:num w:numId="16" w16cid:durableId="101077142">
    <w:abstractNumId w:val="31"/>
  </w:num>
  <w:num w:numId="17" w16cid:durableId="654379707">
    <w:abstractNumId w:val="41"/>
  </w:num>
  <w:num w:numId="18" w16cid:durableId="533351024">
    <w:abstractNumId w:val="37"/>
  </w:num>
  <w:num w:numId="19" w16cid:durableId="560795314">
    <w:abstractNumId w:val="38"/>
  </w:num>
  <w:num w:numId="20" w16cid:durableId="1124159202">
    <w:abstractNumId w:val="8"/>
  </w:num>
  <w:num w:numId="21" w16cid:durableId="1914387122">
    <w:abstractNumId w:val="4"/>
  </w:num>
  <w:num w:numId="22" w16cid:durableId="830146886">
    <w:abstractNumId w:val="19"/>
  </w:num>
  <w:num w:numId="23" w16cid:durableId="1997565217">
    <w:abstractNumId w:val="32"/>
  </w:num>
  <w:num w:numId="24" w16cid:durableId="448086873">
    <w:abstractNumId w:val="54"/>
  </w:num>
  <w:num w:numId="25" w16cid:durableId="1692801895">
    <w:abstractNumId w:val="6"/>
  </w:num>
  <w:num w:numId="26" w16cid:durableId="460854081">
    <w:abstractNumId w:val="20"/>
  </w:num>
  <w:num w:numId="27" w16cid:durableId="1178886930">
    <w:abstractNumId w:val="16"/>
  </w:num>
  <w:num w:numId="28" w16cid:durableId="1769622908">
    <w:abstractNumId w:val="44"/>
  </w:num>
  <w:num w:numId="29" w16cid:durableId="35013658">
    <w:abstractNumId w:val="55"/>
  </w:num>
  <w:num w:numId="30" w16cid:durableId="75784652">
    <w:abstractNumId w:val="0"/>
  </w:num>
  <w:num w:numId="31" w16cid:durableId="1429887548">
    <w:abstractNumId w:val="39"/>
  </w:num>
  <w:num w:numId="32" w16cid:durableId="867834163">
    <w:abstractNumId w:val="11"/>
  </w:num>
  <w:num w:numId="33" w16cid:durableId="159007698">
    <w:abstractNumId w:val="58"/>
  </w:num>
  <w:num w:numId="34" w16cid:durableId="1335114097">
    <w:abstractNumId w:val="21"/>
  </w:num>
  <w:num w:numId="35" w16cid:durableId="388069105">
    <w:abstractNumId w:val="12"/>
  </w:num>
  <w:num w:numId="36" w16cid:durableId="1507360289">
    <w:abstractNumId w:val="29"/>
  </w:num>
  <w:num w:numId="37" w16cid:durableId="1062943739">
    <w:abstractNumId w:val="27"/>
  </w:num>
  <w:num w:numId="38" w16cid:durableId="271983224">
    <w:abstractNumId w:val="23"/>
  </w:num>
  <w:num w:numId="39" w16cid:durableId="1479999986">
    <w:abstractNumId w:val="34"/>
  </w:num>
  <w:num w:numId="40" w16cid:durableId="1675113586">
    <w:abstractNumId w:val="17"/>
  </w:num>
  <w:num w:numId="41" w16cid:durableId="550386301">
    <w:abstractNumId w:val="56"/>
  </w:num>
  <w:num w:numId="42" w16cid:durableId="264850268">
    <w:abstractNumId w:val="42"/>
  </w:num>
  <w:num w:numId="43" w16cid:durableId="432165033">
    <w:abstractNumId w:val="57"/>
  </w:num>
  <w:num w:numId="44" w16cid:durableId="1340347427">
    <w:abstractNumId w:val="30"/>
  </w:num>
  <w:num w:numId="45" w16cid:durableId="427850288">
    <w:abstractNumId w:val="9"/>
  </w:num>
  <w:num w:numId="46" w16cid:durableId="2041781820">
    <w:abstractNumId w:val="18"/>
  </w:num>
  <w:num w:numId="47" w16cid:durableId="1848445841">
    <w:abstractNumId w:val="14"/>
  </w:num>
  <w:num w:numId="48" w16cid:durableId="730083774">
    <w:abstractNumId w:val="5"/>
  </w:num>
  <w:num w:numId="49" w16cid:durableId="992373597">
    <w:abstractNumId w:val="7"/>
  </w:num>
  <w:num w:numId="50" w16cid:durableId="1011446207">
    <w:abstractNumId w:val="51"/>
  </w:num>
  <w:num w:numId="51" w16cid:durableId="2054383318">
    <w:abstractNumId w:val="45"/>
  </w:num>
  <w:num w:numId="52" w16cid:durableId="1482043410">
    <w:abstractNumId w:val="36"/>
  </w:num>
  <w:num w:numId="53" w16cid:durableId="1979601288">
    <w:abstractNumId w:val="24"/>
  </w:num>
  <w:num w:numId="54" w16cid:durableId="2105881176">
    <w:abstractNumId w:val="26"/>
  </w:num>
  <w:num w:numId="55" w16cid:durableId="1752196654">
    <w:abstractNumId w:val="28"/>
  </w:num>
  <w:num w:numId="56" w16cid:durableId="558519884">
    <w:abstractNumId w:val="43"/>
  </w:num>
  <w:num w:numId="57" w16cid:durableId="1689987452">
    <w:abstractNumId w:val="10"/>
  </w:num>
  <w:num w:numId="58" w16cid:durableId="259068125">
    <w:abstractNumId w:val="13"/>
  </w:num>
  <w:num w:numId="59" w16cid:durableId="851455779">
    <w:abstractNumId w:val="1"/>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fidzurrohman Saifullah">
    <w15:presenceInfo w15:providerId="Windows Live" w15:userId="cd6ebb875552f6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472CA"/>
    <w:rsid w:val="00007803"/>
    <w:rsid w:val="000100AF"/>
    <w:rsid w:val="00011C7D"/>
    <w:rsid w:val="00013B1D"/>
    <w:rsid w:val="00017B0E"/>
    <w:rsid w:val="00021A79"/>
    <w:rsid w:val="00022021"/>
    <w:rsid w:val="00022721"/>
    <w:rsid w:val="000274F5"/>
    <w:rsid w:val="00027A48"/>
    <w:rsid w:val="00030223"/>
    <w:rsid w:val="00030A3C"/>
    <w:rsid w:val="000329A7"/>
    <w:rsid w:val="00033D11"/>
    <w:rsid w:val="00033F86"/>
    <w:rsid w:val="00040DF0"/>
    <w:rsid w:val="00042A96"/>
    <w:rsid w:val="00052678"/>
    <w:rsid w:val="000533AA"/>
    <w:rsid w:val="000566AF"/>
    <w:rsid w:val="00056B6C"/>
    <w:rsid w:val="00057BF7"/>
    <w:rsid w:val="00061B7B"/>
    <w:rsid w:val="00061D30"/>
    <w:rsid w:val="000626A1"/>
    <w:rsid w:val="00066221"/>
    <w:rsid w:val="00066818"/>
    <w:rsid w:val="00067C33"/>
    <w:rsid w:val="00070951"/>
    <w:rsid w:val="00071C08"/>
    <w:rsid w:val="00073C72"/>
    <w:rsid w:val="00075BD4"/>
    <w:rsid w:val="0007731D"/>
    <w:rsid w:val="00084273"/>
    <w:rsid w:val="0008434B"/>
    <w:rsid w:val="00087EC5"/>
    <w:rsid w:val="000907C7"/>
    <w:rsid w:val="00091FDD"/>
    <w:rsid w:val="00092DAE"/>
    <w:rsid w:val="00094BCC"/>
    <w:rsid w:val="00094D3A"/>
    <w:rsid w:val="00097885"/>
    <w:rsid w:val="000A3101"/>
    <w:rsid w:val="000A48AC"/>
    <w:rsid w:val="000A6F16"/>
    <w:rsid w:val="000A72A6"/>
    <w:rsid w:val="000B0123"/>
    <w:rsid w:val="000B081F"/>
    <w:rsid w:val="000B727C"/>
    <w:rsid w:val="000C0314"/>
    <w:rsid w:val="000C2009"/>
    <w:rsid w:val="000E11E6"/>
    <w:rsid w:val="000E1B4B"/>
    <w:rsid w:val="000E2688"/>
    <w:rsid w:val="000F46FA"/>
    <w:rsid w:val="000F7465"/>
    <w:rsid w:val="000F775E"/>
    <w:rsid w:val="00100F0B"/>
    <w:rsid w:val="001032EB"/>
    <w:rsid w:val="001071CA"/>
    <w:rsid w:val="0010766E"/>
    <w:rsid w:val="001109EA"/>
    <w:rsid w:val="0011103E"/>
    <w:rsid w:val="00111B3C"/>
    <w:rsid w:val="001121BD"/>
    <w:rsid w:val="001146BD"/>
    <w:rsid w:val="001207C2"/>
    <w:rsid w:val="00122190"/>
    <w:rsid w:val="00123590"/>
    <w:rsid w:val="00131336"/>
    <w:rsid w:val="00131A93"/>
    <w:rsid w:val="00132694"/>
    <w:rsid w:val="00132A28"/>
    <w:rsid w:val="0013653F"/>
    <w:rsid w:val="001479E3"/>
    <w:rsid w:val="00150A40"/>
    <w:rsid w:val="00152436"/>
    <w:rsid w:val="00153185"/>
    <w:rsid w:val="001541E7"/>
    <w:rsid w:val="00157DB0"/>
    <w:rsid w:val="00160E46"/>
    <w:rsid w:val="001635AD"/>
    <w:rsid w:val="00166DA9"/>
    <w:rsid w:val="001676A8"/>
    <w:rsid w:val="00167B06"/>
    <w:rsid w:val="001767B1"/>
    <w:rsid w:val="00181182"/>
    <w:rsid w:val="00181D83"/>
    <w:rsid w:val="00186CB4"/>
    <w:rsid w:val="00190606"/>
    <w:rsid w:val="001910BF"/>
    <w:rsid w:val="001922A6"/>
    <w:rsid w:val="00197161"/>
    <w:rsid w:val="001A0638"/>
    <w:rsid w:val="001A3538"/>
    <w:rsid w:val="001A45A7"/>
    <w:rsid w:val="001A4D08"/>
    <w:rsid w:val="001A7E20"/>
    <w:rsid w:val="001B0E93"/>
    <w:rsid w:val="001B5DD6"/>
    <w:rsid w:val="001B6B57"/>
    <w:rsid w:val="001B712C"/>
    <w:rsid w:val="001C1A14"/>
    <w:rsid w:val="001C2902"/>
    <w:rsid w:val="001D2C61"/>
    <w:rsid w:val="001D38FB"/>
    <w:rsid w:val="001D3CB7"/>
    <w:rsid w:val="001D58B6"/>
    <w:rsid w:val="001D58DE"/>
    <w:rsid w:val="001E0EA5"/>
    <w:rsid w:val="001E3268"/>
    <w:rsid w:val="001E3B29"/>
    <w:rsid w:val="001E4568"/>
    <w:rsid w:val="001E4702"/>
    <w:rsid w:val="001E6C2E"/>
    <w:rsid w:val="001F0C97"/>
    <w:rsid w:val="001F10B2"/>
    <w:rsid w:val="001F2CA4"/>
    <w:rsid w:val="001F51F2"/>
    <w:rsid w:val="001F699E"/>
    <w:rsid w:val="00200B59"/>
    <w:rsid w:val="00200C39"/>
    <w:rsid w:val="00203B4A"/>
    <w:rsid w:val="00204113"/>
    <w:rsid w:val="00204272"/>
    <w:rsid w:val="002046CD"/>
    <w:rsid w:val="002049BB"/>
    <w:rsid w:val="00221512"/>
    <w:rsid w:val="0022183B"/>
    <w:rsid w:val="0022236D"/>
    <w:rsid w:val="00223B5D"/>
    <w:rsid w:val="002242D3"/>
    <w:rsid w:val="00225296"/>
    <w:rsid w:val="002262F1"/>
    <w:rsid w:val="00231E3E"/>
    <w:rsid w:val="00235144"/>
    <w:rsid w:val="002351C4"/>
    <w:rsid w:val="00235E0D"/>
    <w:rsid w:val="00236502"/>
    <w:rsid w:val="00241E99"/>
    <w:rsid w:val="002443EF"/>
    <w:rsid w:val="002447BB"/>
    <w:rsid w:val="0024504F"/>
    <w:rsid w:val="00247062"/>
    <w:rsid w:val="0025047D"/>
    <w:rsid w:val="0025057D"/>
    <w:rsid w:val="00252150"/>
    <w:rsid w:val="002550F9"/>
    <w:rsid w:val="002610B9"/>
    <w:rsid w:val="0026671F"/>
    <w:rsid w:val="002670D7"/>
    <w:rsid w:val="0027246B"/>
    <w:rsid w:val="00272710"/>
    <w:rsid w:val="0028411E"/>
    <w:rsid w:val="0028542B"/>
    <w:rsid w:val="002856C4"/>
    <w:rsid w:val="00285ED3"/>
    <w:rsid w:val="00286BA4"/>
    <w:rsid w:val="00287992"/>
    <w:rsid w:val="00290E5D"/>
    <w:rsid w:val="0029563D"/>
    <w:rsid w:val="00296895"/>
    <w:rsid w:val="00296BD0"/>
    <w:rsid w:val="0029752C"/>
    <w:rsid w:val="002A0B5D"/>
    <w:rsid w:val="002A20FE"/>
    <w:rsid w:val="002A6146"/>
    <w:rsid w:val="002A779A"/>
    <w:rsid w:val="002B2131"/>
    <w:rsid w:val="002B3BFD"/>
    <w:rsid w:val="002B4DEC"/>
    <w:rsid w:val="002B6F81"/>
    <w:rsid w:val="002C3FA2"/>
    <w:rsid w:val="002D0927"/>
    <w:rsid w:val="002D0DF9"/>
    <w:rsid w:val="002D2D0D"/>
    <w:rsid w:val="002D69B3"/>
    <w:rsid w:val="002D759D"/>
    <w:rsid w:val="002E0175"/>
    <w:rsid w:val="002E31E4"/>
    <w:rsid w:val="002E4FAE"/>
    <w:rsid w:val="002E5140"/>
    <w:rsid w:val="002E56DE"/>
    <w:rsid w:val="002F072B"/>
    <w:rsid w:val="002F0D81"/>
    <w:rsid w:val="002F1A96"/>
    <w:rsid w:val="002F6C0A"/>
    <w:rsid w:val="00301AAC"/>
    <w:rsid w:val="00304697"/>
    <w:rsid w:val="003056BC"/>
    <w:rsid w:val="00307D9F"/>
    <w:rsid w:val="0031058B"/>
    <w:rsid w:val="00310F17"/>
    <w:rsid w:val="00311240"/>
    <w:rsid w:val="003114F3"/>
    <w:rsid w:val="00311E2E"/>
    <w:rsid w:val="0031239E"/>
    <w:rsid w:val="00312CCA"/>
    <w:rsid w:val="00313DAF"/>
    <w:rsid w:val="00314017"/>
    <w:rsid w:val="0031428C"/>
    <w:rsid w:val="00314CCA"/>
    <w:rsid w:val="003210FE"/>
    <w:rsid w:val="00323028"/>
    <w:rsid w:val="00323F8B"/>
    <w:rsid w:val="0032551A"/>
    <w:rsid w:val="003276B8"/>
    <w:rsid w:val="00336BFD"/>
    <w:rsid w:val="00337B27"/>
    <w:rsid w:val="00341DC7"/>
    <w:rsid w:val="0034246D"/>
    <w:rsid w:val="00342E76"/>
    <w:rsid w:val="003506BD"/>
    <w:rsid w:val="003513DD"/>
    <w:rsid w:val="00351D5A"/>
    <w:rsid w:val="00352686"/>
    <w:rsid w:val="0035285B"/>
    <w:rsid w:val="00355004"/>
    <w:rsid w:val="0036284C"/>
    <w:rsid w:val="00366887"/>
    <w:rsid w:val="00367B43"/>
    <w:rsid w:val="003701BF"/>
    <w:rsid w:val="00370558"/>
    <w:rsid w:val="00373ECE"/>
    <w:rsid w:val="00373EF6"/>
    <w:rsid w:val="00376972"/>
    <w:rsid w:val="00376EAC"/>
    <w:rsid w:val="00381078"/>
    <w:rsid w:val="00382507"/>
    <w:rsid w:val="00387F66"/>
    <w:rsid w:val="00390D05"/>
    <w:rsid w:val="00395AAD"/>
    <w:rsid w:val="003A1EEF"/>
    <w:rsid w:val="003A2B55"/>
    <w:rsid w:val="003A41D5"/>
    <w:rsid w:val="003A5910"/>
    <w:rsid w:val="003A6839"/>
    <w:rsid w:val="003A79AE"/>
    <w:rsid w:val="003B5AB2"/>
    <w:rsid w:val="003B7F9E"/>
    <w:rsid w:val="003C11AA"/>
    <w:rsid w:val="003C70FF"/>
    <w:rsid w:val="003D0BBE"/>
    <w:rsid w:val="003D6626"/>
    <w:rsid w:val="003D6AC1"/>
    <w:rsid w:val="003E22D0"/>
    <w:rsid w:val="003E4F7D"/>
    <w:rsid w:val="003E5443"/>
    <w:rsid w:val="003E7C74"/>
    <w:rsid w:val="003F2242"/>
    <w:rsid w:val="003F459B"/>
    <w:rsid w:val="0040009F"/>
    <w:rsid w:val="00403459"/>
    <w:rsid w:val="00404580"/>
    <w:rsid w:val="00405115"/>
    <w:rsid w:val="00405EAE"/>
    <w:rsid w:val="004070B7"/>
    <w:rsid w:val="0040736F"/>
    <w:rsid w:val="00410B5B"/>
    <w:rsid w:val="00414E09"/>
    <w:rsid w:val="00414E34"/>
    <w:rsid w:val="004167A4"/>
    <w:rsid w:val="004207DE"/>
    <w:rsid w:val="004223B5"/>
    <w:rsid w:val="00426913"/>
    <w:rsid w:val="00427A1A"/>
    <w:rsid w:val="0043007D"/>
    <w:rsid w:val="0043625A"/>
    <w:rsid w:val="0043745A"/>
    <w:rsid w:val="00437917"/>
    <w:rsid w:val="00442053"/>
    <w:rsid w:val="00445ECA"/>
    <w:rsid w:val="00451B39"/>
    <w:rsid w:val="00453391"/>
    <w:rsid w:val="0045496E"/>
    <w:rsid w:val="0045667E"/>
    <w:rsid w:val="004606AD"/>
    <w:rsid w:val="004639AD"/>
    <w:rsid w:val="004640FB"/>
    <w:rsid w:val="00464483"/>
    <w:rsid w:val="004653D9"/>
    <w:rsid w:val="004666E5"/>
    <w:rsid w:val="004671A8"/>
    <w:rsid w:val="00467E3C"/>
    <w:rsid w:val="0047542B"/>
    <w:rsid w:val="00476F8E"/>
    <w:rsid w:val="0048124D"/>
    <w:rsid w:val="004866D2"/>
    <w:rsid w:val="0048704E"/>
    <w:rsid w:val="004873B1"/>
    <w:rsid w:val="00487E0A"/>
    <w:rsid w:val="00487EB8"/>
    <w:rsid w:val="00495923"/>
    <w:rsid w:val="00497D46"/>
    <w:rsid w:val="004A0148"/>
    <w:rsid w:val="004A1423"/>
    <w:rsid w:val="004A3082"/>
    <w:rsid w:val="004A563B"/>
    <w:rsid w:val="004A6E02"/>
    <w:rsid w:val="004A7267"/>
    <w:rsid w:val="004B2660"/>
    <w:rsid w:val="004B50DB"/>
    <w:rsid w:val="004C06ED"/>
    <w:rsid w:val="004C2280"/>
    <w:rsid w:val="004C3822"/>
    <w:rsid w:val="004C5358"/>
    <w:rsid w:val="004C59C4"/>
    <w:rsid w:val="004C6CC5"/>
    <w:rsid w:val="004C6D55"/>
    <w:rsid w:val="004D61D4"/>
    <w:rsid w:val="004E3D5E"/>
    <w:rsid w:val="004E41A4"/>
    <w:rsid w:val="004E5DEB"/>
    <w:rsid w:val="004E5EFB"/>
    <w:rsid w:val="004F2570"/>
    <w:rsid w:val="004F57E4"/>
    <w:rsid w:val="004F6595"/>
    <w:rsid w:val="00500353"/>
    <w:rsid w:val="0050103A"/>
    <w:rsid w:val="00503D82"/>
    <w:rsid w:val="00504809"/>
    <w:rsid w:val="00512C00"/>
    <w:rsid w:val="005144E9"/>
    <w:rsid w:val="00514B3F"/>
    <w:rsid w:val="00520020"/>
    <w:rsid w:val="005201DC"/>
    <w:rsid w:val="0052091D"/>
    <w:rsid w:val="005238BF"/>
    <w:rsid w:val="00531C43"/>
    <w:rsid w:val="00532EBA"/>
    <w:rsid w:val="00533CFF"/>
    <w:rsid w:val="00533FCA"/>
    <w:rsid w:val="0053410B"/>
    <w:rsid w:val="00540D62"/>
    <w:rsid w:val="00543ECC"/>
    <w:rsid w:val="00545FBA"/>
    <w:rsid w:val="00546645"/>
    <w:rsid w:val="00546B45"/>
    <w:rsid w:val="00552AB7"/>
    <w:rsid w:val="0055520E"/>
    <w:rsid w:val="00557AD0"/>
    <w:rsid w:val="00564C53"/>
    <w:rsid w:val="0056507A"/>
    <w:rsid w:val="00566541"/>
    <w:rsid w:val="00566CF7"/>
    <w:rsid w:val="00570D46"/>
    <w:rsid w:val="00573993"/>
    <w:rsid w:val="00586E2C"/>
    <w:rsid w:val="005928CC"/>
    <w:rsid w:val="005A4CDF"/>
    <w:rsid w:val="005B2223"/>
    <w:rsid w:val="005B3290"/>
    <w:rsid w:val="005B3F99"/>
    <w:rsid w:val="005B71BC"/>
    <w:rsid w:val="005B7962"/>
    <w:rsid w:val="005C047B"/>
    <w:rsid w:val="005C3F38"/>
    <w:rsid w:val="005C5218"/>
    <w:rsid w:val="005D50D4"/>
    <w:rsid w:val="005E00F0"/>
    <w:rsid w:val="005E0447"/>
    <w:rsid w:val="005E0BE0"/>
    <w:rsid w:val="005E3CAE"/>
    <w:rsid w:val="005E4293"/>
    <w:rsid w:val="005E51B5"/>
    <w:rsid w:val="005E5DAD"/>
    <w:rsid w:val="005E7533"/>
    <w:rsid w:val="005F2BC7"/>
    <w:rsid w:val="005F40EC"/>
    <w:rsid w:val="005F4C54"/>
    <w:rsid w:val="005F5D96"/>
    <w:rsid w:val="00600355"/>
    <w:rsid w:val="0060045E"/>
    <w:rsid w:val="006009C8"/>
    <w:rsid w:val="00603BC7"/>
    <w:rsid w:val="00604E9E"/>
    <w:rsid w:val="006074FB"/>
    <w:rsid w:val="006077EE"/>
    <w:rsid w:val="0061476B"/>
    <w:rsid w:val="006205EB"/>
    <w:rsid w:val="00620827"/>
    <w:rsid w:val="00622199"/>
    <w:rsid w:val="006230C9"/>
    <w:rsid w:val="00626E5C"/>
    <w:rsid w:val="0063264B"/>
    <w:rsid w:val="00635E10"/>
    <w:rsid w:val="006374FA"/>
    <w:rsid w:val="00642C63"/>
    <w:rsid w:val="0065037F"/>
    <w:rsid w:val="0065148B"/>
    <w:rsid w:val="00653E14"/>
    <w:rsid w:val="006554D8"/>
    <w:rsid w:val="006625AB"/>
    <w:rsid w:val="00666BCB"/>
    <w:rsid w:val="00672BE2"/>
    <w:rsid w:val="0067328A"/>
    <w:rsid w:val="00676A10"/>
    <w:rsid w:val="00681603"/>
    <w:rsid w:val="00682B64"/>
    <w:rsid w:val="00685749"/>
    <w:rsid w:val="006859C1"/>
    <w:rsid w:val="00685B52"/>
    <w:rsid w:val="006863D7"/>
    <w:rsid w:val="00691485"/>
    <w:rsid w:val="006914AF"/>
    <w:rsid w:val="00691996"/>
    <w:rsid w:val="00694571"/>
    <w:rsid w:val="006950FA"/>
    <w:rsid w:val="006A2E77"/>
    <w:rsid w:val="006A6A15"/>
    <w:rsid w:val="006B067E"/>
    <w:rsid w:val="006B0EC0"/>
    <w:rsid w:val="006B1FAB"/>
    <w:rsid w:val="006B35E2"/>
    <w:rsid w:val="006B4D8F"/>
    <w:rsid w:val="006B565B"/>
    <w:rsid w:val="006B5C0C"/>
    <w:rsid w:val="006B63FC"/>
    <w:rsid w:val="006C5DA1"/>
    <w:rsid w:val="006C5F53"/>
    <w:rsid w:val="006C6599"/>
    <w:rsid w:val="006C6B85"/>
    <w:rsid w:val="006D0E0F"/>
    <w:rsid w:val="006D190C"/>
    <w:rsid w:val="006D3734"/>
    <w:rsid w:val="006D5690"/>
    <w:rsid w:val="006D6F8B"/>
    <w:rsid w:val="006E078E"/>
    <w:rsid w:val="006E0EE3"/>
    <w:rsid w:val="006E112D"/>
    <w:rsid w:val="006E1421"/>
    <w:rsid w:val="006E4CBE"/>
    <w:rsid w:val="006E5452"/>
    <w:rsid w:val="006E6A8F"/>
    <w:rsid w:val="006F03C8"/>
    <w:rsid w:val="006F074D"/>
    <w:rsid w:val="006F1789"/>
    <w:rsid w:val="006F2558"/>
    <w:rsid w:val="006F50AC"/>
    <w:rsid w:val="006F5A2C"/>
    <w:rsid w:val="006F6BED"/>
    <w:rsid w:val="006F753F"/>
    <w:rsid w:val="007006FB"/>
    <w:rsid w:val="007015A5"/>
    <w:rsid w:val="007022AD"/>
    <w:rsid w:val="007048C0"/>
    <w:rsid w:val="007054B6"/>
    <w:rsid w:val="00706EE0"/>
    <w:rsid w:val="007134CC"/>
    <w:rsid w:val="00713B54"/>
    <w:rsid w:val="00714E8D"/>
    <w:rsid w:val="00722F41"/>
    <w:rsid w:val="00724ED6"/>
    <w:rsid w:val="007250DC"/>
    <w:rsid w:val="007264CD"/>
    <w:rsid w:val="00726765"/>
    <w:rsid w:val="0072728D"/>
    <w:rsid w:val="00735D01"/>
    <w:rsid w:val="00737157"/>
    <w:rsid w:val="0073717E"/>
    <w:rsid w:val="00740766"/>
    <w:rsid w:val="00741E94"/>
    <w:rsid w:val="007424F3"/>
    <w:rsid w:val="007442A1"/>
    <w:rsid w:val="007551FF"/>
    <w:rsid w:val="0075623F"/>
    <w:rsid w:val="0075677F"/>
    <w:rsid w:val="00756D73"/>
    <w:rsid w:val="007600DD"/>
    <w:rsid w:val="00760387"/>
    <w:rsid w:val="007606B0"/>
    <w:rsid w:val="00770DB2"/>
    <w:rsid w:val="00774AC8"/>
    <w:rsid w:val="007817C7"/>
    <w:rsid w:val="00784A34"/>
    <w:rsid w:val="007872BD"/>
    <w:rsid w:val="007908A7"/>
    <w:rsid w:val="00791C5C"/>
    <w:rsid w:val="00794220"/>
    <w:rsid w:val="00794DF4"/>
    <w:rsid w:val="007A1514"/>
    <w:rsid w:val="007A2802"/>
    <w:rsid w:val="007A466F"/>
    <w:rsid w:val="007B578F"/>
    <w:rsid w:val="007C133F"/>
    <w:rsid w:val="007C5A20"/>
    <w:rsid w:val="007D062E"/>
    <w:rsid w:val="007D2078"/>
    <w:rsid w:val="007D4140"/>
    <w:rsid w:val="007E0422"/>
    <w:rsid w:val="007E1967"/>
    <w:rsid w:val="007E1C22"/>
    <w:rsid w:val="007F0499"/>
    <w:rsid w:val="0080431F"/>
    <w:rsid w:val="008046BA"/>
    <w:rsid w:val="008047B1"/>
    <w:rsid w:val="008070EE"/>
    <w:rsid w:val="00807F01"/>
    <w:rsid w:val="00810E17"/>
    <w:rsid w:val="00812C65"/>
    <w:rsid w:val="00816BF4"/>
    <w:rsid w:val="00817830"/>
    <w:rsid w:val="008178D2"/>
    <w:rsid w:val="00817964"/>
    <w:rsid w:val="00817EEB"/>
    <w:rsid w:val="00820147"/>
    <w:rsid w:val="008206F1"/>
    <w:rsid w:val="00822D5C"/>
    <w:rsid w:val="00822DF3"/>
    <w:rsid w:val="008241C8"/>
    <w:rsid w:val="008244F5"/>
    <w:rsid w:val="00826D39"/>
    <w:rsid w:val="0082714D"/>
    <w:rsid w:val="00831EF6"/>
    <w:rsid w:val="008355F2"/>
    <w:rsid w:val="0083614E"/>
    <w:rsid w:val="008437BF"/>
    <w:rsid w:val="00844F9B"/>
    <w:rsid w:val="00844FBA"/>
    <w:rsid w:val="00846A63"/>
    <w:rsid w:val="008516AD"/>
    <w:rsid w:val="0085401C"/>
    <w:rsid w:val="00863929"/>
    <w:rsid w:val="00863FAD"/>
    <w:rsid w:val="00864AF5"/>
    <w:rsid w:val="00865104"/>
    <w:rsid w:val="008661DD"/>
    <w:rsid w:val="00867547"/>
    <w:rsid w:val="008711ED"/>
    <w:rsid w:val="00871BF1"/>
    <w:rsid w:val="00873835"/>
    <w:rsid w:val="0087399D"/>
    <w:rsid w:val="00876C33"/>
    <w:rsid w:val="008809EA"/>
    <w:rsid w:val="00886CDF"/>
    <w:rsid w:val="00895D73"/>
    <w:rsid w:val="008979BF"/>
    <w:rsid w:val="008A03D5"/>
    <w:rsid w:val="008A0FE7"/>
    <w:rsid w:val="008A22B7"/>
    <w:rsid w:val="008A2590"/>
    <w:rsid w:val="008A4CD8"/>
    <w:rsid w:val="008A4D6E"/>
    <w:rsid w:val="008A7F12"/>
    <w:rsid w:val="008B0C3A"/>
    <w:rsid w:val="008B239E"/>
    <w:rsid w:val="008B2988"/>
    <w:rsid w:val="008B3AAC"/>
    <w:rsid w:val="008B4CDB"/>
    <w:rsid w:val="008B58F2"/>
    <w:rsid w:val="008D4504"/>
    <w:rsid w:val="008D4B14"/>
    <w:rsid w:val="008D5DD1"/>
    <w:rsid w:val="008D6362"/>
    <w:rsid w:val="008D7E9F"/>
    <w:rsid w:val="008E03CB"/>
    <w:rsid w:val="008E407B"/>
    <w:rsid w:val="008E5352"/>
    <w:rsid w:val="008E7775"/>
    <w:rsid w:val="008F103D"/>
    <w:rsid w:val="008F1AFF"/>
    <w:rsid w:val="008F1CAC"/>
    <w:rsid w:val="008F3661"/>
    <w:rsid w:val="008F3B01"/>
    <w:rsid w:val="008F504E"/>
    <w:rsid w:val="008F74C3"/>
    <w:rsid w:val="0090366D"/>
    <w:rsid w:val="0090433B"/>
    <w:rsid w:val="00904F6C"/>
    <w:rsid w:val="009071B1"/>
    <w:rsid w:val="009107EF"/>
    <w:rsid w:val="0091294E"/>
    <w:rsid w:val="0091383B"/>
    <w:rsid w:val="009156AC"/>
    <w:rsid w:val="00916481"/>
    <w:rsid w:val="009174CB"/>
    <w:rsid w:val="00922153"/>
    <w:rsid w:val="00925A2F"/>
    <w:rsid w:val="009333AF"/>
    <w:rsid w:val="00941816"/>
    <w:rsid w:val="009451AF"/>
    <w:rsid w:val="009454E5"/>
    <w:rsid w:val="00947A32"/>
    <w:rsid w:val="00953A36"/>
    <w:rsid w:val="009549C4"/>
    <w:rsid w:val="009552E8"/>
    <w:rsid w:val="00960317"/>
    <w:rsid w:val="00961695"/>
    <w:rsid w:val="00965A8F"/>
    <w:rsid w:val="00967BCE"/>
    <w:rsid w:val="00970F7C"/>
    <w:rsid w:val="0097567C"/>
    <w:rsid w:val="00977838"/>
    <w:rsid w:val="009855D1"/>
    <w:rsid w:val="0099172C"/>
    <w:rsid w:val="00995CB5"/>
    <w:rsid w:val="009962EB"/>
    <w:rsid w:val="00996A08"/>
    <w:rsid w:val="009A0F47"/>
    <w:rsid w:val="009A11CF"/>
    <w:rsid w:val="009A15F5"/>
    <w:rsid w:val="009A1D34"/>
    <w:rsid w:val="009A28A7"/>
    <w:rsid w:val="009A3A08"/>
    <w:rsid w:val="009A5A5D"/>
    <w:rsid w:val="009A6578"/>
    <w:rsid w:val="009B0B45"/>
    <w:rsid w:val="009C11DC"/>
    <w:rsid w:val="009C6A79"/>
    <w:rsid w:val="009C7E68"/>
    <w:rsid w:val="009D4898"/>
    <w:rsid w:val="009D4E9D"/>
    <w:rsid w:val="009E0104"/>
    <w:rsid w:val="009E3EE3"/>
    <w:rsid w:val="009E53EA"/>
    <w:rsid w:val="009F062A"/>
    <w:rsid w:val="009F3BDB"/>
    <w:rsid w:val="009F4E7A"/>
    <w:rsid w:val="009F515B"/>
    <w:rsid w:val="00A02AA7"/>
    <w:rsid w:val="00A15ED3"/>
    <w:rsid w:val="00A22E4B"/>
    <w:rsid w:val="00A23C0E"/>
    <w:rsid w:val="00A254FC"/>
    <w:rsid w:val="00A2683D"/>
    <w:rsid w:val="00A34D25"/>
    <w:rsid w:val="00A40DE3"/>
    <w:rsid w:val="00A41F1E"/>
    <w:rsid w:val="00A4235D"/>
    <w:rsid w:val="00A4388E"/>
    <w:rsid w:val="00A46EE7"/>
    <w:rsid w:val="00A472BC"/>
    <w:rsid w:val="00A47732"/>
    <w:rsid w:val="00A504CC"/>
    <w:rsid w:val="00A5131C"/>
    <w:rsid w:val="00A534F2"/>
    <w:rsid w:val="00A54CD6"/>
    <w:rsid w:val="00A56B9F"/>
    <w:rsid w:val="00A572F1"/>
    <w:rsid w:val="00A57C31"/>
    <w:rsid w:val="00A57DE8"/>
    <w:rsid w:val="00A60BC5"/>
    <w:rsid w:val="00A60C4C"/>
    <w:rsid w:val="00A65697"/>
    <w:rsid w:val="00A70D3C"/>
    <w:rsid w:val="00A8120B"/>
    <w:rsid w:val="00A84A29"/>
    <w:rsid w:val="00A9049D"/>
    <w:rsid w:val="00A90829"/>
    <w:rsid w:val="00A908F6"/>
    <w:rsid w:val="00A918D3"/>
    <w:rsid w:val="00AA218E"/>
    <w:rsid w:val="00AA3820"/>
    <w:rsid w:val="00AA3C2E"/>
    <w:rsid w:val="00AA7E57"/>
    <w:rsid w:val="00AB0FFC"/>
    <w:rsid w:val="00AB4667"/>
    <w:rsid w:val="00AB4A8F"/>
    <w:rsid w:val="00AB52B1"/>
    <w:rsid w:val="00AB6AB7"/>
    <w:rsid w:val="00AC0E84"/>
    <w:rsid w:val="00AC1995"/>
    <w:rsid w:val="00AC31AE"/>
    <w:rsid w:val="00AC6340"/>
    <w:rsid w:val="00AC7041"/>
    <w:rsid w:val="00AD158A"/>
    <w:rsid w:val="00AD54DC"/>
    <w:rsid w:val="00AD6F82"/>
    <w:rsid w:val="00AE4841"/>
    <w:rsid w:val="00AE5080"/>
    <w:rsid w:val="00AF17CE"/>
    <w:rsid w:val="00AF4685"/>
    <w:rsid w:val="00AF538C"/>
    <w:rsid w:val="00AF5A5E"/>
    <w:rsid w:val="00AF6DDC"/>
    <w:rsid w:val="00AF736D"/>
    <w:rsid w:val="00B00BAC"/>
    <w:rsid w:val="00B0138B"/>
    <w:rsid w:val="00B01BB0"/>
    <w:rsid w:val="00B04943"/>
    <w:rsid w:val="00B0659B"/>
    <w:rsid w:val="00B151B0"/>
    <w:rsid w:val="00B152FB"/>
    <w:rsid w:val="00B1763C"/>
    <w:rsid w:val="00B21593"/>
    <w:rsid w:val="00B23AD9"/>
    <w:rsid w:val="00B2499C"/>
    <w:rsid w:val="00B25226"/>
    <w:rsid w:val="00B263C7"/>
    <w:rsid w:val="00B27679"/>
    <w:rsid w:val="00B31C7E"/>
    <w:rsid w:val="00B33D5E"/>
    <w:rsid w:val="00B3675F"/>
    <w:rsid w:val="00B42D1E"/>
    <w:rsid w:val="00B46FA5"/>
    <w:rsid w:val="00B47A4A"/>
    <w:rsid w:val="00B50B6C"/>
    <w:rsid w:val="00B51358"/>
    <w:rsid w:val="00B54C2E"/>
    <w:rsid w:val="00B54F9A"/>
    <w:rsid w:val="00B57B48"/>
    <w:rsid w:val="00B60908"/>
    <w:rsid w:val="00B632E7"/>
    <w:rsid w:val="00B67C5A"/>
    <w:rsid w:val="00B7021B"/>
    <w:rsid w:val="00B70AA6"/>
    <w:rsid w:val="00B710FD"/>
    <w:rsid w:val="00B718AA"/>
    <w:rsid w:val="00B71C12"/>
    <w:rsid w:val="00B73920"/>
    <w:rsid w:val="00B741BB"/>
    <w:rsid w:val="00B744E9"/>
    <w:rsid w:val="00B74B9C"/>
    <w:rsid w:val="00B75FE6"/>
    <w:rsid w:val="00B772AC"/>
    <w:rsid w:val="00B8104F"/>
    <w:rsid w:val="00B81A8D"/>
    <w:rsid w:val="00B843C6"/>
    <w:rsid w:val="00B84B1C"/>
    <w:rsid w:val="00B8691F"/>
    <w:rsid w:val="00B872E9"/>
    <w:rsid w:val="00B87449"/>
    <w:rsid w:val="00B904AB"/>
    <w:rsid w:val="00B90D4C"/>
    <w:rsid w:val="00B94839"/>
    <w:rsid w:val="00B95E80"/>
    <w:rsid w:val="00BA1B65"/>
    <w:rsid w:val="00BA2F5F"/>
    <w:rsid w:val="00BA656F"/>
    <w:rsid w:val="00BA679C"/>
    <w:rsid w:val="00BB191D"/>
    <w:rsid w:val="00BB1953"/>
    <w:rsid w:val="00BB405E"/>
    <w:rsid w:val="00BC00B9"/>
    <w:rsid w:val="00BC3FF2"/>
    <w:rsid w:val="00BC4BE6"/>
    <w:rsid w:val="00BD0D57"/>
    <w:rsid w:val="00BD461C"/>
    <w:rsid w:val="00BD7581"/>
    <w:rsid w:val="00BE69C6"/>
    <w:rsid w:val="00C00256"/>
    <w:rsid w:val="00C0268B"/>
    <w:rsid w:val="00C06700"/>
    <w:rsid w:val="00C10377"/>
    <w:rsid w:val="00C14729"/>
    <w:rsid w:val="00C15275"/>
    <w:rsid w:val="00C16DD1"/>
    <w:rsid w:val="00C176B3"/>
    <w:rsid w:val="00C17FB4"/>
    <w:rsid w:val="00C216FC"/>
    <w:rsid w:val="00C21AF1"/>
    <w:rsid w:val="00C24026"/>
    <w:rsid w:val="00C351CD"/>
    <w:rsid w:val="00C377D8"/>
    <w:rsid w:val="00C402C8"/>
    <w:rsid w:val="00C40F37"/>
    <w:rsid w:val="00C427EE"/>
    <w:rsid w:val="00C439C4"/>
    <w:rsid w:val="00C43FCC"/>
    <w:rsid w:val="00C44AAA"/>
    <w:rsid w:val="00C46CB5"/>
    <w:rsid w:val="00C46D34"/>
    <w:rsid w:val="00C509BE"/>
    <w:rsid w:val="00C52CD8"/>
    <w:rsid w:val="00C53E65"/>
    <w:rsid w:val="00C54547"/>
    <w:rsid w:val="00C55CDA"/>
    <w:rsid w:val="00C57146"/>
    <w:rsid w:val="00C60329"/>
    <w:rsid w:val="00C610C2"/>
    <w:rsid w:val="00C63BE3"/>
    <w:rsid w:val="00C65FC8"/>
    <w:rsid w:val="00C670CF"/>
    <w:rsid w:val="00C72AD1"/>
    <w:rsid w:val="00C7531B"/>
    <w:rsid w:val="00C77CBB"/>
    <w:rsid w:val="00C77E11"/>
    <w:rsid w:val="00C83B2D"/>
    <w:rsid w:val="00C8460A"/>
    <w:rsid w:val="00C900F4"/>
    <w:rsid w:val="00C93BBC"/>
    <w:rsid w:val="00C95225"/>
    <w:rsid w:val="00C96CF8"/>
    <w:rsid w:val="00CA2855"/>
    <w:rsid w:val="00CA2F79"/>
    <w:rsid w:val="00CA7248"/>
    <w:rsid w:val="00CB2B57"/>
    <w:rsid w:val="00CB3CCC"/>
    <w:rsid w:val="00CB6FBC"/>
    <w:rsid w:val="00CC5E72"/>
    <w:rsid w:val="00CC6FBB"/>
    <w:rsid w:val="00CC7125"/>
    <w:rsid w:val="00CC77DE"/>
    <w:rsid w:val="00CD17D2"/>
    <w:rsid w:val="00CE0B57"/>
    <w:rsid w:val="00CE1261"/>
    <w:rsid w:val="00CE3607"/>
    <w:rsid w:val="00CE642F"/>
    <w:rsid w:val="00CF01BC"/>
    <w:rsid w:val="00CF2899"/>
    <w:rsid w:val="00CF2EEC"/>
    <w:rsid w:val="00CF3638"/>
    <w:rsid w:val="00CF4AA8"/>
    <w:rsid w:val="00D0109C"/>
    <w:rsid w:val="00D0398F"/>
    <w:rsid w:val="00D05FCB"/>
    <w:rsid w:val="00D064FF"/>
    <w:rsid w:val="00D13954"/>
    <w:rsid w:val="00D15E14"/>
    <w:rsid w:val="00D1661E"/>
    <w:rsid w:val="00D2105D"/>
    <w:rsid w:val="00D21DB5"/>
    <w:rsid w:val="00D259F3"/>
    <w:rsid w:val="00D33B56"/>
    <w:rsid w:val="00D375DB"/>
    <w:rsid w:val="00D4036D"/>
    <w:rsid w:val="00D40F2A"/>
    <w:rsid w:val="00D420E8"/>
    <w:rsid w:val="00D43046"/>
    <w:rsid w:val="00D47E1F"/>
    <w:rsid w:val="00D47E90"/>
    <w:rsid w:val="00D51166"/>
    <w:rsid w:val="00D52E80"/>
    <w:rsid w:val="00D57752"/>
    <w:rsid w:val="00D57C68"/>
    <w:rsid w:val="00D61EA0"/>
    <w:rsid w:val="00D63A8A"/>
    <w:rsid w:val="00D63BBE"/>
    <w:rsid w:val="00D63EF7"/>
    <w:rsid w:val="00D65B03"/>
    <w:rsid w:val="00D65C77"/>
    <w:rsid w:val="00D7633B"/>
    <w:rsid w:val="00D76E18"/>
    <w:rsid w:val="00D77B98"/>
    <w:rsid w:val="00D80C4C"/>
    <w:rsid w:val="00D80EF7"/>
    <w:rsid w:val="00D81B0F"/>
    <w:rsid w:val="00D82B7D"/>
    <w:rsid w:val="00D90F4E"/>
    <w:rsid w:val="00D93522"/>
    <w:rsid w:val="00D9587A"/>
    <w:rsid w:val="00D96484"/>
    <w:rsid w:val="00D97796"/>
    <w:rsid w:val="00DA0DCC"/>
    <w:rsid w:val="00DA1BFB"/>
    <w:rsid w:val="00DA2179"/>
    <w:rsid w:val="00DB406B"/>
    <w:rsid w:val="00DB4AB7"/>
    <w:rsid w:val="00DB5BC8"/>
    <w:rsid w:val="00DB6454"/>
    <w:rsid w:val="00DC30B4"/>
    <w:rsid w:val="00DC73ED"/>
    <w:rsid w:val="00DC7489"/>
    <w:rsid w:val="00DD416D"/>
    <w:rsid w:val="00DD4F41"/>
    <w:rsid w:val="00DD6CEF"/>
    <w:rsid w:val="00DE5173"/>
    <w:rsid w:val="00DE5C32"/>
    <w:rsid w:val="00DE735F"/>
    <w:rsid w:val="00DE7717"/>
    <w:rsid w:val="00DE7AAB"/>
    <w:rsid w:val="00DF0F24"/>
    <w:rsid w:val="00DF2F9C"/>
    <w:rsid w:val="00DF3FD7"/>
    <w:rsid w:val="00DF5DA8"/>
    <w:rsid w:val="00DF684E"/>
    <w:rsid w:val="00DF75D0"/>
    <w:rsid w:val="00E02FA0"/>
    <w:rsid w:val="00E1208D"/>
    <w:rsid w:val="00E1273D"/>
    <w:rsid w:val="00E17990"/>
    <w:rsid w:val="00E20162"/>
    <w:rsid w:val="00E20344"/>
    <w:rsid w:val="00E211B5"/>
    <w:rsid w:val="00E232D0"/>
    <w:rsid w:val="00E23738"/>
    <w:rsid w:val="00E23FDA"/>
    <w:rsid w:val="00E2683F"/>
    <w:rsid w:val="00E3392D"/>
    <w:rsid w:val="00E40D29"/>
    <w:rsid w:val="00E40E5A"/>
    <w:rsid w:val="00E41E0C"/>
    <w:rsid w:val="00E43F40"/>
    <w:rsid w:val="00E4703E"/>
    <w:rsid w:val="00E472CA"/>
    <w:rsid w:val="00E47CE8"/>
    <w:rsid w:val="00E504BA"/>
    <w:rsid w:val="00E53B2A"/>
    <w:rsid w:val="00E5594A"/>
    <w:rsid w:val="00E62FC8"/>
    <w:rsid w:val="00E65487"/>
    <w:rsid w:val="00E65A67"/>
    <w:rsid w:val="00E7034B"/>
    <w:rsid w:val="00E716DF"/>
    <w:rsid w:val="00E72793"/>
    <w:rsid w:val="00E768F9"/>
    <w:rsid w:val="00E7750F"/>
    <w:rsid w:val="00E77DB9"/>
    <w:rsid w:val="00E77F33"/>
    <w:rsid w:val="00E801EE"/>
    <w:rsid w:val="00E80B42"/>
    <w:rsid w:val="00E80ED1"/>
    <w:rsid w:val="00E84548"/>
    <w:rsid w:val="00E84D63"/>
    <w:rsid w:val="00E92210"/>
    <w:rsid w:val="00E956C3"/>
    <w:rsid w:val="00E96083"/>
    <w:rsid w:val="00E97E3E"/>
    <w:rsid w:val="00E97F43"/>
    <w:rsid w:val="00EA0618"/>
    <w:rsid w:val="00EA13C3"/>
    <w:rsid w:val="00EA1BC5"/>
    <w:rsid w:val="00EA21AE"/>
    <w:rsid w:val="00EA40F2"/>
    <w:rsid w:val="00EB39AE"/>
    <w:rsid w:val="00EB72AD"/>
    <w:rsid w:val="00EC5BC2"/>
    <w:rsid w:val="00EC5CE2"/>
    <w:rsid w:val="00EC5CF3"/>
    <w:rsid w:val="00ED2221"/>
    <w:rsid w:val="00ED3CC6"/>
    <w:rsid w:val="00ED562E"/>
    <w:rsid w:val="00ED5C1F"/>
    <w:rsid w:val="00ED63EF"/>
    <w:rsid w:val="00ED7EAA"/>
    <w:rsid w:val="00EE2660"/>
    <w:rsid w:val="00EE4538"/>
    <w:rsid w:val="00EE5728"/>
    <w:rsid w:val="00EE60C8"/>
    <w:rsid w:val="00EE6B2B"/>
    <w:rsid w:val="00EE76F2"/>
    <w:rsid w:val="00EF147A"/>
    <w:rsid w:val="00EF5236"/>
    <w:rsid w:val="00EF77E8"/>
    <w:rsid w:val="00F014A2"/>
    <w:rsid w:val="00F0468C"/>
    <w:rsid w:val="00F068B5"/>
    <w:rsid w:val="00F11A8B"/>
    <w:rsid w:val="00F12172"/>
    <w:rsid w:val="00F16E2A"/>
    <w:rsid w:val="00F20086"/>
    <w:rsid w:val="00F23FF8"/>
    <w:rsid w:val="00F2412E"/>
    <w:rsid w:val="00F2752A"/>
    <w:rsid w:val="00F30B2B"/>
    <w:rsid w:val="00F3177B"/>
    <w:rsid w:val="00F41F7A"/>
    <w:rsid w:val="00F41F9D"/>
    <w:rsid w:val="00F4535A"/>
    <w:rsid w:val="00F4779A"/>
    <w:rsid w:val="00F504EE"/>
    <w:rsid w:val="00F53ABE"/>
    <w:rsid w:val="00F54BBB"/>
    <w:rsid w:val="00F56F69"/>
    <w:rsid w:val="00F607E2"/>
    <w:rsid w:val="00F66ED1"/>
    <w:rsid w:val="00F739D6"/>
    <w:rsid w:val="00F74189"/>
    <w:rsid w:val="00F77AF5"/>
    <w:rsid w:val="00F81A71"/>
    <w:rsid w:val="00F921A8"/>
    <w:rsid w:val="00F95975"/>
    <w:rsid w:val="00FA2756"/>
    <w:rsid w:val="00FA3B5E"/>
    <w:rsid w:val="00FA3E1B"/>
    <w:rsid w:val="00FA74BD"/>
    <w:rsid w:val="00FA7D60"/>
    <w:rsid w:val="00FB2177"/>
    <w:rsid w:val="00FB2347"/>
    <w:rsid w:val="00FB3673"/>
    <w:rsid w:val="00FB445A"/>
    <w:rsid w:val="00FB4D08"/>
    <w:rsid w:val="00FC034D"/>
    <w:rsid w:val="00FC12E0"/>
    <w:rsid w:val="00FC6944"/>
    <w:rsid w:val="00FC785B"/>
    <w:rsid w:val="00FD2F48"/>
    <w:rsid w:val="00FD330C"/>
    <w:rsid w:val="00FD3BCC"/>
    <w:rsid w:val="00FD420B"/>
    <w:rsid w:val="00FD514C"/>
    <w:rsid w:val="00FD747D"/>
    <w:rsid w:val="00FE3A9A"/>
    <w:rsid w:val="00FE4BA8"/>
    <w:rsid w:val="00FE718C"/>
    <w:rsid w:val="00FF0B51"/>
    <w:rsid w:val="00FF155F"/>
    <w:rsid w:val="00FF354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6C69F5"/>
  <w15:docId w15:val="{425DB0D2-EC8F-44BE-A64B-548F9C784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44F5"/>
  </w:style>
  <w:style w:type="paragraph" w:styleId="Heading1">
    <w:name w:val="heading 1"/>
    <w:basedOn w:val="Normal"/>
    <w:next w:val="Normal"/>
    <w:link w:val="Heading1Char"/>
    <w:uiPriority w:val="9"/>
    <w:qFormat/>
    <w:rsid w:val="00FE4B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B4A8F"/>
    <w:pPr>
      <w:keepNext/>
      <w:keepLines/>
      <w:spacing w:before="40" w:after="0"/>
      <w:outlineLvl w:val="1"/>
    </w:pPr>
    <w:rPr>
      <w:rFonts w:ascii="Times New Roman" w:eastAsiaTheme="majorEastAsia" w:hAnsi="Times New Roman" w:cs="Times New Roman"/>
      <w:b/>
      <w:bCs/>
      <w:sz w:val="24"/>
      <w:szCs w:val="24"/>
    </w:rPr>
  </w:style>
  <w:style w:type="paragraph" w:styleId="Heading3">
    <w:name w:val="heading 3"/>
    <w:basedOn w:val="Normal"/>
    <w:next w:val="Normal"/>
    <w:link w:val="Heading3Char"/>
    <w:uiPriority w:val="9"/>
    <w:unhideWhenUsed/>
    <w:qFormat/>
    <w:rsid w:val="00AB4A8F"/>
    <w:pPr>
      <w:keepNext/>
      <w:keepLines/>
      <w:spacing w:before="40" w:after="0"/>
      <w:outlineLvl w:val="2"/>
    </w:pPr>
    <w:rPr>
      <w:rFonts w:ascii="Times New Roman" w:eastAsiaTheme="majorEastAsia" w:hAnsi="Times New Roman" w:cs="Times New Roman"/>
      <w:b/>
      <w:bCs/>
      <w:sz w:val="24"/>
      <w:szCs w:val="24"/>
    </w:rPr>
  </w:style>
  <w:style w:type="paragraph" w:styleId="Heading4">
    <w:name w:val="heading 4"/>
    <w:basedOn w:val="Normal"/>
    <w:next w:val="Normal"/>
    <w:link w:val="Heading4Char"/>
    <w:uiPriority w:val="9"/>
    <w:unhideWhenUsed/>
    <w:qFormat/>
    <w:rsid w:val="002F6C0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4A8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472CA"/>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paragraph" w:styleId="Header">
    <w:name w:val="header"/>
    <w:basedOn w:val="Normal"/>
    <w:link w:val="HeaderChar"/>
    <w:uiPriority w:val="99"/>
    <w:unhideWhenUsed/>
    <w:rsid w:val="00E47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72CA"/>
  </w:style>
  <w:style w:type="paragraph" w:styleId="Footer">
    <w:name w:val="footer"/>
    <w:basedOn w:val="Normal"/>
    <w:link w:val="FooterChar"/>
    <w:uiPriority w:val="99"/>
    <w:unhideWhenUsed/>
    <w:rsid w:val="00E47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72CA"/>
  </w:style>
  <w:style w:type="character" w:customStyle="1" w:styleId="apple-tab-span">
    <w:name w:val="apple-tab-span"/>
    <w:basedOn w:val="DefaultParagraphFont"/>
    <w:rsid w:val="004A563B"/>
  </w:style>
  <w:style w:type="paragraph" w:styleId="ListParagraph">
    <w:name w:val="List Paragraph"/>
    <w:basedOn w:val="Normal"/>
    <w:uiPriority w:val="34"/>
    <w:qFormat/>
    <w:rsid w:val="004A563B"/>
    <w:pPr>
      <w:ind w:left="720"/>
      <w:contextualSpacing/>
    </w:pPr>
  </w:style>
  <w:style w:type="character" w:styleId="Hyperlink">
    <w:name w:val="Hyperlink"/>
    <w:basedOn w:val="DefaultParagraphFont"/>
    <w:uiPriority w:val="99"/>
    <w:unhideWhenUsed/>
    <w:rsid w:val="00FD2F48"/>
    <w:rPr>
      <w:color w:val="0000FF"/>
      <w:u w:val="single"/>
    </w:rPr>
  </w:style>
  <w:style w:type="paragraph" w:styleId="Title">
    <w:name w:val="Title"/>
    <w:basedOn w:val="Normal"/>
    <w:next w:val="Normal"/>
    <w:link w:val="TitleChar"/>
    <w:uiPriority w:val="10"/>
    <w:qFormat/>
    <w:rsid w:val="00D166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661E"/>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B4A8F"/>
    <w:rPr>
      <w:rFonts w:ascii="Times New Roman" w:eastAsiaTheme="majorEastAsia" w:hAnsi="Times New Roman" w:cs="Times New Roman"/>
      <w:b/>
      <w:bCs/>
      <w:sz w:val="24"/>
      <w:szCs w:val="24"/>
    </w:rPr>
  </w:style>
  <w:style w:type="character" w:customStyle="1" w:styleId="Heading1Char">
    <w:name w:val="Heading 1 Char"/>
    <w:basedOn w:val="DefaultParagraphFont"/>
    <w:link w:val="Heading1"/>
    <w:uiPriority w:val="9"/>
    <w:rsid w:val="00FE4BA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AB4A8F"/>
    <w:rPr>
      <w:rFonts w:ascii="Times New Roman" w:eastAsiaTheme="majorEastAsia" w:hAnsi="Times New Roman" w:cs="Times New Roman"/>
      <w:b/>
      <w:bCs/>
      <w:sz w:val="24"/>
      <w:szCs w:val="24"/>
    </w:rPr>
  </w:style>
  <w:style w:type="character" w:customStyle="1" w:styleId="Heading4Char">
    <w:name w:val="Heading 4 Char"/>
    <w:basedOn w:val="DefaultParagraphFont"/>
    <w:link w:val="Heading4"/>
    <w:uiPriority w:val="9"/>
    <w:rsid w:val="002F6C0A"/>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5201DC"/>
    <w:rPr>
      <w:color w:val="605E5C"/>
      <w:shd w:val="clear" w:color="auto" w:fill="E1DFDD"/>
    </w:rPr>
  </w:style>
  <w:style w:type="table" w:styleId="TableGrid">
    <w:name w:val="Table Grid"/>
    <w:basedOn w:val="TableNormal"/>
    <w:uiPriority w:val="39"/>
    <w:rsid w:val="008B23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D6F8B"/>
    <w:rPr>
      <w:color w:val="954F72" w:themeColor="followedHyperlink"/>
      <w:u w:val="single"/>
    </w:rPr>
  </w:style>
  <w:style w:type="character" w:customStyle="1" w:styleId="Heading5Char">
    <w:name w:val="Heading 5 Char"/>
    <w:basedOn w:val="DefaultParagraphFont"/>
    <w:link w:val="Heading5"/>
    <w:uiPriority w:val="9"/>
    <w:rsid w:val="00AB4A8F"/>
    <w:rPr>
      <w:rFonts w:asciiTheme="majorHAnsi" w:eastAsiaTheme="majorEastAsia" w:hAnsiTheme="majorHAnsi" w:cstheme="majorBidi"/>
      <w:color w:val="2F5496" w:themeColor="accent1" w:themeShade="BF"/>
    </w:rPr>
  </w:style>
  <w:style w:type="paragraph" w:styleId="TOCHeading">
    <w:name w:val="TOC Heading"/>
    <w:basedOn w:val="Heading1"/>
    <w:next w:val="Normal"/>
    <w:uiPriority w:val="39"/>
    <w:unhideWhenUsed/>
    <w:qFormat/>
    <w:rsid w:val="004653D9"/>
    <w:pPr>
      <w:outlineLvl w:val="9"/>
    </w:pPr>
    <w:rPr>
      <w:kern w:val="0"/>
      <w:lang w:val="en-US"/>
      <w14:ligatures w14:val="none"/>
    </w:rPr>
  </w:style>
  <w:style w:type="paragraph" w:styleId="TOC1">
    <w:name w:val="toc 1"/>
    <w:basedOn w:val="Normal"/>
    <w:next w:val="Normal"/>
    <w:autoRedefine/>
    <w:uiPriority w:val="39"/>
    <w:unhideWhenUsed/>
    <w:rsid w:val="00D51166"/>
    <w:pPr>
      <w:tabs>
        <w:tab w:val="right" w:leader="dot" w:pos="7927"/>
      </w:tabs>
      <w:spacing w:after="100" w:line="360" w:lineRule="auto"/>
      <w:jc w:val="both"/>
    </w:pPr>
  </w:style>
  <w:style w:type="paragraph" w:styleId="TOC2">
    <w:name w:val="toc 2"/>
    <w:basedOn w:val="Normal"/>
    <w:next w:val="Normal"/>
    <w:autoRedefine/>
    <w:uiPriority w:val="39"/>
    <w:unhideWhenUsed/>
    <w:rsid w:val="004653D9"/>
    <w:pPr>
      <w:spacing w:after="100"/>
      <w:ind w:left="220"/>
    </w:pPr>
  </w:style>
  <w:style w:type="paragraph" w:styleId="TOC3">
    <w:name w:val="toc 3"/>
    <w:basedOn w:val="Normal"/>
    <w:next w:val="Normal"/>
    <w:autoRedefine/>
    <w:uiPriority w:val="39"/>
    <w:unhideWhenUsed/>
    <w:rsid w:val="004653D9"/>
    <w:pPr>
      <w:spacing w:after="100"/>
      <w:ind w:left="440"/>
    </w:pPr>
  </w:style>
  <w:style w:type="paragraph" w:styleId="TOC4">
    <w:name w:val="toc 4"/>
    <w:basedOn w:val="Normal"/>
    <w:next w:val="Normal"/>
    <w:autoRedefine/>
    <w:uiPriority w:val="39"/>
    <w:unhideWhenUsed/>
    <w:rsid w:val="004653D9"/>
    <w:pPr>
      <w:spacing w:after="100"/>
      <w:ind w:left="660"/>
    </w:pPr>
  </w:style>
  <w:style w:type="paragraph" w:styleId="TOC5">
    <w:name w:val="toc 5"/>
    <w:basedOn w:val="Normal"/>
    <w:next w:val="Normal"/>
    <w:autoRedefine/>
    <w:uiPriority w:val="39"/>
    <w:unhideWhenUsed/>
    <w:rsid w:val="004653D9"/>
    <w:pPr>
      <w:spacing w:after="100"/>
      <w:ind w:left="880"/>
    </w:pPr>
  </w:style>
  <w:style w:type="paragraph" w:styleId="TOC6">
    <w:name w:val="toc 6"/>
    <w:basedOn w:val="Normal"/>
    <w:next w:val="Normal"/>
    <w:autoRedefine/>
    <w:uiPriority w:val="39"/>
    <w:unhideWhenUsed/>
    <w:rsid w:val="004653D9"/>
    <w:pPr>
      <w:spacing w:after="100"/>
      <w:ind w:left="1100"/>
    </w:pPr>
    <w:rPr>
      <w:rFonts w:eastAsiaTheme="minorEastAsia"/>
      <w:lang w:eastAsia="en-ID"/>
    </w:rPr>
  </w:style>
  <w:style w:type="paragraph" w:styleId="TOC7">
    <w:name w:val="toc 7"/>
    <w:basedOn w:val="Normal"/>
    <w:next w:val="Normal"/>
    <w:autoRedefine/>
    <w:uiPriority w:val="39"/>
    <w:unhideWhenUsed/>
    <w:rsid w:val="004653D9"/>
    <w:pPr>
      <w:spacing w:after="100"/>
      <w:ind w:left="1320"/>
    </w:pPr>
    <w:rPr>
      <w:rFonts w:eastAsiaTheme="minorEastAsia"/>
      <w:lang w:eastAsia="en-ID"/>
    </w:rPr>
  </w:style>
  <w:style w:type="paragraph" w:styleId="TOC8">
    <w:name w:val="toc 8"/>
    <w:basedOn w:val="Normal"/>
    <w:next w:val="Normal"/>
    <w:autoRedefine/>
    <w:uiPriority w:val="39"/>
    <w:unhideWhenUsed/>
    <w:rsid w:val="004653D9"/>
    <w:pPr>
      <w:spacing w:after="100"/>
      <w:ind w:left="1540"/>
    </w:pPr>
    <w:rPr>
      <w:rFonts w:eastAsiaTheme="minorEastAsia"/>
      <w:lang w:eastAsia="en-ID"/>
    </w:rPr>
  </w:style>
  <w:style w:type="paragraph" w:styleId="TOC9">
    <w:name w:val="toc 9"/>
    <w:basedOn w:val="Normal"/>
    <w:next w:val="Normal"/>
    <w:autoRedefine/>
    <w:uiPriority w:val="39"/>
    <w:unhideWhenUsed/>
    <w:rsid w:val="004653D9"/>
    <w:pPr>
      <w:spacing w:after="100"/>
      <w:ind w:left="1760"/>
    </w:pPr>
    <w:rPr>
      <w:rFonts w:eastAsiaTheme="minorEastAsia"/>
      <w:lang w:eastAsia="en-ID"/>
    </w:rPr>
  </w:style>
  <w:style w:type="paragraph" w:styleId="FootnoteText">
    <w:name w:val="footnote text"/>
    <w:basedOn w:val="Normal"/>
    <w:link w:val="FootnoteTextChar"/>
    <w:uiPriority w:val="99"/>
    <w:semiHidden/>
    <w:unhideWhenUsed/>
    <w:rsid w:val="00642C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42C63"/>
    <w:rPr>
      <w:sz w:val="20"/>
      <w:szCs w:val="20"/>
    </w:rPr>
  </w:style>
  <w:style w:type="character" w:styleId="FootnoteReference">
    <w:name w:val="footnote reference"/>
    <w:basedOn w:val="DefaultParagraphFont"/>
    <w:uiPriority w:val="99"/>
    <w:semiHidden/>
    <w:unhideWhenUsed/>
    <w:rsid w:val="00642C63"/>
    <w:rPr>
      <w:vertAlign w:val="superscript"/>
    </w:rPr>
  </w:style>
  <w:style w:type="character" w:styleId="CommentReference">
    <w:name w:val="annotation reference"/>
    <w:basedOn w:val="DefaultParagraphFont"/>
    <w:uiPriority w:val="99"/>
    <w:semiHidden/>
    <w:unhideWhenUsed/>
    <w:rsid w:val="00B01BB0"/>
    <w:rPr>
      <w:sz w:val="16"/>
      <w:szCs w:val="16"/>
    </w:rPr>
  </w:style>
  <w:style w:type="paragraph" w:styleId="CommentText">
    <w:name w:val="annotation text"/>
    <w:basedOn w:val="Normal"/>
    <w:link w:val="CommentTextChar"/>
    <w:uiPriority w:val="99"/>
    <w:unhideWhenUsed/>
    <w:rsid w:val="00B01BB0"/>
    <w:pPr>
      <w:spacing w:line="240" w:lineRule="auto"/>
    </w:pPr>
    <w:rPr>
      <w:sz w:val="20"/>
      <w:szCs w:val="20"/>
    </w:rPr>
  </w:style>
  <w:style w:type="character" w:customStyle="1" w:styleId="CommentTextChar">
    <w:name w:val="Comment Text Char"/>
    <w:basedOn w:val="DefaultParagraphFont"/>
    <w:link w:val="CommentText"/>
    <w:uiPriority w:val="99"/>
    <w:rsid w:val="00B01BB0"/>
    <w:rPr>
      <w:sz w:val="20"/>
      <w:szCs w:val="20"/>
    </w:rPr>
  </w:style>
  <w:style w:type="paragraph" w:styleId="CommentSubject">
    <w:name w:val="annotation subject"/>
    <w:basedOn w:val="CommentText"/>
    <w:next w:val="CommentText"/>
    <w:link w:val="CommentSubjectChar"/>
    <w:uiPriority w:val="99"/>
    <w:semiHidden/>
    <w:unhideWhenUsed/>
    <w:rsid w:val="00B01BB0"/>
    <w:rPr>
      <w:b/>
      <w:bCs/>
    </w:rPr>
  </w:style>
  <w:style w:type="character" w:customStyle="1" w:styleId="CommentSubjectChar">
    <w:name w:val="Comment Subject Char"/>
    <w:basedOn w:val="CommentTextChar"/>
    <w:link w:val="CommentSubject"/>
    <w:uiPriority w:val="99"/>
    <w:semiHidden/>
    <w:rsid w:val="00B01BB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12514">
      <w:bodyDiv w:val="1"/>
      <w:marLeft w:val="0"/>
      <w:marRight w:val="0"/>
      <w:marTop w:val="0"/>
      <w:marBottom w:val="0"/>
      <w:divBdr>
        <w:top w:val="none" w:sz="0" w:space="0" w:color="auto"/>
        <w:left w:val="none" w:sz="0" w:space="0" w:color="auto"/>
        <w:bottom w:val="none" w:sz="0" w:space="0" w:color="auto"/>
        <w:right w:val="none" w:sz="0" w:space="0" w:color="auto"/>
      </w:divBdr>
    </w:div>
    <w:div w:id="25370616">
      <w:bodyDiv w:val="1"/>
      <w:marLeft w:val="0"/>
      <w:marRight w:val="0"/>
      <w:marTop w:val="0"/>
      <w:marBottom w:val="0"/>
      <w:divBdr>
        <w:top w:val="none" w:sz="0" w:space="0" w:color="auto"/>
        <w:left w:val="none" w:sz="0" w:space="0" w:color="auto"/>
        <w:bottom w:val="none" w:sz="0" w:space="0" w:color="auto"/>
        <w:right w:val="none" w:sz="0" w:space="0" w:color="auto"/>
      </w:divBdr>
    </w:div>
    <w:div w:id="124197357">
      <w:bodyDiv w:val="1"/>
      <w:marLeft w:val="0"/>
      <w:marRight w:val="0"/>
      <w:marTop w:val="0"/>
      <w:marBottom w:val="0"/>
      <w:divBdr>
        <w:top w:val="none" w:sz="0" w:space="0" w:color="auto"/>
        <w:left w:val="none" w:sz="0" w:space="0" w:color="auto"/>
        <w:bottom w:val="none" w:sz="0" w:space="0" w:color="auto"/>
        <w:right w:val="none" w:sz="0" w:space="0" w:color="auto"/>
      </w:divBdr>
    </w:div>
    <w:div w:id="136725793">
      <w:bodyDiv w:val="1"/>
      <w:marLeft w:val="0"/>
      <w:marRight w:val="0"/>
      <w:marTop w:val="0"/>
      <w:marBottom w:val="0"/>
      <w:divBdr>
        <w:top w:val="none" w:sz="0" w:space="0" w:color="auto"/>
        <w:left w:val="none" w:sz="0" w:space="0" w:color="auto"/>
        <w:bottom w:val="none" w:sz="0" w:space="0" w:color="auto"/>
        <w:right w:val="none" w:sz="0" w:space="0" w:color="auto"/>
      </w:divBdr>
    </w:div>
    <w:div w:id="233440490">
      <w:bodyDiv w:val="1"/>
      <w:marLeft w:val="0"/>
      <w:marRight w:val="0"/>
      <w:marTop w:val="0"/>
      <w:marBottom w:val="0"/>
      <w:divBdr>
        <w:top w:val="none" w:sz="0" w:space="0" w:color="auto"/>
        <w:left w:val="none" w:sz="0" w:space="0" w:color="auto"/>
        <w:bottom w:val="none" w:sz="0" w:space="0" w:color="auto"/>
        <w:right w:val="none" w:sz="0" w:space="0" w:color="auto"/>
      </w:divBdr>
    </w:div>
    <w:div w:id="243925904">
      <w:bodyDiv w:val="1"/>
      <w:marLeft w:val="0"/>
      <w:marRight w:val="0"/>
      <w:marTop w:val="0"/>
      <w:marBottom w:val="0"/>
      <w:divBdr>
        <w:top w:val="none" w:sz="0" w:space="0" w:color="auto"/>
        <w:left w:val="none" w:sz="0" w:space="0" w:color="auto"/>
        <w:bottom w:val="none" w:sz="0" w:space="0" w:color="auto"/>
        <w:right w:val="none" w:sz="0" w:space="0" w:color="auto"/>
      </w:divBdr>
    </w:div>
    <w:div w:id="264003760">
      <w:bodyDiv w:val="1"/>
      <w:marLeft w:val="0"/>
      <w:marRight w:val="0"/>
      <w:marTop w:val="0"/>
      <w:marBottom w:val="0"/>
      <w:divBdr>
        <w:top w:val="none" w:sz="0" w:space="0" w:color="auto"/>
        <w:left w:val="none" w:sz="0" w:space="0" w:color="auto"/>
        <w:bottom w:val="none" w:sz="0" w:space="0" w:color="auto"/>
        <w:right w:val="none" w:sz="0" w:space="0" w:color="auto"/>
      </w:divBdr>
    </w:div>
    <w:div w:id="294336093">
      <w:bodyDiv w:val="1"/>
      <w:marLeft w:val="0"/>
      <w:marRight w:val="0"/>
      <w:marTop w:val="0"/>
      <w:marBottom w:val="0"/>
      <w:divBdr>
        <w:top w:val="none" w:sz="0" w:space="0" w:color="auto"/>
        <w:left w:val="none" w:sz="0" w:space="0" w:color="auto"/>
        <w:bottom w:val="none" w:sz="0" w:space="0" w:color="auto"/>
        <w:right w:val="none" w:sz="0" w:space="0" w:color="auto"/>
      </w:divBdr>
    </w:div>
    <w:div w:id="341862457">
      <w:bodyDiv w:val="1"/>
      <w:marLeft w:val="0"/>
      <w:marRight w:val="0"/>
      <w:marTop w:val="0"/>
      <w:marBottom w:val="0"/>
      <w:divBdr>
        <w:top w:val="none" w:sz="0" w:space="0" w:color="auto"/>
        <w:left w:val="none" w:sz="0" w:space="0" w:color="auto"/>
        <w:bottom w:val="none" w:sz="0" w:space="0" w:color="auto"/>
        <w:right w:val="none" w:sz="0" w:space="0" w:color="auto"/>
      </w:divBdr>
    </w:div>
    <w:div w:id="346909833">
      <w:bodyDiv w:val="1"/>
      <w:marLeft w:val="0"/>
      <w:marRight w:val="0"/>
      <w:marTop w:val="0"/>
      <w:marBottom w:val="0"/>
      <w:divBdr>
        <w:top w:val="none" w:sz="0" w:space="0" w:color="auto"/>
        <w:left w:val="none" w:sz="0" w:space="0" w:color="auto"/>
        <w:bottom w:val="none" w:sz="0" w:space="0" w:color="auto"/>
        <w:right w:val="none" w:sz="0" w:space="0" w:color="auto"/>
      </w:divBdr>
    </w:div>
    <w:div w:id="347831709">
      <w:bodyDiv w:val="1"/>
      <w:marLeft w:val="0"/>
      <w:marRight w:val="0"/>
      <w:marTop w:val="0"/>
      <w:marBottom w:val="0"/>
      <w:divBdr>
        <w:top w:val="none" w:sz="0" w:space="0" w:color="auto"/>
        <w:left w:val="none" w:sz="0" w:space="0" w:color="auto"/>
        <w:bottom w:val="none" w:sz="0" w:space="0" w:color="auto"/>
        <w:right w:val="none" w:sz="0" w:space="0" w:color="auto"/>
      </w:divBdr>
    </w:div>
    <w:div w:id="378628012">
      <w:bodyDiv w:val="1"/>
      <w:marLeft w:val="0"/>
      <w:marRight w:val="0"/>
      <w:marTop w:val="0"/>
      <w:marBottom w:val="0"/>
      <w:divBdr>
        <w:top w:val="none" w:sz="0" w:space="0" w:color="auto"/>
        <w:left w:val="none" w:sz="0" w:space="0" w:color="auto"/>
        <w:bottom w:val="none" w:sz="0" w:space="0" w:color="auto"/>
        <w:right w:val="none" w:sz="0" w:space="0" w:color="auto"/>
      </w:divBdr>
    </w:div>
    <w:div w:id="401371645">
      <w:bodyDiv w:val="1"/>
      <w:marLeft w:val="0"/>
      <w:marRight w:val="0"/>
      <w:marTop w:val="0"/>
      <w:marBottom w:val="0"/>
      <w:divBdr>
        <w:top w:val="none" w:sz="0" w:space="0" w:color="auto"/>
        <w:left w:val="none" w:sz="0" w:space="0" w:color="auto"/>
        <w:bottom w:val="none" w:sz="0" w:space="0" w:color="auto"/>
        <w:right w:val="none" w:sz="0" w:space="0" w:color="auto"/>
      </w:divBdr>
    </w:div>
    <w:div w:id="405736263">
      <w:bodyDiv w:val="1"/>
      <w:marLeft w:val="0"/>
      <w:marRight w:val="0"/>
      <w:marTop w:val="0"/>
      <w:marBottom w:val="0"/>
      <w:divBdr>
        <w:top w:val="none" w:sz="0" w:space="0" w:color="auto"/>
        <w:left w:val="none" w:sz="0" w:space="0" w:color="auto"/>
        <w:bottom w:val="none" w:sz="0" w:space="0" w:color="auto"/>
        <w:right w:val="none" w:sz="0" w:space="0" w:color="auto"/>
      </w:divBdr>
    </w:div>
    <w:div w:id="454255499">
      <w:bodyDiv w:val="1"/>
      <w:marLeft w:val="0"/>
      <w:marRight w:val="0"/>
      <w:marTop w:val="0"/>
      <w:marBottom w:val="0"/>
      <w:divBdr>
        <w:top w:val="none" w:sz="0" w:space="0" w:color="auto"/>
        <w:left w:val="none" w:sz="0" w:space="0" w:color="auto"/>
        <w:bottom w:val="none" w:sz="0" w:space="0" w:color="auto"/>
        <w:right w:val="none" w:sz="0" w:space="0" w:color="auto"/>
      </w:divBdr>
    </w:div>
    <w:div w:id="505753388">
      <w:bodyDiv w:val="1"/>
      <w:marLeft w:val="0"/>
      <w:marRight w:val="0"/>
      <w:marTop w:val="0"/>
      <w:marBottom w:val="0"/>
      <w:divBdr>
        <w:top w:val="none" w:sz="0" w:space="0" w:color="auto"/>
        <w:left w:val="none" w:sz="0" w:space="0" w:color="auto"/>
        <w:bottom w:val="none" w:sz="0" w:space="0" w:color="auto"/>
        <w:right w:val="none" w:sz="0" w:space="0" w:color="auto"/>
      </w:divBdr>
    </w:div>
    <w:div w:id="573012532">
      <w:bodyDiv w:val="1"/>
      <w:marLeft w:val="0"/>
      <w:marRight w:val="0"/>
      <w:marTop w:val="0"/>
      <w:marBottom w:val="0"/>
      <w:divBdr>
        <w:top w:val="none" w:sz="0" w:space="0" w:color="auto"/>
        <w:left w:val="none" w:sz="0" w:space="0" w:color="auto"/>
        <w:bottom w:val="none" w:sz="0" w:space="0" w:color="auto"/>
        <w:right w:val="none" w:sz="0" w:space="0" w:color="auto"/>
      </w:divBdr>
    </w:div>
    <w:div w:id="720246989">
      <w:bodyDiv w:val="1"/>
      <w:marLeft w:val="0"/>
      <w:marRight w:val="0"/>
      <w:marTop w:val="0"/>
      <w:marBottom w:val="0"/>
      <w:divBdr>
        <w:top w:val="none" w:sz="0" w:space="0" w:color="auto"/>
        <w:left w:val="none" w:sz="0" w:space="0" w:color="auto"/>
        <w:bottom w:val="none" w:sz="0" w:space="0" w:color="auto"/>
        <w:right w:val="none" w:sz="0" w:space="0" w:color="auto"/>
      </w:divBdr>
    </w:div>
    <w:div w:id="721052621">
      <w:bodyDiv w:val="1"/>
      <w:marLeft w:val="0"/>
      <w:marRight w:val="0"/>
      <w:marTop w:val="0"/>
      <w:marBottom w:val="0"/>
      <w:divBdr>
        <w:top w:val="none" w:sz="0" w:space="0" w:color="auto"/>
        <w:left w:val="none" w:sz="0" w:space="0" w:color="auto"/>
        <w:bottom w:val="none" w:sz="0" w:space="0" w:color="auto"/>
        <w:right w:val="none" w:sz="0" w:space="0" w:color="auto"/>
      </w:divBdr>
    </w:div>
    <w:div w:id="762609477">
      <w:bodyDiv w:val="1"/>
      <w:marLeft w:val="0"/>
      <w:marRight w:val="0"/>
      <w:marTop w:val="0"/>
      <w:marBottom w:val="0"/>
      <w:divBdr>
        <w:top w:val="none" w:sz="0" w:space="0" w:color="auto"/>
        <w:left w:val="none" w:sz="0" w:space="0" w:color="auto"/>
        <w:bottom w:val="none" w:sz="0" w:space="0" w:color="auto"/>
        <w:right w:val="none" w:sz="0" w:space="0" w:color="auto"/>
      </w:divBdr>
    </w:div>
    <w:div w:id="841626308">
      <w:bodyDiv w:val="1"/>
      <w:marLeft w:val="0"/>
      <w:marRight w:val="0"/>
      <w:marTop w:val="0"/>
      <w:marBottom w:val="0"/>
      <w:divBdr>
        <w:top w:val="none" w:sz="0" w:space="0" w:color="auto"/>
        <w:left w:val="none" w:sz="0" w:space="0" w:color="auto"/>
        <w:bottom w:val="none" w:sz="0" w:space="0" w:color="auto"/>
        <w:right w:val="none" w:sz="0" w:space="0" w:color="auto"/>
      </w:divBdr>
    </w:div>
    <w:div w:id="860705976">
      <w:bodyDiv w:val="1"/>
      <w:marLeft w:val="0"/>
      <w:marRight w:val="0"/>
      <w:marTop w:val="0"/>
      <w:marBottom w:val="0"/>
      <w:divBdr>
        <w:top w:val="none" w:sz="0" w:space="0" w:color="auto"/>
        <w:left w:val="none" w:sz="0" w:space="0" w:color="auto"/>
        <w:bottom w:val="none" w:sz="0" w:space="0" w:color="auto"/>
        <w:right w:val="none" w:sz="0" w:space="0" w:color="auto"/>
      </w:divBdr>
    </w:div>
    <w:div w:id="898128667">
      <w:bodyDiv w:val="1"/>
      <w:marLeft w:val="0"/>
      <w:marRight w:val="0"/>
      <w:marTop w:val="0"/>
      <w:marBottom w:val="0"/>
      <w:divBdr>
        <w:top w:val="none" w:sz="0" w:space="0" w:color="auto"/>
        <w:left w:val="none" w:sz="0" w:space="0" w:color="auto"/>
        <w:bottom w:val="none" w:sz="0" w:space="0" w:color="auto"/>
        <w:right w:val="none" w:sz="0" w:space="0" w:color="auto"/>
      </w:divBdr>
    </w:div>
    <w:div w:id="1017929414">
      <w:bodyDiv w:val="1"/>
      <w:marLeft w:val="0"/>
      <w:marRight w:val="0"/>
      <w:marTop w:val="0"/>
      <w:marBottom w:val="0"/>
      <w:divBdr>
        <w:top w:val="none" w:sz="0" w:space="0" w:color="auto"/>
        <w:left w:val="none" w:sz="0" w:space="0" w:color="auto"/>
        <w:bottom w:val="none" w:sz="0" w:space="0" w:color="auto"/>
        <w:right w:val="none" w:sz="0" w:space="0" w:color="auto"/>
      </w:divBdr>
    </w:div>
    <w:div w:id="1019625850">
      <w:bodyDiv w:val="1"/>
      <w:marLeft w:val="0"/>
      <w:marRight w:val="0"/>
      <w:marTop w:val="0"/>
      <w:marBottom w:val="0"/>
      <w:divBdr>
        <w:top w:val="none" w:sz="0" w:space="0" w:color="auto"/>
        <w:left w:val="none" w:sz="0" w:space="0" w:color="auto"/>
        <w:bottom w:val="none" w:sz="0" w:space="0" w:color="auto"/>
        <w:right w:val="none" w:sz="0" w:space="0" w:color="auto"/>
      </w:divBdr>
    </w:div>
    <w:div w:id="1086881038">
      <w:bodyDiv w:val="1"/>
      <w:marLeft w:val="0"/>
      <w:marRight w:val="0"/>
      <w:marTop w:val="0"/>
      <w:marBottom w:val="0"/>
      <w:divBdr>
        <w:top w:val="none" w:sz="0" w:space="0" w:color="auto"/>
        <w:left w:val="none" w:sz="0" w:space="0" w:color="auto"/>
        <w:bottom w:val="none" w:sz="0" w:space="0" w:color="auto"/>
        <w:right w:val="none" w:sz="0" w:space="0" w:color="auto"/>
      </w:divBdr>
    </w:div>
    <w:div w:id="1137719297">
      <w:bodyDiv w:val="1"/>
      <w:marLeft w:val="0"/>
      <w:marRight w:val="0"/>
      <w:marTop w:val="0"/>
      <w:marBottom w:val="0"/>
      <w:divBdr>
        <w:top w:val="none" w:sz="0" w:space="0" w:color="auto"/>
        <w:left w:val="none" w:sz="0" w:space="0" w:color="auto"/>
        <w:bottom w:val="none" w:sz="0" w:space="0" w:color="auto"/>
        <w:right w:val="none" w:sz="0" w:space="0" w:color="auto"/>
      </w:divBdr>
    </w:div>
    <w:div w:id="1150750014">
      <w:bodyDiv w:val="1"/>
      <w:marLeft w:val="0"/>
      <w:marRight w:val="0"/>
      <w:marTop w:val="0"/>
      <w:marBottom w:val="0"/>
      <w:divBdr>
        <w:top w:val="none" w:sz="0" w:space="0" w:color="auto"/>
        <w:left w:val="none" w:sz="0" w:space="0" w:color="auto"/>
        <w:bottom w:val="none" w:sz="0" w:space="0" w:color="auto"/>
        <w:right w:val="none" w:sz="0" w:space="0" w:color="auto"/>
      </w:divBdr>
    </w:div>
    <w:div w:id="1177427836">
      <w:bodyDiv w:val="1"/>
      <w:marLeft w:val="0"/>
      <w:marRight w:val="0"/>
      <w:marTop w:val="0"/>
      <w:marBottom w:val="0"/>
      <w:divBdr>
        <w:top w:val="none" w:sz="0" w:space="0" w:color="auto"/>
        <w:left w:val="none" w:sz="0" w:space="0" w:color="auto"/>
        <w:bottom w:val="none" w:sz="0" w:space="0" w:color="auto"/>
        <w:right w:val="none" w:sz="0" w:space="0" w:color="auto"/>
      </w:divBdr>
    </w:div>
    <w:div w:id="1197698395">
      <w:bodyDiv w:val="1"/>
      <w:marLeft w:val="0"/>
      <w:marRight w:val="0"/>
      <w:marTop w:val="0"/>
      <w:marBottom w:val="0"/>
      <w:divBdr>
        <w:top w:val="none" w:sz="0" w:space="0" w:color="auto"/>
        <w:left w:val="none" w:sz="0" w:space="0" w:color="auto"/>
        <w:bottom w:val="none" w:sz="0" w:space="0" w:color="auto"/>
        <w:right w:val="none" w:sz="0" w:space="0" w:color="auto"/>
      </w:divBdr>
    </w:div>
    <w:div w:id="1357973200">
      <w:bodyDiv w:val="1"/>
      <w:marLeft w:val="0"/>
      <w:marRight w:val="0"/>
      <w:marTop w:val="0"/>
      <w:marBottom w:val="0"/>
      <w:divBdr>
        <w:top w:val="none" w:sz="0" w:space="0" w:color="auto"/>
        <w:left w:val="none" w:sz="0" w:space="0" w:color="auto"/>
        <w:bottom w:val="none" w:sz="0" w:space="0" w:color="auto"/>
        <w:right w:val="none" w:sz="0" w:space="0" w:color="auto"/>
      </w:divBdr>
    </w:div>
    <w:div w:id="1431313057">
      <w:bodyDiv w:val="1"/>
      <w:marLeft w:val="0"/>
      <w:marRight w:val="0"/>
      <w:marTop w:val="0"/>
      <w:marBottom w:val="0"/>
      <w:divBdr>
        <w:top w:val="none" w:sz="0" w:space="0" w:color="auto"/>
        <w:left w:val="none" w:sz="0" w:space="0" w:color="auto"/>
        <w:bottom w:val="none" w:sz="0" w:space="0" w:color="auto"/>
        <w:right w:val="none" w:sz="0" w:space="0" w:color="auto"/>
      </w:divBdr>
    </w:div>
    <w:div w:id="1463646476">
      <w:bodyDiv w:val="1"/>
      <w:marLeft w:val="0"/>
      <w:marRight w:val="0"/>
      <w:marTop w:val="0"/>
      <w:marBottom w:val="0"/>
      <w:divBdr>
        <w:top w:val="none" w:sz="0" w:space="0" w:color="auto"/>
        <w:left w:val="none" w:sz="0" w:space="0" w:color="auto"/>
        <w:bottom w:val="none" w:sz="0" w:space="0" w:color="auto"/>
        <w:right w:val="none" w:sz="0" w:space="0" w:color="auto"/>
      </w:divBdr>
      <w:divsChild>
        <w:div w:id="17464147">
          <w:marLeft w:val="0"/>
          <w:marRight w:val="0"/>
          <w:marTop w:val="0"/>
          <w:marBottom w:val="0"/>
          <w:divBdr>
            <w:top w:val="none" w:sz="0" w:space="0" w:color="auto"/>
            <w:left w:val="none" w:sz="0" w:space="0" w:color="auto"/>
            <w:bottom w:val="none" w:sz="0" w:space="0" w:color="auto"/>
            <w:right w:val="none" w:sz="0" w:space="0" w:color="auto"/>
          </w:divBdr>
          <w:divsChild>
            <w:div w:id="198889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62488">
      <w:bodyDiv w:val="1"/>
      <w:marLeft w:val="0"/>
      <w:marRight w:val="0"/>
      <w:marTop w:val="0"/>
      <w:marBottom w:val="0"/>
      <w:divBdr>
        <w:top w:val="none" w:sz="0" w:space="0" w:color="auto"/>
        <w:left w:val="none" w:sz="0" w:space="0" w:color="auto"/>
        <w:bottom w:val="none" w:sz="0" w:space="0" w:color="auto"/>
        <w:right w:val="none" w:sz="0" w:space="0" w:color="auto"/>
      </w:divBdr>
    </w:div>
    <w:div w:id="1485466924">
      <w:bodyDiv w:val="1"/>
      <w:marLeft w:val="0"/>
      <w:marRight w:val="0"/>
      <w:marTop w:val="0"/>
      <w:marBottom w:val="0"/>
      <w:divBdr>
        <w:top w:val="none" w:sz="0" w:space="0" w:color="auto"/>
        <w:left w:val="none" w:sz="0" w:space="0" w:color="auto"/>
        <w:bottom w:val="none" w:sz="0" w:space="0" w:color="auto"/>
        <w:right w:val="none" w:sz="0" w:space="0" w:color="auto"/>
      </w:divBdr>
    </w:div>
    <w:div w:id="1548057528">
      <w:bodyDiv w:val="1"/>
      <w:marLeft w:val="0"/>
      <w:marRight w:val="0"/>
      <w:marTop w:val="0"/>
      <w:marBottom w:val="0"/>
      <w:divBdr>
        <w:top w:val="none" w:sz="0" w:space="0" w:color="auto"/>
        <w:left w:val="none" w:sz="0" w:space="0" w:color="auto"/>
        <w:bottom w:val="none" w:sz="0" w:space="0" w:color="auto"/>
        <w:right w:val="none" w:sz="0" w:space="0" w:color="auto"/>
      </w:divBdr>
    </w:div>
    <w:div w:id="1588348035">
      <w:bodyDiv w:val="1"/>
      <w:marLeft w:val="0"/>
      <w:marRight w:val="0"/>
      <w:marTop w:val="0"/>
      <w:marBottom w:val="0"/>
      <w:divBdr>
        <w:top w:val="none" w:sz="0" w:space="0" w:color="auto"/>
        <w:left w:val="none" w:sz="0" w:space="0" w:color="auto"/>
        <w:bottom w:val="none" w:sz="0" w:space="0" w:color="auto"/>
        <w:right w:val="none" w:sz="0" w:space="0" w:color="auto"/>
      </w:divBdr>
      <w:divsChild>
        <w:div w:id="1479494951">
          <w:marLeft w:val="720"/>
          <w:marRight w:val="0"/>
          <w:marTop w:val="0"/>
          <w:marBottom w:val="0"/>
          <w:divBdr>
            <w:top w:val="none" w:sz="0" w:space="0" w:color="auto"/>
            <w:left w:val="none" w:sz="0" w:space="0" w:color="auto"/>
            <w:bottom w:val="none" w:sz="0" w:space="0" w:color="auto"/>
            <w:right w:val="none" w:sz="0" w:space="0" w:color="auto"/>
          </w:divBdr>
        </w:div>
      </w:divsChild>
    </w:div>
    <w:div w:id="1613048197">
      <w:bodyDiv w:val="1"/>
      <w:marLeft w:val="0"/>
      <w:marRight w:val="0"/>
      <w:marTop w:val="0"/>
      <w:marBottom w:val="0"/>
      <w:divBdr>
        <w:top w:val="none" w:sz="0" w:space="0" w:color="auto"/>
        <w:left w:val="none" w:sz="0" w:space="0" w:color="auto"/>
        <w:bottom w:val="none" w:sz="0" w:space="0" w:color="auto"/>
        <w:right w:val="none" w:sz="0" w:space="0" w:color="auto"/>
      </w:divBdr>
    </w:div>
    <w:div w:id="1630014202">
      <w:bodyDiv w:val="1"/>
      <w:marLeft w:val="0"/>
      <w:marRight w:val="0"/>
      <w:marTop w:val="0"/>
      <w:marBottom w:val="0"/>
      <w:divBdr>
        <w:top w:val="none" w:sz="0" w:space="0" w:color="auto"/>
        <w:left w:val="none" w:sz="0" w:space="0" w:color="auto"/>
        <w:bottom w:val="none" w:sz="0" w:space="0" w:color="auto"/>
        <w:right w:val="none" w:sz="0" w:space="0" w:color="auto"/>
      </w:divBdr>
    </w:div>
    <w:div w:id="1645355930">
      <w:bodyDiv w:val="1"/>
      <w:marLeft w:val="0"/>
      <w:marRight w:val="0"/>
      <w:marTop w:val="0"/>
      <w:marBottom w:val="0"/>
      <w:divBdr>
        <w:top w:val="none" w:sz="0" w:space="0" w:color="auto"/>
        <w:left w:val="none" w:sz="0" w:space="0" w:color="auto"/>
        <w:bottom w:val="none" w:sz="0" w:space="0" w:color="auto"/>
        <w:right w:val="none" w:sz="0" w:space="0" w:color="auto"/>
      </w:divBdr>
    </w:div>
    <w:div w:id="1819304384">
      <w:bodyDiv w:val="1"/>
      <w:marLeft w:val="0"/>
      <w:marRight w:val="0"/>
      <w:marTop w:val="0"/>
      <w:marBottom w:val="0"/>
      <w:divBdr>
        <w:top w:val="none" w:sz="0" w:space="0" w:color="auto"/>
        <w:left w:val="none" w:sz="0" w:space="0" w:color="auto"/>
        <w:bottom w:val="none" w:sz="0" w:space="0" w:color="auto"/>
        <w:right w:val="none" w:sz="0" w:space="0" w:color="auto"/>
      </w:divBdr>
    </w:div>
    <w:div w:id="1917595187">
      <w:bodyDiv w:val="1"/>
      <w:marLeft w:val="0"/>
      <w:marRight w:val="0"/>
      <w:marTop w:val="0"/>
      <w:marBottom w:val="0"/>
      <w:divBdr>
        <w:top w:val="none" w:sz="0" w:space="0" w:color="auto"/>
        <w:left w:val="none" w:sz="0" w:space="0" w:color="auto"/>
        <w:bottom w:val="none" w:sz="0" w:space="0" w:color="auto"/>
        <w:right w:val="none" w:sz="0" w:space="0" w:color="auto"/>
      </w:divBdr>
    </w:div>
    <w:div w:id="1942253825">
      <w:bodyDiv w:val="1"/>
      <w:marLeft w:val="0"/>
      <w:marRight w:val="0"/>
      <w:marTop w:val="0"/>
      <w:marBottom w:val="0"/>
      <w:divBdr>
        <w:top w:val="none" w:sz="0" w:space="0" w:color="auto"/>
        <w:left w:val="none" w:sz="0" w:space="0" w:color="auto"/>
        <w:bottom w:val="none" w:sz="0" w:space="0" w:color="auto"/>
        <w:right w:val="none" w:sz="0" w:space="0" w:color="auto"/>
      </w:divBdr>
    </w:div>
    <w:div w:id="1970435361">
      <w:bodyDiv w:val="1"/>
      <w:marLeft w:val="0"/>
      <w:marRight w:val="0"/>
      <w:marTop w:val="0"/>
      <w:marBottom w:val="0"/>
      <w:divBdr>
        <w:top w:val="none" w:sz="0" w:space="0" w:color="auto"/>
        <w:left w:val="none" w:sz="0" w:space="0" w:color="auto"/>
        <w:bottom w:val="none" w:sz="0" w:space="0" w:color="auto"/>
        <w:right w:val="none" w:sz="0" w:space="0" w:color="auto"/>
      </w:divBdr>
    </w:div>
    <w:div w:id="1995602891">
      <w:bodyDiv w:val="1"/>
      <w:marLeft w:val="0"/>
      <w:marRight w:val="0"/>
      <w:marTop w:val="0"/>
      <w:marBottom w:val="0"/>
      <w:divBdr>
        <w:top w:val="none" w:sz="0" w:space="0" w:color="auto"/>
        <w:left w:val="none" w:sz="0" w:space="0" w:color="auto"/>
        <w:bottom w:val="none" w:sz="0" w:space="0" w:color="auto"/>
        <w:right w:val="none" w:sz="0" w:space="0" w:color="auto"/>
      </w:divBdr>
    </w:div>
    <w:div w:id="2051954026">
      <w:bodyDiv w:val="1"/>
      <w:marLeft w:val="0"/>
      <w:marRight w:val="0"/>
      <w:marTop w:val="0"/>
      <w:marBottom w:val="0"/>
      <w:divBdr>
        <w:top w:val="none" w:sz="0" w:space="0" w:color="auto"/>
        <w:left w:val="none" w:sz="0" w:space="0" w:color="auto"/>
        <w:bottom w:val="none" w:sz="0" w:space="0" w:color="auto"/>
        <w:right w:val="none" w:sz="0" w:space="0" w:color="auto"/>
      </w:divBdr>
    </w:div>
    <w:div w:id="2128354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16/09/relationships/commentsIds" Target="commentsIds.xml"/><Relationship Id="rId26" Type="http://schemas.openxmlformats.org/officeDocument/2006/relationships/hyperlink" Target="https://s2.smu.edu/tfomby/eco5385_eco6380/data/SPSS/SAS%20_%20SEMMA.pdf" TargetMode="Externa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commentsExtended" Target="commentsExtended.xml"/><Relationship Id="rId25" Type="http://schemas.openxmlformats.org/officeDocument/2006/relationships/hyperlink" Target="https://revou.co/kosakata/googlecolab" TargetMode="Externa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4.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fontTable" Target="fontTable.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hyperlink" Target="https://www.analyticsvidhya.com/blog/2021/06/understanding-random-forest/"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BC450-2911-45F0-AAD6-85976EE490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96</TotalTime>
  <Pages>39</Pages>
  <Words>11106</Words>
  <Characters>63306</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Jihad</dc:creator>
  <cp:keywords/>
  <dc:description/>
  <cp:lastModifiedBy>Hafidzurrohman Saifullah</cp:lastModifiedBy>
  <cp:revision>13</cp:revision>
  <cp:lastPrinted>2023-09-14T06:08:00Z</cp:lastPrinted>
  <dcterms:created xsi:type="dcterms:W3CDTF">2024-05-11T23:53:00Z</dcterms:created>
  <dcterms:modified xsi:type="dcterms:W3CDTF">2024-06-2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86abcb-465a-325f-96cf-87b33b45e2e6</vt:lpwstr>
  </property>
  <property fmtid="{D5CDD505-2E9C-101B-9397-08002B2CF9AE}" pid="24" name="Mendeley Citation Style_1">
    <vt:lpwstr>http://www.zotero.org/styles/chicago-author-date</vt:lpwstr>
  </property>
</Properties>
</file>